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81C69" w14:textId="2C5F20A9" w:rsidR="00A430D1" w:rsidRDefault="007C221E">
      <w:pPr>
        <w:spacing w:after="160" w:line="259" w:lineRule="auto"/>
        <w:ind w:firstLine="0"/>
        <w:rPr>
          <w:rFonts w:eastAsiaTheme="majorEastAsia"/>
          <w:b/>
          <w:color w:val="2F5496" w:themeColor="accent1" w:themeShade="BF"/>
          <w:sz w:val="32"/>
          <w:szCs w:val="32"/>
          <w:lang w:val="en-US"/>
        </w:rPr>
      </w:pPr>
      <w:r>
        <w:rPr>
          <w:noProof/>
        </w:rPr>
        <mc:AlternateContent>
          <mc:Choice Requires="wps">
            <w:drawing>
              <wp:anchor distT="0" distB="0" distL="114300" distR="114300" simplePos="0" relativeHeight="251684863" behindDoc="0" locked="0" layoutInCell="1" allowOverlap="1" wp14:anchorId="46DD1F95" wp14:editId="3302CBA6">
                <wp:simplePos x="0" y="0"/>
                <wp:positionH relativeFrom="column">
                  <wp:posOffset>3946071</wp:posOffset>
                </wp:positionH>
                <wp:positionV relativeFrom="paragraph">
                  <wp:posOffset>-1126670</wp:posOffset>
                </wp:positionV>
                <wp:extent cx="4448810" cy="11446056"/>
                <wp:effectExtent l="0" t="0" r="27940" b="22225"/>
                <wp:wrapNone/>
                <wp:docPr id="140" name="Rectangle 140"/>
                <wp:cNvGraphicFramePr/>
                <a:graphic xmlns:a="http://schemas.openxmlformats.org/drawingml/2006/main">
                  <a:graphicData uri="http://schemas.microsoft.com/office/word/2010/wordprocessingShape">
                    <wps:wsp>
                      <wps:cNvSpPr/>
                      <wps:spPr>
                        <a:xfrm>
                          <a:off x="0" y="0"/>
                          <a:ext cx="4448810" cy="11446056"/>
                        </a:xfrm>
                        <a:prstGeom prst="rect">
                          <a:avLst/>
                        </a:prstGeom>
                        <a:solidFill>
                          <a:srgbClr val="182B4F"/>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917F7CA" id="Rectangle 140" o:spid="_x0000_s1026" style="position:absolute;margin-left:310.7pt;margin-top:-88.7pt;width:350.3pt;height:901.25pt;z-index:25168486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" fillcolor="#182b4f" strokecolor="black [3200]" strokeweight="1pt"/>
            </w:pict>
          </mc:Fallback>
        </mc:AlternateContent>
      </w:r>
      <w:r w:rsidR="00E30565">
        <w:rPr>
          <w:noProof/>
        </w:rPr>
        <w:drawing>
          <wp:anchor distT="0" distB="0" distL="114300" distR="114300" simplePos="0" relativeHeight="251848704" behindDoc="1" locked="0" layoutInCell="1" allowOverlap="1" wp14:anchorId="18EA297E" wp14:editId="6C971A7B">
            <wp:simplePos x="0" y="0"/>
            <wp:positionH relativeFrom="column">
              <wp:posOffset>4510452</wp:posOffset>
            </wp:positionH>
            <wp:positionV relativeFrom="paragraph">
              <wp:posOffset>1446530</wp:posOffset>
            </wp:positionV>
            <wp:extent cx="2142490" cy="2142490"/>
            <wp:effectExtent l="0" t="0" r="0" b="0"/>
            <wp:wrapSquare wrapText="bothSides"/>
            <wp:docPr id="139" name="Picture 139" descr="C:\Users\AdamG\AppData\Local\Microsoft\Windows\INetCache\Content.MSO\96D87C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C:\Users\AdamG\AppData\Local\Microsoft\Windows\INetCache\Content.MSO\96D87CF3.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42490" cy="2142490"/>
                    </a:xfrm>
                    <a:prstGeom prst="rect">
                      <a:avLst/>
                    </a:prstGeom>
                    <a:noFill/>
                    <a:ln>
                      <a:noFill/>
                    </a:ln>
                  </pic:spPr>
                </pic:pic>
              </a:graphicData>
            </a:graphic>
          </wp:anchor>
        </w:drawing>
      </w:r>
      <w:r w:rsidR="00EC53D3">
        <w:rPr>
          <w:noProof/>
        </w:rPr>
        <mc:AlternateContent>
          <mc:Choice Requires="wps">
            <w:drawing>
              <wp:anchor distT="0" distB="0" distL="114300" distR="114300" simplePos="0" relativeHeight="251844608" behindDoc="0" locked="0" layoutInCell="1" allowOverlap="1" wp14:anchorId="65E21FBA" wp14:editId="42AAD03F">
                <wp:simplePos x="0" y="0"/>
                <wp:positionH relativeFrom="margin">
                  <wp:posOffset>1583055</wp:posOffset>
                </wp:positionH>
                <wp:positionV relativeFrom="margin">
                  <wp:posOffset>4588330</wp:posOffset>
                </wp:positionV>
                <wp:extent cx="3466522" cy="3132161"/>
                <wp:effectExtent l="0" t="0" r="19685" b="11430"/>
                <wp:wrapNone/>
                <wp:docPr id="138" name="Rectangle 138"/>
                <wp:cNvGraphicFramePr/>
                <a:graphic xmlns:a="http://schemas.openxmlformats.org/drawingml/2006/main">
                  <a:graphicData uri="http://schemas.microsoft.com/office/word/2010/wordprocessingShape">
                    <wps:wsp>
                      <wps:cNvSpPr/>
                      <wps:spPr>
                        <a:xfrm>
                          <a:off x="0" y="0"/>
                          <a:ext cx="3466522" cy="3132161"/>
                        </a:xfrm>
                        <a:prstGeom prst="rect">
                          <a:avLst/>
                        </a:prstGeom>
                        <a:ln w="19050">
                          <a:solidFill>
                            <a:srgbClr val="182B4F"/>
                          </a:solidFill>
                        </a:ln>
                      </wps:spPr>
                      <wps:style>
                        <a:lnRef idx="2">
                          <a:schemeClr val="dk1"/>
                        </a:lnRef>
                        <a:fillRef idx="1">
                          <a:schemeClr val="lt1"/>
                        </a:fillRef>
                        <a:effectRef idx="0">
                          <a:schemeClr val="dk1"/>
                        </a:effectRef>
                        <a:fontRef idx="minor">
                          <a:schemeClr val="dk1"/>
                        </a:fontRef>
                      </wps:style>
                      <wps:txb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21FBA" id="Rectangle 138" o:spid="_x0000_s1026" style="position:absolute;margin-left:124.65pt;margin-top:361.3pt;width:272.95pt;height:246.65pt;z-index:2518446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" fillcolor="white [3201]" strokecolor="#182b4f" strokeweight="1.5pt">
                <v:textbo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v:textbox>
                <w10:wrap anchorx="margin" anchory="margin"/>
              </v:rect>
            </w:pict>
          </mc:Fallback>
        </mc:AlternateContent>
      </w:r>
      <w:r w:rsidR="00A430D1">
        <w:br w:type="page"/>
      </w:r>
    </w:p>
    <w:p w14:paraId="1DFAC3CF" w14:textId="77777777" w:rsidR="00257F97" w:rsidRDefault="00257F97">
      <w:pPr>
        <w:pStyle w:val="TOCHeading"/>
      </w:pPr>
    </w:p>
    <w:sdt>
      <w:sdtPr>
        <w:rPr>
          <w:rFonts w:eastAsiaTheme="minorHAnsi"/>
          <w:b w:val="0"/>
          <w:color w:val="404040" w:themeColor="text1" w:themeTint="BF"/>
          <w:sz w:val="24"/>
          <w:szCs w:val="22"/>
          <w:lang w:val="en-GB"/>
        </w:rPr>
        <w:id w:val="-1214582562"/>
        <w:docPartObj>
          <w:docPartGallery w:val="Table of Contents"/>
          <w:docPartUnique/>
        </w:docPartObj>
      </w:sdtPr>
      <w:sdtEndPr>
        <w:rPr>
          <w:bCs/>
          <w:noProof/>
        </w:rPr>
      </w:sdtEndPr>
      <w:sdtContent>
        <w:p w14:paraId="12A29B57" w14:textId="5806F53B" w:rsidR="007B0D9C" w:rsidRDefault="007B0D9C">
          <w:pPr>
            <w:pStyle w:val="TOCHeading"/>
          </w:pPr>
          <w:r>
            <w:t>Contents</w:t>
          </w:r>
        </w:p>
        <w:p w14:paraId="29880AAE" w14:textId="27A83256" w:rsidR="00934953" w:rsidRDefault="007B0D9C">
          <w:pPr>
            <w:pStyle w:val="TOC1"/>
            <w:tabs>
              <w:tab w:val="right" w:leader="dot" w:pos="10456"/>
            </w:tabs>
            <w:rPr>
              <w:rFonts w:eastAsiaTheme="minorEastAsia" w:cstheme="minorBidi"/>
              <w:noProof/>
              <w:color w:val="auto"/>
              <w:sz w:val="22"/>
              <w:lang w:eastAsia="en-GB"/>
            </w:rPr>
          </w:pPr>
          <w:r>
            <w:rPr>
              <w:bCs/>
              <w:noProof/>
            </w:rPr>
            <w:fldChar w:fldCharType="begin"/>
          </w:r>
          <w:r>
            <w:rPr>
              <w:bCs/>
              <w:noProof/>
            </w:rPr>
            <w:instrText xml:space="preserve"> TOC \o "1-3" \h \z \u </w:instrText>
          </w:r>
          <w:r>
            <w:rPr>
              <w:bCs/>
              <w:noProof/>
            </w:rPr>
            <w:fldChar w:fldCharType="separate"/>
          </w:r>
          <w:hyperlink w:anchor="_Toc531784720" w:history="1">
            <w:r w:rsidR="00934953" w:rsidRPr="000D4A8D">
              <w:rPr>
                <w:rStyle w:val="Hyperlink"/>
                <w:noProof/>
              </w:rPr>
              <w:t>1. Introduction</w:t>
            </w:r>
            <w:r w:rsidR="00934953">
              <w:rPr>
                <w:noProof/>
                <w:webHidden/>
              </w:rPr>
              <w:tab/>
            </w:r>
            <w:r w:rsidR="00934953">
              <w:rPr>
                <w:noProof/>
                <w:webHidden/>
              </w:rPr>
              <w:fldChar w:fldCharType="begin"/>
            </w:r>
            <w:r w:rsidR="00934953">
              <w:rPr>
                <w:noProof/>
                <w:webHidden/>
              </w:rPr>
              <w:instrText xml:space="preserve"> PAGEREF _Toc531784720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630E6DA1" w14:textId="509391B7" w:rsidR="00934953" w:rsidRDefault="003541C0">
          <w:pPr>
            <w:pStyle w:val="TOC2"/>
            <w:tabs>
              <w:tab w:val="right" w:leader="dot" w:pos="10456"/>
            </w:tabs>
            <w:rPr>
              <w:rFonts w:eastAsiaTheme="minorEastAsia" w:cstheme="minorBidi"/>
              <w:noProof/>
              <w:color w:val="auto"/>
              <w:sz w:val="22"/>
              <w:lang w:eastAsia="en-GB"/>
            </w:rPr>
          </w:pPr>
          <w:hyperlink w:anchor="_Toc531784721" w:history="1">
            <w:r w:rsidR="00934953" w:rsidRPr="000D4A8D">
              <w:rPr>
                <w:rStyle w:val="Hyperlink"/>
                <w:noProof/>
              </w:rPr>
              <w:t>1.1 Project Statement</w:t>
            </w:r>
            <w:r w:rsidR="00934953">
              <w:rPr>
                <w:noProof/>
                <w:webHidden/>
              </w:rPr>
              <w:tab/>
            </w:r>
            <w:r w:rsidR="00934953">
              <w:rPr>
                <w:noProof/>
                <w:webHidden/>
              </w:rPr>
              <w:fldChar w:fldCharType="begin"/>
            </w:r>
            <w:r w:rsidR="00934953">
              <w:rPr>
                <w:noProof/>
                <w:webHidden/>
              </w:rPr>
              <w:instrText xml:space="preserve"> PAGEREF _Toc531784721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B90B113" w14:textId="5A1C2A89" w:rsidR="00934953" w:rsidRDefault="003541C0">
          <w:pPr>
            <w:pStyle w:val="TOC2"/>
            <w:tabs>
              <w:tab w:val="right" w:leader="dot" w:pos="10456"/>
            </w:tabs>
            <w:rPr>
              <w:rFonts w:eastAsiaTheme="minorEastAsia" w:cstheme="minorBidi"/>
              <w:noProof/>
              <w:color w:val="auto"/>
              <w:sz w:val="22"/>
              <w:lang w:eastAsia="en-GB"/>
            </w:rPr>
          </w:pPr>
          <w:hyperlink w:anchor="_Toc531784722" w:history="1">
            <w:r w:rsidR="00934953" w:rsidRPr="000D4A8D">
              <w:rPr>
                <w:rStyle w:val="Hyperlink"/>
                <w:noProof/>
              </w:rPr>
              <w:t>1.2 Project Aim</w:t>
            </w:r>
            <w:r w:rsidR="00934953">
              <w:rPr>
                <w:noProof/>
                <w:webHidden/>
              </w:rPr>
              <w:tab/>
            </w:r>
            <w:r w:rsidR="00934953">
              <w:rPr>
                <w:noProof/>
                <w:webHidden/>
              </w:rPr>
              <w:fldChar w:fldCharType="begin"/>
            </w:r>
            <w:r w:rsidR="00934953">
              <w:rPr>
                <w:noProof/>
                <w:webHidden/>
              </w:rPr>
              <w:instrText xml:space="preserve"> PAGEREF _Toc531784722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8E5FBD9" w14:textId="4C7301B7" w:rsidR="00934953" w:rsidRDefault="003541C0">
          <w:pPr>
            <w:pStyle w:val="TOC2"/>
            <w:tabs>
              <w:tab w:val="right" w:leader="dot" w:pos="10456"/>
            </w:tabs>
            <w:rPr>
              <w:rFonts w:eastAsiaTheme="minorEastAsia" w:cstheme="minorBidi"/>
              <w:noProof/>
              <w:color w:val="auto"/>
              <w:sz w:val="22"/>
              <w:lang w:eastAsia="en-GB"/>
            </w:rPr>
          </w:pPr>
          <w:hyperlink w:anchor="_Toc531784723" w:history="1">
            <w:r w:rsidR="00934953" w:rsidRPr="000D4A8D">
              <w:rPr>
                <w:rStyle w:val="Hyperlink"/>
                <w:noProof/>
              </w:rPr>
              <w:t>1.3 Objectives</w:t>
            </w:r>
            <w:r w:rsidR="00934953">
              <w:rPr>
                <w:noProof/>
                <w:webHidden/>
              </w:rPr>
              <w:tab/>
            </w:r>
            <w:r w:rsidR="00934953">
              <w:rPr>
                <w:noProof/>
                <w:webHidden/>
              </w:rPr>
              <w:fldChar w:fldCharType="begin"/>
            </w:r>
            <w:r w:rsidR="00934953">
              <w:rPr>
                <w:noProof/>
                <w:webHidden/>
              </w:rPr>
              <w:instrText xml:space="preserve"> PAGEREF _Toc531784723 \h </w:instrText>
            </w:r>
            <w:r w:rsidR="00934953">
              <w:rPr>
                <w:noProof/>
                <w:webHidden/>
              </w:rPr>
            </w:r>
            <w:r w:rsidR="00934953">
              <w:rPr>
                <w:noProof/>
                <w:webHidden/>
              </w:rPr>
              <w:fldChar w:fldCharType="separate"/>
            </w:r>
            <w:r w:rsidR="00273EE2">
              <w:rPr>
                <w:noProof/>
                <w:webHidden/>
              </w:rPr>
              <w:t>4</w:t>
            </w:r>
            <w:r w:rsidR="00934953">
              <w:rPr>
                <w:noProof/>
                <w:webHidden/>
              </w:rPr>
              <w:fldChar w:fldCharType="end"/>
            </w:r>
          </w:hyperlink>
        </w:p>
        <w:p w14:paraId="69FB746B" w14:textId="1E24C99D" w:rsidR="00934953" w:rsidRDefault="003541C0">
          <w:pPr>
            <w:pStyle w:val="TOC1"/>
            <w:tabs>
              <w:tab w:val="right" w:leader="dot" w:pos="10456"/>
            </w:tabs>
            <w:rPr>
              <w:rFonts w:eastAsiaTheme="minorEastAsia" w:cstheme="minorBidi"/>
              <w:noProof/>
              <w:color w:val="auto"/>
              <w:sz w:val="22"/>
              <w:lang w:eastAsia="en-GB"/>
            </w:rPr>
          </w:pPr>
          <w:hyperlink w:anchor="_Toc531784724" w:history="1">
            <w:r w:rsidR="00934953" w:rsidRPr="000D4A8D">
              <w:rPr>
                <w:rStyle w:val="Hyperlink"/>
                <w:noProof/>
              </w:rPr>
              <w:t>2. Literature Review</w:t>
            </w:r>
            <w:r w:rsidR="00934953">
              <w:rPr>
                <w:noProof/>
                <w:webHidden/>
              </w:rPr>
              <w:tab/>
            </w:r>
            <w:r w:rsidR="00934953">
              <w:rPr>
                <w:noProof/>
                <w:webHidden/>
              </w:rPr>
              <w:fldChar w:fldCharType="begin"/>
            </w:r>
            <w:r w:rsidR="00934953">
              <w:rPr>
                <w:noProof/>
                <w:webHidden/>
              </w:rPr>
              <w:instrText xml:space="preserve"> PAGEREF _Toc531784724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EAE1CBD" w14:textId="236E47C7" w:rsidR="00934953" w:rsidRDefault="003541C0">
          <w:pPr>
            <w:pStyle w:val="TOC2"/>
            <w:tabs>
              <w:tab w:val="right" w:leader="dot" w:pos="10456"/>
            </w:tabs>
            <w:rPr>
              <w:rFonts w:eastAsiaTheme="minorEastAsia" w:cstheme="minorBidi"/>
              <w:noProof/>
              <w:color w:val="auto"/>
              <w:sz w:val="22"/>
              <w:lang w:eastAsia="en-GB"/>
            </w:rPr>
          </w:pPr>
          <w:hyperlink w:anchor="_Toc531784725" w:history="1">
            <w:r w:rsidR="00934953" w:rsidRPr="000D4A8D">
              <w:rPr>
                <w:rStyle w:val="Hyperlink"/>
                <w:noProof/>
              </w:rPr>
              <w:t>2.1 Part one – Problem domain</w:t>
            </w:r>
            <w:r w:rsidR="00934953">
              <w:rPr>
                <w:noProof/>
                <w:webHidden/>
              </w:rPr>
              <w:tab/>
            </w:r>
            <w:r w:rsidR="00934953">
              <w:rPr>
                <w:noProof/>
                <w:webHidden/>
              </w:rPr>
              <w:fldChar w:fldCharType="begin"/>
            </w:r>
            <w:r w:rsidR="00934953">
              <w:rPr>
                <w:noProof/>
                <w:webHidden/>
              </w:rPr>
              <w:instrText xml:space="preserve"> PAGEREF _Toc531784725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28915FC5" w14:textId="03DBE7DF" w:rsidR="00934953" w:rsidRDefault="003541C0">
          <w:pPr>
            <w:pStyle w:val="TOC3"/>
            <w:tabs>
              <w:tab w:val="right" w:leader="dot" w:pos="10456"/>
            </w:tabs>
            <w:rPr>
              <w:rFonts w:eastAsiaTheme="minorEastAsia" w:cstheme="minorBidi"/>
              <w:noProof/>
              <w:color w:val="auto"/>
              <w:sz w:val="22"/>
              <w:lang w:eastAsia="en-GB"/>
            </w:rPr>
          </w:pPr>
          <w:hyperlink w:anchor="_Toc531784726" w:history="1">
            <w:r w:rsidR="00934953" w:rsidRPr="000D4A8D">
              <w:rPr>
                <w:rStyle w:val="Hyperlink"/>
                <w:noProof/>
              </w:rPr>
              <w:t>2.1.1 RCNN</w:t>
            </w:r>
            <w:r w:rsidR="00934953">
              <w:rPr>
                <w:noProof/>
                <w:webHidden/>
              </w:rPr>
              <w:tab/>
            </w:r>
            <w:r w:rsidR="00934953">
              <w:rPr>
                <w:noProof/>
                <w:webHidden/>
              </w:rPr>
              <w:fldChar w:fldCharType="begin"/>
            </w:r>
            <w:r w:rsidR="00934953">
              <w:rPr>
                <w:noProof/>
                <w:webHidden/>
              </w:rPr>
              <w:instrText xml:space="preserve"> PAGEREF _Toc531784726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C13CBA0" w14:textId="0F8D3ACE" w:rsidR="00934953" w:rsidRDefault="003541C0">
          <w:pPr>
            <w:pStyle w:val="TOC3"/>
            <w:tabs>
              <w:tab w:val="right" w:leader="dot" w:pos="10456"/>
            </w:tabs>
            <w:rPr>
              <w:rFonts w:eastAsiaTheme="minorEastAsia" w:cstheme="minorBidi"/>
              <w:noProof/>
              <w:color w:val="auto"/>
              <w:sz w:val="22"/>
              <w:lang w:eastAsia="en-GB"/>
            </w:rPr>
          </w:pPr>
          <w:hyperlink w:anchor="_Toc531784727" w:history="1">
            <w:r w:rsidR="00934953" w:rsidRPr="000D4A8D">
              <w:rPr>
                <w:rStyle w:val="Hyperlink"/>
                <w:noProof/>
              </w:rPr>
              <w:t>2.1.2 Pose Detection</w:t>
            </w:r>
            <w:r w:rsidR="00934953">
              <w:rPr>
                <w:noProof/>
                <w:webHidden/>
              </w:rPr>
              <w:tab/>
            </w:r>
            <w:r w:rsidR="00934953">
              <w:rPr>
                <w:noProof/>
                <w:webHidden/>
              </w:rPr>
              <w:fldChar w:fldCharType="begin"/>
            </w:r>
            <w:r w:rsidR="00934953">
              <w:rPr>
                <w:noProof/>
                <w:webHidden/>
              </w:rPr>
              <w:instrText xml:space="preserve"> PAGEREF _Toc531784727 \h </w:instrText>
            </w:r>
            <w:r w:rsidR="00934953">
              <w:rPr>
                <w:noProof/>
                <w:webHidden/>
              </w:rPr>
            </w:r>
            <w:r w:rsidR="00934953">
              <w:rPr>
                <w:noProof/>
                <w:webHidden/>
              </w:rPr>
              <w:fldChar w:fldCharType="separate"/>
            </w:r>
            <w:r w:rsidR="00273EE2">
              <w:rPr>
                <w:noProof/>
                <w:webHidden/>
              </w:rPr>
              <w:t>6</w:t>
            </w:r>
            <w:r w:rsidR="00934953">
              <w:rPr>
                <w:noProof/>
                <w:webHidden/>
              </w:rPr>
              <w:fldChar w:fldCharType="end"/>
            </w:r>
          </w:hyperlink>
        </w:p>
        <w:p w14:paraId="4E77A8C5" w14:textId="350D778A" w:rsidR="00934953" w:rsidRDefault="003541C0">
          <w:pPr>
            <w:pStyle w:val="TOC3"/>
            <w:tabs>
              <w:tab w:val="right" w:leader="dot" w:pos="10456"/>
            </w:tabs>
            <w:rPr>
              <w:rFonts w:eastAsiaTheme="minorEastAsia" w:cstheme="minorBidi"/>
              <w:noProof/>
              <w:color w:val="auto"/>
              <w:sz w:val="22"/>
              <w:lang w:eastAsia="en-GB"/>
            </w:rPr>
          </w:pPr>
          <w:hyperlink w:anchor="_Toc531784728" w:history="1">
            <w:r w:rsidR="00934953" w:rsidRPr="000D4A8D">
              <w:rPr>
                <w:rStyle w:val="Hyperlink"/>
                <w:noProof/>
              </w:rPr>
              <w:t>2.1.3 Physics engine</w:t>
            </w:r>
            <w:r w:rsidR="00934953">
              <w:rPr>
                <w:noProof/>
                <w:webHidden/>
              </w:rPr>
              <w:tab/>
            </w:r>
            <w:r w:rsidR="00934953">
              <w:rPr>
                <w:noProof/>
                <w:webHidden/>
              </w:rPr>
              <w:fldChar w:fldCharType="begin"/>
            </w:r>
            <w:r w:rsidR="00934953">
              <w:rPr>
                <w:noProof/>
                <w:webHidden/>
              </w:rPr>
              <w:instrText xml:space="preserve"> PAGEREF _Toc531784728 \h </w:instrText>
            </w:r>
            <w:r w:rsidR="00934953">
              <w:rPr>
                <w:noProof/>
                <w:webHidden/>
              </w:rPr>
            </w:r>
            <w:r w:rsidR="00934953">
              <w:rPr>
                <w:noProof/>
                <w:webHidden/>
              </w:rPr>
              <w:fldChar w:fldCharType="separate"/>
            </w:r>
            <w:r w:rsidR="00273EE2">
              <w:rPr>
                <w:noProof/>
                <w:webHidden/>
              </w:rPr>
              <w:t>7</w:t>
            </w:r>
            <w:r w:rsidR="00934953">
              <w:rPr>
                <w:noProof/>
                <w:webHidden/>
              </w:rPr>
              <w:fldChar w:fldCharType="end"/>
            </w:r>
          </w:hyperlink>
        </w:p>
        <w:p w14:paraId="5F9259EB" w14:textId="527894E3" w:rsidR="00934953" w:rsidRDefault="003541C0">
          <w:pPr>
            <w:pStyle w:val="TOC2"/>
            <w:tabs>
              <w:tab w:val="right" w:leader="dot" w:pos="10456"/>
            </w:tabs>
            <w:rPr>
              <w:rFonts w:eastAsiaTheme="minorEastAsia" w:cstheme="minorBidi"/>
              <w:noProof/>
              <w:color w:val="auto"/>
              <w:sz w:val="22"/>
              <w:lang w:eastAsia="en-GB"/>
            </w:rPr>
          </w:pPr>
          <w:hyperlink w:anchor="_Toc531784729" w:history="1">
            <w:r w:rsidR="00934953" w:rsidRPr="000D4A8D">
              <w:rPr>
                <w:rStyle w:val="Hyperlink"/>
                <w:noProof/>
              </w:rPr>
              <w:t>2.2 Part two – Similar Solutions</w:t>
            </w:r>
            <w:r w:rsidR="00934953">
              <w:rPr>
                <w:noProof/>
                <w:webHidden/>
              </w:rPr>
              <w:tab/>
            </w:r>
            <w:r w:rsidR="00934953">
              <w:rPr>
                <w:noProof/>
                <w:webHidden/>
              </w:rPr>
              <w:fldChar w:fldCharType="begin"/>
            </w:r>
            <w:r w:rsidR="00934953">
              <w:rPr>
                <w:noProof/>
                <w:webHidden/>
              </w:rPr>
              <w:instrText xml:space="preserve"> PAGEREF _Toc531784729 \h </w:instrText>
            </w:r>
            <w:r w:rsidR="00934953">
              <w:rPr>
                <w:noProof/>
                <w:webHidden/>
              </w:rPr>
            </w:r>
            <w:r w:rsidR="00934953">
              <w:rPr>
                <w:noProof/>
                <w:webHidden/>
              </w:rPr>
              <w:fldChar w:fldCharType="separate"/>
            </w:r>
            <w:r w:rsidR="00273EE2">
              <w:rPr>
                <w:noProof/>
                <w:webHidden/>
              </w:rPr>
              <w:t>8</w:t>
            </w:r>
            <w:r w:rsidR="00934953">
              <w:rPr>
                <w:noProof/>
                <w:webHidden/>
              </w:rPr>
              <w:fldChar w:fldCharType="end"/>
            </w:r>
          </w:hyperlink>
        </w:p>
        <w:p w14:paraId="0C9069BC" w14:textId="21DB1DD2" w:rsidR="00934953" w:rsidRDefault="003541C0">
          <w:pPr>
            <w:pStyle w:val="TOC1"/>
            <w:tabs>
              <w:tab w:val="right" w:leader="dot" w:pos="10456"/>
            </w:tabs>
            <w:rPr>
              <w:rFonts w:eastAsiaTheme="minorEastAsia" w:cstheme="minorBidi"/>
              <w:noProof/>
              <w:color w:val="auto"/>
              <w:sz w:val="22"/>
              <w:lang w:eastAsia="en-GB"/>
            </w:rPr>
          </w:pPr>
          <w:hyperlink w:anchor="_Toc531784730" w:history="1">
            <w:r w:rsidR="00934953" w:rsidRPr="000D4A8D">
              <w:rPr>
                <w:rStyle w:val="Hyperlink"/>
                <w:noProof/>
              </w:rPr>
              <w:t>3. Project plan and Requirements Specification</w:t>
            </w:r>
            <w:r w:rsidR="00934953">
              <w:rPr>
                <w:noProof/>
                <w:webHidden/>
              </w:rPr>
              <w:tab/>
            </w:r>
            <w:r w:rsidR="00934953">
              <w:rPr>
                <w:noProof/>
                <w:webHidden/>
              </w:rPr>
              <w:fldChar w:fldCharType="begin"/>
            </w:r>
            <w:r w:rsidR="00934953">
              <w:rPr>
                <w:noProof/>
                <w:webHidden/>
              </w:rPr>
              <w:instrText xml:space="preserve"> PAGEREF _Toc531784730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1B351137" w14:textId="07DEF44A" w:rsidR="00934953" w:rsidRDefault="003541C0">
          <w:pPr>
            <w:pStyle w:val="TOC2"/>
            <w:tabs>
              <w:tab w:val="right" w:leader="dot" w:pos="10456"/>
            </w:tabs>
            <w:rPr>
              <w:rFonts w:eastAsiaTheme="minorEastAsia" w:cstheme="minorBidi"/>
              <w:noProof/>
              <w:color w:val="auto"/>
              <w:sz w:val="22"/>
              <w:lang w:eastAsia="en-GB"/>
            </w:rPr>
          </w:pPr>
          <w:hyperlink w:anchor="_Toc531784731" w:history="1">
            <w:r w:rsidR="00934953" w:rsidRPr="000D4A8D">
              <w:rPr>
                <w:rStyle w:val="Hyperlink"/>
                <w:noProof/>
              </w:rPr>
              <w:t>3.1 Stakeholder Identification</w:t>
            </w:r>
            <w:r w:rsidR="00934953">
              <w:rPr>
                <w:noProof/>
                <w:webHidden/>
              </w:rPr>
              <w:tab/>
            </w:r>
            <w:r w:rsidR="00934953">
              <w:rPr>
                <w:noProof/>
                <w:webHidden/>
              </w:rPr>
              <w:fldChar w:fldCharType="begin"/>
            </w:r>
            <w:r w:rsidR="00934953">
              <w:rPr>
                <w:noProof/>
                <w:webHidden/>
              </w:rPr>
              <w:instrText xml:space="preserve"> PAGEREF _Toc531784731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5DE21C22" w14:textId="4E799644" w:rsidR="00934953" w:rsidRDefault="003541C0">
          <w:pPr>
            <w:pStyle w:val="TOC2"/>
            <w:tabs>
              <w:tab w:val="right" w:leader="dot" w:pos="10456"/>
            </w:tabs>
            <w:rPr>
              <w:rFonts w:eastAsiaTheme="minorEastAsia" w:cstheme="minorBidi"/>
              <w:noProof/>
              <w:color w:val="auto"/>
              <w:sz w:val="22"/>
              <w:lang w:eastAsia="en-GB"/>
            </w:rPr>
          </w:pPr>
          <w:hyperlink w:anchor="_Toc531784732" w:history="1">
            <w:r w:rsidR="00934953" w:rsidRPr="000D4A8D">
              <w:rPr>
                <w:rStyle w:val="Hyperlink"/>
                <w:noProof/>
              </w:rPr>
              <w:t>3.2 Requirements gathering methodology</w:t>
            </w:r>
            <w:r w:rsidR="00934953">
              <w:rPr>
                <w:noProof/>
                <w:webHidden/>
              </w:rPr>
              <w:tab/>
            </w:r>
            <w:r w:rsidR="00934953">
              <w:rPr>
                <w:noProof/>
                <w:webHidden/>
              </w:rPr>
              <w:fldChar w:fldCharType="begin"/>
            </w:r>
            <w:r w:rsidR="00934953">
              <w:rPr>
                <w:noProof/>
                <w:webHidden/>
              </w:rPr>
              <w:instrText xml:space="preserve"> PAGEREF _Toc531784732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465E242F" w14:textId="2AD4BB4A" w:rsidR="00934953" w:rsidRDefault="003541C0">
          <w:pPr>
            <w:pStyle w:val="TOC2"/>
            <w:tabs>
              <w:tab w:val="right" w:leader="dot" w:pos="10456"/>
            </w:tabs>
            <w:rPr>
              <w:rFonts w:eastAsiaTheme="minorEastAsia" w:cstheme="minorBidi"/>
              <w:noProof/>
              <w:color w:val="auto"/>
              <w:sz w:val="22"/>
              <w:lang w:eastAsia="en-GB"/>
            </w:rPr>
          </w:pPr>
          <w:hyperlink w:anchor="_Toc531784733" w:history="1">
            <w:r w:rsidR="00934953" w:rsidRPr="000D4A8D">
              <w:rPr>
                <w:rStyle w:val="Hyperlink"/>
                <w:noProof/>
              </w:rPr>
              <w:t>3.3 Requirements prioritisation strategy used</w:t>
            </w:r>
            <w:r w:rsidR="00934953">
              <w:rPr>
                <w:noProof/>
                <w:webHidden/>
              </w:rPr>
              <w:tab/>
            </w:r>
            <w:r w:rsidR="00934953">
              <w:rPr>
                <w:noProof/>
                <w:webHidden/>
              </w:rPr>
              <w:fldChar w:fldCharType="begin"/>
            </w:r>
            <w:r w:rsidR="00934953">
              <w:rPr>
                <w:noProof/>
                <w:webHidden/>
              </w:rPr>
              <w:instrText xml:space="preserve"> PAGEREF _Toc531784733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249F0521" w14:textId="30913BEC" w:rsidR="00934953" w:rsidRDefault="003541C0">
          <w:pPr>
            <w:pStyle w:val="TOC2"/>
            <w:tabs>
              <w:tab w:val="right" w:leader="dot" w:pos="10456"/>
            </w:tabs>
            <w:rPr>
              <w:rFonts w:eastAsiaTheme="minorEastAsia" w:cstheme="minorBidi"/>
              <w:noProof/>
              <w:color w:val="auto"/>
              <w:sz w:val="22"/>
              <w:lang w:eastAsia="en-GB"/>
            </w:rPr>
          </w:pPr>
          <w:hyperlink w:anchor="_Toc531784734" w:history="1">
            <w:r w:rsidR="00934953" w:rsidRPr="000D4A8D">
              <w:rPr>
                <w:rStyle w:val="Hyperlink"/>
                <w:noProof/>
              </w:rPr>
              <w:t>3.4 Initial Requirements</w:t>
            </w:r>
            <w:r w:rsidR="00934953">
              <w:rPr>
                <w:noProof/>
                <w:webHidden/>
              </w:rPr>
              <w:tab/>
            </w:r>
            <w:r w:rsidR="00934953">
              <w:rPr>
                <w:noProof/>
                <w:webHidden/>
              </w:rPr>
              <w:fldChar w:fldCharType="begin"/>
            </w:r>
            <w:r w:rsidR="00934953">
              <w:rPr>
                <w:noProof/>
                <w:webHidden/>
              </w:rPr>
              <w:instrText xml:space="preserve"> PAGEREF _Toc531784734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0394859B" w14:textId="7EFA9A06" w:rsidR="00934953" w:rsidRDefault="003541C0">
          <w:pPr>
            <w:pStyle w:val="TOC2"/>
            <w:tabs>
              <w:tab w:val="right" w:leader="dot" w:pos="10456"/>
            </w:tabs>
            <w:rPr>
              <w:rFonts w:eastAsiaTheme="minorEastAsia" w:cstheme="minorBidi"/>
              <w:noProof/>
              <w:color w:val="auto"/>
              <w:sz w:val="22"/>
              <w:lang w:eastAsia="en-GB"/>
            </w:rPr>
          </w:pPr>
          <w:hyperlink w:anchor="_Toc531784735" w:history="1">
            <w:r w:rsidR="00934953" w:rsidRPr="000D4A8D">
              <w:rPr>
                <w:rStyle w:val="Hyperlink"/>
                <w:noProof/>
              </w:rPr>
              <w:t>3.5 Proposed System Architecture</w:t>
            </w:r>
            <w:r w:rsidR="00934953">
              <w:rPr>
                <w:noProof/>
                <w:webHidden/>
              </w:rPr>
              <w:tab/>
            </w:r>
            <w:r w:rsidR="00934953">
              <w:rPr>
                <w:noProof/>
                <w:webHidden/>
              </w:rPr>
              <w:fldChar w:fldCharType="begin"/>
            </w:r>
            <w:r w:rsidR="00934953">
              <w:rPr>
                <w:noProof/>
                <w:webHidden/>
              </w:rPr>
              <w:instrText xml:space="preserve"> PAGEREF _Toc531784735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3D62AC7" w14:textId="1D8CE4A9" w:rsidR="00934953" w:rsidRDefault="003541C0">
          <w:pPr>
            <w:pStyle w:val="TOC2"/>
            <w:tabs>
              <w:tab w:val="right" w:leader="dot" w:pos="10456"/>
            </w:tabs>
            <w:rPr>
              <w:rFonts w:eastAsiaTheme="minorEastAsia" w:cstheme="minorBidi"/>
              <w:noProof/>
              <w:color w:val="auto"/>
              <w:sz w:val="22"/>
              <w:lang w:eastAsia="en-GB"/>
            </w:rPr>
          </w:pPr>
          <w:hyperlink w:anchor="_Toc531784736" w:history="1">
            <w:r w:rsidR="00934953" w:rsidRPr="000D4A8D">
              <w:rPr>
                <w:rStyle w:val="Hyperlink"/>
                <w:noProof/>
              </w:rPr>
              <w:t>3.6 Software Lifecycle Methodology</w:t>
            </w:r>
            <w:r w:rsidR="00934953">
              <w:rPr>
                <w:noProof/>
                <w:webHidden/>
              </w:rPr>
              <w:tab/>
            </w:r>
            <w:r w:rsidR="00934953">
              <w:rPr>
                <w:noProof/>
                <w:webHidden/>
              </w:rPr>
              <w:fldChar w:fldCharType="begin"/>
            </w:r>
            <w:r w:rsidR="00934953">
              <w:rPr>
                <w:noProof/>
                <w:webHidden/>
              </w:rPr>
              <w:instrText xml:space="preserve"> PAGEREF _Toc531784736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A33F938" w14:textId="70BE6FB7" w:rsidR="00934953" w:rsidRDefault="003541C0">
          <w:pPr>
            <w:pStyle w:val="TOC2"/>
            <w:tabs>
              <w:tab w:val="right" w:leader="dot" w:pos="10456"/>
            </w:tabs>
            <w:rPr>
              <w:rFonts w:eastAsiaTheme="minorEastAsia" w:cstheme="minorBidi"/>
              <w:noProof/>
              <w:color w:val="auto"/>
              <w:sz w:val="22"/>
              <w:lang w:eastAsia="en-GB"/>
            </w:rPr>
          </w:pPr>
          <w:hyperlink w:anchor="_Toc531784737" w:history="1">
            <w:r w:rsidR="00934953" w:rsidRPr="000D4A8D">
              <w:rPr>
                <w:rStyle w:val="Hyperlink"/>
                <w:noProof/>
              </w:rPr>
              <w:t>3.7 Work Breakdown Structure</w:t>
            </w:r>
            <w:r w:rsidR="00934953">
              <w:rPr>
                <w:noProof/>
                <w:webHidden/>
              </w:rPr>
              <w:tab/>
            </w:r>
            <w:r w:rsidR="00934953">
              <w:rPr>
                <w:noProof/>
                <w:webHidden/>
              </w:rPr>
              <w:fldChar w:fldCharType="begin"/>
            </w:r>
            <w:r w:rsidR="00934953">
              <w:rPr>
                <w:noProof/>
                <w:webHidden/>
              </w:rPr>
              <w:instrText xml:space="preserve"> PAGEREF _Toc531784737 \h </w:instrText>
            </w:r>
            <w:r w:rsidR="00934953">
              <w:rPr>
                <w:noProof/>
                <w:webHidden/>
              </w:rPr>
            </w:r>
            <w:r w:rsidR="00934953">
              <w:rPr>
                <w:noProof/>
                <w:webHidden/>
              </w:rPr>
              <w:fldChar w:fldCharType="separate"/>
            </w:r>
            <w:r w:rsidR="00273EE2">
              <w:rPr>
                <w:noProof/>
                <w:webHidden/>
              </w:rPr>
              <w:t>15</w:t>
            </w:r>
            <w:r w:rsidR="00934953">
              <w:rPr>
                <w:noProof/>
                <w:webHidden/>
              </w:rPr>
              <w:fldChar w:fldCharType="end"/>
            </w:r>
          </w:hyperlink>
        </w:p>
        <w:p w14:paraId="36ECCCF6" w14:textId="66763868" w:rsidR="00934953" w:rsidRDefault="003541C0">
          <w:pPr>
            <w:pStyle w:val="TOC2"/>
            <w:tabs>
              <w:tab w:val="right" w:leader="dot" w:pos="10456"/>
            </w:tabs>
            <w:rPr>
              <w:rFonts w:eastAsiaTheme="minorEastAsia" w:cstheme="minorBidi"/>
              <w:noProof/>
              <w:color w:val="auto"/>
              <w:sz w:val="22"/>
              <w:lang w:eastAsia="en-GB"/>
            </w:rPr>
          </w:pPr>
          <w:hyperlink w:anchor="_Toc531784738" w:history="1">
            <w:r w:rsidR="00934953" w:rsidRPr="000D4A8D">
              <w:rPr>
                <w:rStyle w:val="Hyperlink"/>
                <w:noProof/>
              </w:rPr>
              <w:t>3.8 Gantt Chart</w:t>
            </w:r>
            <w:r w:rsidR="00934953">
              <w:rPr>
                <w:noProof/>
                <w:webHidden/>
              </w:rPr>
              <w:tab/>
            </w:r>
            <w:r w:rsidR="00934953">
              <w:rPr>
                <w:noProof/>
                <w:webHidden/>
              </w:rPr>
              <w:fldChar w:fldCharType="begin"/>
            </w:r>
            <w:r w:rsidR="00934953">
              <w:rPr>
                <w:noProof/>
                <w:webHidden/>
              </w:rPr>
              <w:instrText xml:space="preserve"> PAGEREF _Toc531784738 \h </w:instrText>
            </w:r>
            <w:r w:rsidR="00934953">
              <w:rPr>
                <w:noProof/>
                <w:webHidden/>
              </w:rPr>
            </w:r>
            <w:r w:rsidR="00934953">
              <w:rPr>
                <w:noProof/>
                <w:webHidden/>
              </w:rPr>
              <w:fldChar w:fldCharType="separate"/>
            </w:r>
            <w:r w:rsidR="00273EE2">
              <w:rPr>
                <w:noProof/>
                <w:webHidden/>
              </w:rPr>
              <w:t>16</w:t>
            </w:r>
            <w:r w:rsidR="00934953">
              <w:rPr>
                <w:noProof/>
                <w:webHidden/>
              </w:rPr>
              <w:fldChar w:fldCharType="end"/>
            </w:r>
          </w:hyperlink>
        </w:p>
        <w:p w14:paraId="357FB755" w14:textId="3244AC18" w:rsidR="00934953" w:rsidRDefault="003541C0">
          <w:pPr>
            <w:pStyle w:val="TOC2"/>
            <w:tabs>
              <w:tab w:val="right" w:leader="dot" w:pos="10456"/>
            </w:tabs>
            <w:rPr>
              <w:rFonts w:eastAsiaTheme="minorEastAsia" w:cstheme="minorBidi"/>
              <w:noProof/>
              <w:color w:val="auto"/>
              <w:sz w:val="22"/>
              <w:lang w:eastAsia="en-GB"/>
            </w:rPr>
          </w:pPr>
          <w:hyperlink w:anchor="_Toc531784739" w:history="1">
            <w:r w:rsidR="00934953" w:rsidRPr="000D4A8D">
              <w:rPr>
                <w:rStyle w:val="Hyperlink"/>
                <w:noProof/>
              </w:rPr>
              <w:t>3.9 Resources identification</w:t>
            </w:r>
            <w:r w:rsidR="00934953">
              <w:rPr>
                <w:noProof/>
                <w:webHidden/>
              </w:rPr>
              <w:tab/>
            </w:r>
            <w:r w:rsidR="00934953">
              <w:rPr>
                <w:noProof/>
                <w:webHidden/>
              </w:rPr>
              <w:fldChar w:fldCharType="begin"/>
            </w:r>
            <w:r w:rsidR="00934953">
              <w:rPr>
                <w:noProof/>
                <w:webHidden/>
              </w:rPr>
              <w:instrText xml:space="preserve"> PAGEREF _Toc531784739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7FA91A08" w14:textId="5ECC62AE" w:rsidR="00934953" w:rsidRDefault="003541C0">
          <w:pPr>
            <w:pStyle w:val="TOC2"/>
            <w:tabs>
              <w:tab w:val="right" w:leader="dot" w:pos="10456"/>
            </w:tabs>
            <w:rPr>
              <w:rFonts w:eastAsiaTheme="minorEastAsia" w:cstheme="minorBidi"/>
              <w:noProof/>
              <w:color w:val="auto"/>
              <w:sz w:val="22"/>
              <w:lang w:eastAsia="en-GB"/>
            </w:rPr>
          </w:pPr>
          <w:hyperlink w:anchor="_Toc531784740" w:history="1">
            <w:r w:rsidR="00934953" w:rsidRPr="000D4A8D">
              <w:rPr>
                <w:rStyle w:val="Hyperlink"/>
                <w:noProof/>
              </w:rPr>
              <w:t>3.10 Verification plan</w:t>
            </w:r>
            <w:r w:rsidR="00934953">
              <w:rPr>
                <w:noProof/>
                <w:webHidden/>
              </w:rPr>
              <w:tab/>
            </w:r>
            <w:r w:rsidR="00934953">
              <w:rPr>
                <w:noProof/>
                <w:webHidden/>
              </w:rPr>
              <w:fldChar w:fldCharType="begin"/>
            </w:r>
            <w:r w:rsidR="00934953">
              <w:rPr>
                <w:noProof/>
                <w:webHidden/>
              </w:rPr>
              <w:instrText xml:space="preserve"> PAGEREF _Toc531784740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1558A32A" w14:textId="3504F7EA" w:rsidR="00934953" w:rsidRDefault="003541C0">
          <w:pPr>
            <w:pStyle w:val="TOC2"/>
            <w:tabs>
              <w:tab w:val="right" w:leader="dot" w:pos="10456"/>
            </w:tabs>
            <w:rPr>
              <w:rFonts w:eastAsiaTheme="minorEastAsia" w:cstheme="minorBidi"/>
              <w:noProof/>
              <w:color w:val="auto"/>
              <w:sz w:val="22"/>
              <w:lang w:eastAsia="en-GB"/>
            </w:rPr>
          </w:pPr>
          <w:hyperlink w:anchor="_Toc531784741" w:history="1">
            <w:r w:rsidR="00934953" w:rsidRPr="000D4A8D">
              <w:rPr>
                <w:rStyle w:val="Hyperlink"/>
                <w:noProof/>
              </w:rPr>
              <w:t>3.11 Validation Plan</w:t>
            </w:r>
            <w:r w:rsidR="00934953">
              <w:rPr>
                <w:noProof/>
                <w:webHidden/>
              </w:rPr>
              <w:tab/>
            </w:r>
            <w:r w:rsidR="00934953">
              <w:rPr>
                <w:noProof/>
                <w:webHidden/>
              </w:rPr>
              <w:fldChar w:fldCharType="begin"/>
            </w:r>
            <w:r w:rsidR="00934953">
              <w:rPr>
                <w:noProof/>
                <w:webHidden/>
              </w:rPr>
              <w:instrText xml:space="preserve"> PAGEREF _Toc531784741 \h </w:instrText>
            </w:r>
            <w:r w:rsidR="00934953">
              <w:rPr>
                <w:noProof/>
                <w:webHidden/>
              </w:rPr>
            </w:r>
            <w:r w:rsidR="00934953">
              <w:rPr>
                <w:noProof/>
                <w:webHidden/>
              </w:rPr>
              <w:fldChar w:fldCharType="separate"/>
            </w:r>
            <w:r w:rsidR="00273EE2">
              <w:rPr>
                <w:noProof/>
                <w:webHidden/>
              </w:rPr>
              <w:t>18</w:t>
            </w:r>
            <w:r w:rsidR="00934953">
              <w:rPr>
                <w:noProof/>
                <w:webHidden/>
              </w:rPr>
              <w:fldChar w:fldCharType="end"/>
            </w:r>
          </w:hyperlink>
        </w:p>
        <w:p w14:paraId="04783849" w14:textId="2C056DD8" w:rsidR="00934953" w:rsidRDefault="003541C0">
          <w:pPr>
            <w:pStyle w:val="TOC1"/>
            <w:tabs>
              <w:tab w:val="right" w:leader="dot" w:pos="10456"/>
            </w:tabs>
            <w:rPr>
              <w:rFonts w:eastAsiaTheme="minorEastAsia" w:cstheme="minorBidi"/>
              <w:noProof/>
              <w:color w:val="auto"/>
              <w:sz w:val="22"/>
              <w:lang w:eastAsia="en-GB"/>
            </w:rPr>
          </w:pPr>
          <w:hyperlink w:anchor="_Toc531784742" w:history="1">
            <w:r w:rsidR="00934953" w:rsidRPr="000D4A8D">
              <w:rPr>
                <w:rStyle w:val="Hyperlink"/>
                <w:noProof/>
              </w:rPr>
              <w:t>4. Risk Assessment</w:t>
            </w:r>
            <w:r w:rsidR="00934953">
              <w:rPr>
                <w:noProof/>
                <w:webHidden/>
              </w:rPr>
              <w:tab/>
            </w:r>
            <w:r w:rsidR="00934953">
              <w:rPr>
                <w:noProof/>
                <w:webHidden/>
              </w:rPr>
              <w:fldChar w:fldCharType="begin"/>
            </w:r>
            <w:r w:rsidR="00934953">
              <w:rPr>
                <w:noProof/>
                <w:webHidden/>
              </w:rPr>
              <w:instrText xml:space="preserve"> PAGEREF _Toc531784742 \h </w:instrText>
            </w:r>
            <w:r w:rsidR="00934953">
              <w:rPr>
                <w:noProof/>
                <w:webHidden/>
              </w:rPr>
            </w:r>
            <w:r w:rsidR="00934953">
              <w:rPr>
                <w:noProof/>
                <w:webHidden/>
              </w:rPr>
              <w:fldChar w:fldCharType="separate"/>
            </w:r>
            <w:r w:rsidR="00273EE2">
              <w:rPr>
                <w:noProof/>
                <w:webHidden/>
              </w:rPr>
              <w:t>19</w:t>
            </w:r>
            <w:r w:rsidR="00934953">
              <w:rPr>
                <w:noProof/>
                <w:webHidden/>
              </w:rPr>
              <w:fldChar w:fldCharType="end"/>
            </w:r>
          </w:hyperlink>
        </w:p>
        <w:p w14:paraId="1313FA93" w14:textId="1144A6E8" w:rsidR="00934953" w:rsidRDefault="003541C0">
          <w:pPr>
            <w:pStyle w:val="TOC1"/>
            <w:tabs>
              <w:tab w:val="right" w:leader="dot" w:pos="10456"/>
            </w:tabs>
            <w:rPr>
              <w:rFonts w:eastAsiaTheme="minorEastAsia" w:cstheme="minorBidi"/>
              <w:noProof/>
              <w:color w:val="auto"/>
              <w:sz w:val="22"/>
              <w:lang w:eastAsia="en-GB"/>
            </w:rPr>
          </w:pPr>
          <w:hyperlink w:anchor="_Toc531784743" w:history="1">
            <w:r w:rsidR="00934953" w:rsidRPr="000D4A8D">
              <w:rPr>
                <w:rStyle w:val="Hyperlink"/>
                <w:noProof/>
              </w:rPr>
              <w:t>5. Initial Prototype</w:t>
            </w:r>
            <w:r w:rsidR="00934953">
              <w:rPr>
                <w:noProof/>
                <w:webHidden/>
              </w:rPr>
              <w:tab/>
            </w:r>
            <w:r w:rsidR="00934953">
              <w:rPr>
                <w:noProof/>
                <w:webHidden/>
              </w:rPr>
              <w:fldChar w:fldCharType="begin"/>
            </w:r>
            <w:r w:rsidR="00934953">
              <w:rPr>
                <w:noProof/>
                <w:webHidden/>
              </w:rPr>
              <w:instrText xml:space="preserve"> PAGEREF _Toc531784743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008099C5" w14:textId="1F470C7C" w:rsidR="00934953" w:rsidRDefault="003541C0">
          <w:pPr>
            <w:pStyle w:val="TOC2"/>
            <w:tabs>
              <w:tab w:val="right" w:leader="dot" w:pos="10456"/>
            </w:tabs>
            <w:rPr>
              <w:rFonts w:eastAsiaTheme="minorEastAsia" w:cstheme="minorBidi"/>
              <w:noProof/>
              <w:color w:val="auto"/>
              <w:sz w:val="22"/>
              <w:lang w:eastAsia="en-GB"/>
            </w:rPr>
          </w:pPr>
          <w:hyperlink w:anchor="_Toc531784744" w:history="1">
            <w:r w:rsidR="00934953" w:rsidRPr="000D4A8D">
              <w:rPr>
                <w:rStyle w:val="Hyperlink"/>
                <w:noProof/>
              </w:rPr>
              <w:t>5.1 Risk and rationale</w:t>
            </w:r>
            <w:r w:rsidR="00934953">
              <w:rPr>
                <w:noProof/>
                <w:webHidden/>
              </w:rPr>
              <w:tab/>
            </w:r>
            <w:r w:rsidR="00934953">
              <w:rPr>
                <w:noProof/>
                <w:webHidden/>
              </w:rPr>
              <w:fldChar w:fldCharType="begin"/>
            </w:r>
            <w:r w:rsidR="00934953">
              <w:rPr>
                <w:noProof/>
                <w:webHidden/>
              </w:rPr>
              <w:instrText xml:space="preserve"> PAGEREF _Toc531784744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6097CF2A" w14:textId="155EA5FA" w:rsidR="00934953" w:rsidRDefault="003541C0">
          <w:pPr>
            <w:pStyle w:val="TOC2"/>
            <w:tabs>
              <w:tab w:val="right" w:leader="dot" w:pos="10456"/>
            </w:tabs>
            <w:rPr>
              <w:rFonts w:eastAsiaTheme="minorEastAsia" w:cstheme="minorBidi"/>
              <w:noProof/>
              <w:color w:val="auto"/>
              <w:sz w:val="22"/>
              <w:lang w:eastAsia="en-GB"/>
            </w:rPr>
          </w:pPr>
          <w:hyperlink w:anchor="_Toc531784745" w:history="1">
            <w:r w:rsidR="00934953" w:rsidRPr="000D4A8D">
              <w:rPr>
                <w:rStyle w:val="Hyperlink"/>
                <w:noProof/>
              </w:rPr>
              <w:t>5.2 Design Artefacts</w:t>
            </w:r>
            <w:r w:rsidR="00934953">
              <w:rPr>
                <w:noProof/>
                <w:webHidden/>
              </w:rPr>
              <w:tab/>
            </w:r>
            <w:r w:rsidR="00934953">
              <w:rPr>
                <w:noProof/>
                <w:webHidden/>
              </w:rPr>
              <w:fldChar w:fldCharType="begin"/>
            </w:r>
            <w:r w:rsidR="00934953">
              <w:rPr>
                <w:noProof/>
                <w:webHidden/>
              </w:rPr>
              <w:instrText xml:space="preserve"> PAGEREF _Toc531784745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3AF36BBB" w14:textId="33740457" w:rsidR="00934953" w:rsidRDefault="003541C0">
          <w:pPr>
            <w:pStyle w:val="TOC3"/>
            <w:tabs>
              <w:tab w:val="right" w:leader="dot" w:pos="10456"/>
            </w:tabs>
            <w:rPr>
              <w:rFonts w:eastAsiaTheme="minorEastAsia" w:cstheme="minorBidi"/>
              <w:noProof/>
              <w:color w:val="auto"/>
              <w:sz w:val="22"/>
              <w:lang w:eastAsia="en-GB"/>
            </w:rPr>
          </w:pPr>
          <w:hyperlink w:anchor="_Toc531784746" w:history="1">
            <w:r w:rsidR="00934953" w:rsidRPr="000D4A8D">
              <w:rPr>
                <w:rStyle w:val="Hyperlink"/>
                <w:noProof/>
              </w:rPr>
              <w:t>5.2.1 JSON structure</w:t>
            </w:r>
            <w:r w:rsidR="00934953">
              <w:rPr>
                <w:noProof/>
                <w:webHidden/>
              </w:rPr>
              <w:tab/>
            </w:r>
            <w:r w:rsidR="00934953">
              <w:rPr>
                <w:noProof/>
                <w:webHidden/>
              </w:rPr>
              <w:fldChar w:fldCharType="begin"/>
            </w:r>
            <w:r w:rsidR="00934953">
              <w:rPr>
                <w:noProof/>
                <w:webHidden/>
              </w:rPr>
              <w:instrText xml:space="preserve"> PAGEREF _Toc531784746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2778B256" w14:textId="5123660A" w:rsidR="00934953" w:rsidRDefault="003541C0">
          <w:pPr>
            <w:pStyle w:val="TOC3"/>
            <w:tabs>
              <w:tab w:val="right" w:leader="dot" w:pos="10456"/>
            </w:tabs>
            <w:rPr>
              <w:rFonts w:eastAsiaTheme="minorEastAsia" w:cstheme="minorBidi"/>
              <w:noProof/>
              <w:color w:val="auto"/>
              <w:sz w:val="22"/>
              <w:lang w:eastAsia="en-GB"/>
            </w:rPr>
          </w:pPr>
          <w:hyperlink w:anchor="_Toc531784747" w:history="1">
            <w:r w:rsidR="00934953" w:rsidRPr="000D4A8D">
              <w:rPr>
                <w:rStyle w:val="Hyperlink"/>
                <w:noProof/>
              </w:rPr>
              <w:t>5.2.2 Training images</w:t>
            </w:r>
            <w:r w:rsidR="00934953">
              <w:rPr>
                <w:noProof/>
                <w:webHidden/>
              </w:rPr>
              <w:tab/>
            </w:r>
            <w:r w:rsidR="00934953">
              <w:rPr>
                <w:noProof/>
                <w:webHidden/>
              </w:rPr>
              <w:fldChar w:fldCharType="begin"/>
            </w:r>
            <w:r w:rsidR="00934953">
              <w:rPr>
                <w:noProof/>
                <w:webHidden/>
              </w:rPr>
              <w:instrText xml:space="preserve"> PAGEREF _Toc531784747 \h </w:instrText>
            </w:r>
            <w:r w:rsidR="00934953">
              <w:rPr>
                <w:noProof/>
                <w:webHidden/>
              </w:rPr>
            </w:r>
            <w:r w:rsidR="00934953">
              <w:rPr>
                <w:noProof/>
                <w:webHidden/>
              </w:rPr>
              <w:fldChar w:fldCharType="separate"/>
            </w:r>
            <w:r w:rsidR="00273EE2">
              <w:rPr>
                <w:noProof/>
                <w:webHidden/>
              </w:rPr>
              <w:t>22</w:t>
            </w:r>
            <w:r w:rsidR="00934953">
              <w:rPr>
                <w:noProof/>
                <w:webHidden/>
              </w:rPr>
              <w:fldChar w:fldCharType="end"/>
            </w:r>
          </w:hyperlink>
        </w:p>
        <w:p w14:paraId="5C5E5911" w14:textId="00C9E876" w:rsidR="00934953" w:rsidRDefault="003541C0">
          <w:pPr>
            <w:pStyle w:val="TOC3"/>
            <w:tabs>
              <w:tab w:val="right" w:leader="dot" w:pos="10456"/>
            </w:tabs>
            <w:rPr>
              <w:rFonts w:eastAsiaTheme="minorEastAsia" w:cstheme="minorBidi"/>
              <w:noProof/>
              <w:color w:val="auto"/>
              <w:sz w:val="22"/>
              <w:lang w:eastAsia="en-GB"/>
            </w:rPr>
          </w:pPr>
          <w:hyperlink w:anchor="_Toc531784748" w:history="1">
            <w:r w:rsidR="00934953" w:rsidRPr="000D4A8D">
              <w:rPr>
                <w:rStyle w:val="Hyperlink"/>
                <w:noProof/>
              </w:rPr>
              <w:t>5.2.3 Prototype dataflow</w:t>
            </w:r>
            <w:r w:rsidR="00934953">
              <w:rPr>
                <w:noProof/>
                <w:webHidden/>
              </w:rPr>
              <w:tab/>
            </w:r>
            <w:r w:rsidR="00934953">
              <w:rPr>
                <w:noProof/>
                <w:webHidden/>
              </w:rPr>
              <w:fldChar w:fldCharType="begin"/>
            </w:r>
            <w:r w:rsidR="00934953">
              <w:rPr>
                <w:noProof/>
                <w:webHidden/>
              </w:rPr>
              <w:instrText xml:space="preserve"> PAGEREF _Toc531784748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2A8BDA7C" w14:textId="3F5EF98E" w:rsidR="00934953" w:rsidRDefault="003541C0">
          <w:pPr>
            <w:pStyle w:val="TOC2"/>
            <w:tabs>
              <w:tab w:val="right" w:leader="dot" w:pos="10456"/>
            </w:tabs>
            <w:rPr>
              <w:rFonts w:eastAsiaTheme="minorEastAsia" w:cstheme="minorBidi"/>
              <w:noProof/>
              <w:color w:val="auto"/>
              <w:sz w:val="22"/>
              <w:lang w:eastAsia="en-GB"/>
            </w:rPr>
          </w:pPr>
          <w:hyperlink w:anchor="_Toc531784749" w:history="1">
            <w:r w:rsidR="00934953" w:rsidRPr="000D4A8D">
              <w:rPr>
                <w:rStyle w:val="Hyperlink"/>
                <w:noProof/>
              </w:rPr>
              <w:t>5.3 Issues in prototype development</w:t>
            </w:r>
            <w:r w:rsidR="00934953">
              <w:rPr>
                <w:noProof/>
                <w:webHidden/>
              </w:rPr>
              <w:tab/>
            </w:r>
            <w:r w:rsidR="00934953">
              <w:rPr>
                <w:noProof/>
                <w:webHidden/>
              </w:rPr>
              <w:fldChar w:fldCharType="begin"/>
            </w:r>
            <w:r w:rsidR="00934953">
              <w:rPr>
                <w:noProof/>
                <w:webHidden/>
              </w:rPr>
              <w:instrText xml:space="preserve"> PAGEREF _Toc531784749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5249A3CF" w14:textId="2D488B59" w:rsidR="00934953" w:rsidRDefault="003541C0">
          <w:pPr>
            <w:pStyle w:val="TOC1"/>
            <w:tabs>
              <w:tab w:val="right" w:leader="dot" w:pos="10456"/>
            </w:tabs>
            <w:rPr>
              <w:rFonts w:eastAsiaTheme="minorEastAsia" w:cstheme="minorBidi"/>
              <w:noProof/>
              <w:color w:val="auto"/>
              <w:sz w:val="22"/>
              <w:lang w:eastAsia="en-GB"/>
            </w:rPr>
          </w:pPr>
          <w:hyperlink w:anchor="_Toc531784750" w:history="1">
            <w:r w:rsidR="00934953" w:rsidRPr="000D4A8D">
              <w:rPr>
                <w:rStyle w:val="Hyperlink"/>
                <w:noProof/>
              </w:rPr>
              <w:t>6. References</w:t>
            </w:r>
            <w:r w:rsidR="00934953">
              <w:rPr>
                <w:noProof/>
                <w:webHidden/>
              </w:rPr>
              <w:tab/>
            </w:r>
            <w:r w:rsidR="00934953">
              <w:rPr>
                <w:noProof/>
                <w:webHidden/>
              </w:rPr>
              <w:fldChar w:fldCharType="begin"/>
            </w:r>
            <w:r w:rsidR="00934953">
              <w:rPr>
                <w:noProof/>
                <w:webHidden/>
              </w:rPr>
              <w:instrText xml:space="preserve"> PAGEREF _Toc531784750 \h </w:instrText>
            </w:r>
            <w:r w:rsidR="00934953">
              <w:rPr>
                <w:noProof/>
                <w:webHidden/>
              </w:rPr>
            </w:r>
            <w:r w:rsidR="00934953">
              <w:rPr>
                <w:noProof/>
                <w:webHidden/>
              </w:rPr>
              <w:fldChar w:fldCharType="separate"/>
            </w:r>
            <w:r w:rsidR="00273EE2">
              <w:rPr>
                <w:noProof/>
                <w:webHidden/>
              </w:rPr>
              <w:t>25</w:t>
            </w:r>
            <w:r w:rsidR="00934953">
              <w:rPr>
                <w:noProof/>
                <w:webHidden/>
              </w:rPr>
              <w:fldChar w:fldCharType="end"/>
            </w:r>
          </w:hyperlink>
        </w:p>
        <w:p w14:paraId="032E147A" w14:textId="0CD02E2C" w:rsidR="007B0D9C" w:rsidRDefault="007B0D9C">
          <w:r>
            <w:rPr>
              <w:b/>
              <w:bCs/>
              <w:noProof/>
            </w:rPr>
            <w:fldChar w:fldCharType="end"/>
          </w:r>
        </w:p>
      </w:sdtContent>
    </w:sdt>
    <w:p w14:paraId="2CFA63BE" w14:textId="77777777" w:rsidR="00A31A29" w:rsidRDefault="00A31A29">
      <w:pPr>
        <w:spacing w:after="160" w:line="259" w:lineRule="auto"/>
        <w:ind w:firstLine="0"/>
        <w:rPr>
          <w:rFonts w:eastAsiaTheme="majorEastAsia"/>
          <w:b/>
          <w:color w:val="auto"/>
          <w:sz w:val="28"/>
          <w:szCs w:val="32"/>
        </w:rPr>
      </w:pPr>
      <w:r>
        <w:br w:type="page"/>
      </w:r>
    </w:p>
    <w:p w14:paraId="01F13E7C" w14:textId="4EE11BF5" w:rsidR="00164460" w:rsidRPr="005712AE" w:rsidRDefault="00164460" w:rsidP="00D83E93">
      <w:pPr>
        <w:pStyle w:val="Heading1"/>
      </w:pPr>
      <w:bookmarkStart w:id="0" w:name="_Toc531784720"/>
      <w:r w:rsidRPr="005712AE">
        <w:lastRenderedPageBreak/>
        <w:t xml:space="preserve">1. </w:t>
      </w:r>
      <w:r w:rsidRPr="00D83E93">
        <w:t>Introduction</w:t>
      </w:r>
      <w:bookmarkEnd w:id="0"/>
    </w:p>
    <w:p w14:paraId="16586F21" w14:textId="72032DA7" w:rsidR="000612DA" w:rsidRPr="000612DA" w:rsidRDefault="008C5C6D" w:rsidP="003541C0">
      <w:pPr>
        <w:pStyle w:val="Heading2"/>
      </w:pPr>
      <w:bookmarkStart w:id="1" w:name="_Toc531784721"/>
      <w:r w:rsidRPr="005712AE">
        <w:t>1.</w:t>
      </w:r>
      <w:r w:rsidR="00FF75EB" w:rsidRPr="005712AE">
        <w:t>1</w:t>
      </w:r>
      <w:r w:rsidRPr="005712AE">
        <w:t xml:space="preserve"> </w:t>
      </w:r>
      <w:r w:rsidR="00164460" w:rsidRPr="005712AE">
        <w:t>Project Statement</w:t>
      </w:r>
      <w:bookmarkEnd w:id="1"/>
    </w:p>
    <w:p w14:paraId="7F192DE5" w14:textId="314A2315" w:rsidR="006E4618" w:rsidRPr="005712AE" w:rsidRDefault="00DE02C0" w:rsidP="00A574BC">
      <w:bookmarkStart w:id="2" w:name="_GoBack"/>
      <w:r w:rsidRPr="005712AE">
        <w:t xml:space="preserve">Through </w:t>
      </w:r>
      <w:r w:rsidR="00B811D3">
        <w:t>the author’s</w:t>
      </w:r>
      <w:r w:rsidRPr="005712AE">
        <w:t xml:space="preserve"> industrial </w:t>
      </w:r>
      <w:r w:rsidR="00B811D3" w:rsidRPr="005712AE">
        <w:t>placement,</w:t>
      </w:r>
      <w:r w:rsidRPr="005712AE">
        <w:t xml:space="preserve"> </w:t>
      </w:r>
      <w:r w:rsidR="00B811D3">
        <w:t>he</w:t>
      </w:r>
      <w:r w:rsidRPr="005712AE">
        <w:t xml:space="preserve"> had worked on immersive technologies. One major proponent of immersive development is the </w:t>
      </w:r>
      <w:r w:rsidR="00B611CA" w:rsidRPr="005712AE">
        <w:t xml:space="preserve">generation of accurately scaled spaces to </w:t>
      </w:r>
      <w:r w:rsidR="00C35116" w:rsidRPr="005712AE">
        <w:t xml:space="preserve">preserve </w:t>
      </w:r>
      <w:r w:rsidR="00076DD5" w:rsidRPr="005712AE">
        <w:t xml:space="preserve">special awareness for the user. </w:t>
      </w:r>
      <w:r w:rsidR="009C4A2B" w:rsidRPr="005712AE">
        <w:t xml:space="preserve">Using game development as a guideline, we can see that </w:t>
      </w:r>
      <w:r w:rsidR="00980FF9" w:rsidRPr="005712AE">
        <w:t xml:space="preserve">development of 3D environments is often </w:t>
      </w:r>
      <w:r w:rsidR="00D953E7">
        <w:t xml:space="preserve">one of </w:t>
      </w:r>
      <w:r w:rsidR="00980FF9" w:rsidRPr="005712AE">
        <w:t>the largest costs to development</w:t>
      </w:r>
      <w:r w:rsidR="00DE0382">
        <w:t xml:space="preserve"> </w:t>
      </w:r>
      <w:r w:rsidR="00DE0382">
        <w:fldChar w:fldCharType="begin" w:fldLock="1"/>
      </w:r>
      <w:r w:rsidR="00DE0382">
        <w:instrText>ADDIN CSL_CITATION {"citationItems":[{"id":"ITEM-1","itemData":{"ISBN":"1578202140","abstract":"The popular Postmortem column in Game Developer magazine features firsthand accounts of how some of the most important and successful games of recent years have been made. This book offers the opportunity to harvest this expertise with one volume. The editor has organized the articles by theme and added previously unpublished analysis to reveal successful management techniques. Readers learn how superstars of the game industry like Peter Molyneux and Warren Spector have dealt with the development challenges such as managing complexity, software and game design issues, schedule challenges, and changing staff needs. Postmortems from Game Developer enhances your project management skills by showcasing projects from start to finish with candid, thorough, and specific accounts of the good and bad decisions made along the way.","author":[{"dropping-particle":"","family":"Grossman","given":"Austin","non-dropping-particle":"","parse-names":false,"suffix":""}],"id":"ITEM-1","issued":{"date-parts":[["2004"]]},"title":"Postmortems from game developers","type":"book"},"uris":["http://www.mendeley.com/documents/?uuid=ea8fa617-056b-4e09-8439-567e42a0ecdb"]}],"mendeley":{"formattedCitation":"[1]","plainTextFormattedCitation":"[1]","previouslyFormattedCitation":"[1]"},"properties":{"noteIndex":0},"schema":"https://github.com/citation-style-language/schema/raw/master/csl-citation.json"}</w:instrText>
      </w:r>
      <w:r w:rsidR="00DE0382">
        <w:fldChar w:fldCharType="separate"/>
      </w:r>
      <w:r w:rsidR="00DE0382" w:rsidRPr="00DE0382">
        <w:rPr>
          <w:noProof/>
        </w:rPr>
        <w:t>[1]</w:t>
      </w:r>
      <w:r w:rsidR="00DE0382">
        <w:fldChar w:fldCharType="end"/>
      </w:r>
      <w:r w:rsidR="00DE0382">
        <w:t>.</w:t>
      </w:r>
    </w:p>
    <w:p w14:paraId="11D9E205" w14:textId="4AB40F31" w:rsidR="008C5C6D" w:rsidRPr="005712AE" w:rsidRDefault="00556C99" w:rsidP="00A574BC">
      <w:r w:rsidRPr="005712AE">
        <w:t>Many programmers</w:t>
      </w:r>
      <w:r w:rsidR="00606D20">
        <w:t xml:space="preserve"> -</w:t>
      </w:r>
      <w:r w:rsidRPr="005712AE">
        <w:t xml:space="preserve"> like </w:t>
      </w:r>
      <w:r w:rsidR="00B811D3">
        <w:t>the author of this report</w:t>
      </w:r>
      <w:r w:rsidRPr="005712AE">
        <w:t xml:space="preserve"> </w:t>
      </w:r>
      <w:r w:rsidR="00606D20">
        <w:t xml:space="preserve">- </w:t>
      </w:r>
      <w:r w:rsidRPr="005712AE">
        <w:t xml:space="preserve">have been looking at cutting edge research papers and technologies to see if we can shorten this process down </w:t>
      </w:r>
      <w:r w:rsidR="00E763CF" w:rsidRPr="005712AE">
        <w:t xml:space="preserve">in terms of both time and money. </w:t>
      </w:r>
      <w:r w:rsidR="00606D20">
        <w:t>It is important to</w:t>
      </w:r>
      <w:r w:rsidR="00E763CF" w:rsidRPr="005712AE">
        <w:t xml:space="preserve"> mention that although </w:t>
      </w:r>
      <w:r w:rsidR="00606D20">
        <w:t>the author</w:t>
      </w:r>
      <w:r w:rsidR="00E763CF" w:rsidRPr="005712AE">
        <w:t xml:space="preserve"> </w:t>
      </w:r>
      <w:r w:rsidR="00466F3E" w:rsidRPr="005712AE">
        <w:t>focus</w:t>
      </w:r>
      <w:r w:rsidR="00606D20">
        <w:t>es</w:t>
      </w:r>
      <w:r w:rsidR="00466F3E" w:rsidRPr="005712AE">
        <w:t xml:space="preserve"> on immersive development, this project is not just an immersive </w:t>
      </w:r>
      <w:r w:rsidR="008F2721" w:rsidRPr="005712AE">
        <w:t xml:space="preserve">opportunity however it was immersive technology that lead the way to this research so will be mentioned throughout. </w:t>
      </w:r>
    </w:p>
    <w:p w14:paraId="055A23DD" w14:textId="2E0893E3" w:rsidR="007F4715" w:rsidRPr="005712AE" w:rsidRDefault="007F4715" w:rsidP="00A574BC">
      <w:r w:rsidRPr="005712AE">
        <w:t xml:space="preserve">Alongside </w:t>
      </w:r>
      <w:r w:rsidR="006C6420">
        <w:t>the author’s</w:t>
      </w:r>
      <w:r w:rsidRPr="005712AE">
        <w:t xml:space="preserve"> immersive work during </w:t>
      </w:r>
      <w:r w:rsidR="006C6420">
        <w:t xml:space="preserve">industrial </w:t>
      </w:r>
      <w:r w:rsidRPr="005712AE">
        <w:t xml:space="preserve">placement, </w:t>
      </w:r>
      <w:r w:rsidR="006C6420">
        <w:t>he</w:t>
      </w:r>
      <w:r w:rsidRPr="005712AE">
        <w:t xml:space="preserve"> had </w:t>
      </w:r>
      <w:r w:rsidR="00420B96" w:rsidRPr="005712AE">
        <w:t>investigated new ML techniques such as re</w:t>
      </w:r>
      <w:r w:rsidR="006A7D19" w:rsidRPr="005712AE">
        <w:t>gional convolutional neural networks (RCNN)</w:t>
      </w:r>
      <w:r w:rsidR="00724DD8" w:rsidRPr="005712AE">
        <w:t xml:space="preserve"> and pose detection. </w:t>
      </w:r>
      <w:r w:rsidR="00EB68DA" w:rsidRPr="005712AE">
        <w:t xml:space="preserve">These techniques have </w:t>
      </w:r>
      <w:r w:rsidR="00F23221" w:rsidRPr="005712AE">
        <w:t>recently presented us (the immersive development community) with a</w:t>
      </w:r>
      <w:r w:rsidR="006B14C9" w:rsidRPr="005712AE">
        <w:t xml:space="preserve"> possible</w:t>
      </w:r>
      <w:r w:rsidR="00F23221" w:rsidRPr="005712AE">
        <w:t xml:space="preserve"> opportunity to build a pipeline that will </w:t>
      </w:r>
      <w:r w:rsidR="006B14C9" w:rsidRPr="005712AE">
        <w:t xml:space="preserve">allow us to quickly generate 3D spaces </w:t>
      </w:r>
      <w:r w:rsidR="00485496" w:rsidRPr="005712AE">
        <w:t xml:space="preserve">based on a </w:t>
      </w:r>
      <w:r w:rsidR="00F3221C" w:rsidRPr="005712AE">
        <w:t>flat</w:t>
      </w:r>
      <w:r w:rsidR="00485496" w:rsidRPr="005712AE">
        <w:t xml:space="preserve"> photograph</w:t>
      </w:r>
      <w:r w:rsidR="00F3221C" w:rsidRPr="005712AE">
        <w:t xml:space="preserve"> of a real space</w:t>
      </w:r>
      <w:r w:rsidR="00485496" w:rsidRPr="005712AE">
        <w:t>.</w:t>
      </w:r>
      <w:r w:rsidR="00241906" w:rsidRPr="005712AE">
        <w:t xml:space="preserve"> The components of this pipeline will be discussed and </w:t>
      </w:r>
      <w:r w:rsidR="000C7FDD" w:rsidRPr="005712AE">
        <w:t>developed</w:t>
      </w:r>
      <w:r w:rsidR="00241906" w:rsidRPr="005712AE">
        <w:t xml:space="preserve"> throughout the course of this report.</w:t>
      </w:r>
      <w:r w:rsidR="00260FCD" w:rsidRPr="005712AE">
        <w:t xml:space="preserve"> </w:t>
      </w:r>
    </w:p>
    <w:p w14:paraId="25AF7CF3" w14:textId="6B758C02" w:rsidR="00CD4B10" w:rsidRPr="005712AE" w:rsidRDefault="00301CB3" w:rsidP="00A574BC">
      <w:r w:rsidRPr="005712AE">
        <w:t xml:space="preserve">An area of concern for </w:t>
      </w:r>
      <w:r w:rsidR="00C359AF">
        <w:t>the author</w:t>
      </w:r>
      <w:r w:rsidRPr="005712AE">
        <w:t xml:space="preserve"> through this project will be the scope </w:t>
      </w:r>
      <w:r w:rsidR="00C359AF">
        <w:t>he is</w:t>
      </w:r>
      <w:r w:rsidRPr="005712AE">
        <w:t xml:space="preserve"> looking at. Although a lot of research </w:t>
      </w:r>
      <w:r w:rsidR="00555C98">
        <w:t>has</w:t>
      </w:r>
      <w:r w:rsidRPr="005712AE">
        <w:t xml:space="preserve"> been </w:t>
      </w:r>
      <w:r w:rsidR="00555C98">
        <w:t>completed</w:t>
      </w:r>
      <w:r w:rsidRPr="005712AE">
        <w:t xml:space="preserve"> for each section</w:t>
      </w:r>
      <w:r w:rsidR="003C3E6F" w:rsidRPr="005712AE">
        <w:t xml:space="preserve"> of the pipeline, no one has so far proved they can work together. </w:t>
      </w:r>
      <w:r w:rsidR="00B00CD4" w:rsidRPr="005712AE">
        <w:t xml:space="preserve">This is </w:t>
      </w:r>
      <w:r w:rsidR="002B0A27" w:rsidRPr="005712AE">
        <w:t xml:space="preserve">hard to protect against other than making sure each section tests </w:t>
      </w:r>
      <w:r w:rsidR="00E15F00" w:rsidRPr="005712AE">
        <w:t xml:space="preserve">succeed in a vacuum before integrating them. </w:t>
      </w:r>
      <w:r w:rsidR="003C3E6F" w:rsidRPr="005712AE">
        <w:t xml:space="preserve">As well as this, each section of the pipe is very recent developments and </w:t>
      </w:r>
      <w:r w:rsidR="00A82D06" w:rsidRPr="005712AE">
        <w:t>could be unstable for use in a production environmen</w:t>
      </w:r>
      <w:r w:rsidR="00555C98">
        <w:t>t</w:t>
      </w:r>
      <w:r w:rsidR="00145097" w:rsidRPr="005712AE">
        <w:t>.</w:t>
      </w:r>
      <w:r w:rsidR="00555C98">
        <w:t xml:space="preserve"> In an effort to mitigate against any issues that may arise because of this, frequent correspondence with the authors of the key papers </w:t>
      </w:r>
      <w:r w:rsidR="00555C9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id":"ITEM-2","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2","issued":{"date-parts":[["2017"]]},"page":"2980-2988","title":"Mask R-CNN","type":"paper-conference","volume":"2017-Octob"},"uris":["http://www.mendeley.com/documents/?uuid=d16bb9ad-046d-4346-9881-140c7ac4b136"]}],"mendeley":{"formattedCitation":"[2], [3]","plainTextFormattedCitation":"[2], [3]","previouslyFormattedCitation":"[2], [3]"},"properties":{"noteIndex":0},"schema":"https://github.com/citation-style-language/schema/raw/master/csl-citation.json"}</w:instrText>
      </w:r>
      <w:r w:rsidR="00555C98">
        <w:fldChar w:fldCharType="separate"/>
      </w:r>
      <w:r w:rsidR="00555C98" w:rsidRPr="00555C98">
        <w:rPr>
          <w:noProof/>
        </w:rPr>
        <w:t>[2], [3]</w:t>
      </w:r>
      <w:r w:rsidR="00555C98">
        <w:fldChar w:fldCharType="end"/>
      </w:r>
      <w:r w:rsidR="00555C98">
        <w:t xml:space="preserve"> will be attempted through development.</w:t>
      </w:r>
    </w:p>
    <w:p w14:paraId="2558A824" w14:textId="089C26C8" w:rsidR="00941A17" w:rsidRPr="005712AE" w:rsidRDefault="00941A17" w:rsidP="00A574BC">
      <w:r w:rsidRPr="005712AE">
        <w:t xml:space="preserve">This project makes use </w:t>
      </w:r>
      <w:r w:rsidR="00A84256" w:rsidRPr="005712AE">
        <w:t xml:space="preserve">of 2 major research </w:t>
      </w:r>
      <w:r w:rsidR="00AA416A">
        <w:t>libraries</w:t>
      </w:r>
      <w:r w:rsidR="00A84256" w:rsidRPr="005712AE">
        <w:t xml:space="preserve"> which have been recently released. The first is mask-RCNN which is a neural network </w:t>
      </w:r>
      <w:r w:rsidR="00FE6A5C" w:rsidRPr="005712AE">
        <w:t xml:space="preserve">project which allows us to quickly develop an RCNN which will segment the picture a user </w:t>
      </w:r>
      <w:r w:rsidR="00863479">
        <w:t>has input</w:t>
      </w:r>
      <w:r w:rsidR="00FE6A5C" w:rsidRPr="005712AE">
        <w:t xml:space="preserve">. This is the component that will allow the product to recognise objects and to </w:t>
      </w:r>
      <w:r w:rsidR="00F45E16" w:rsidRPr="005712AE">
        <w:t>isolate them from the picture</w:t>
      </w:r>
      <w:r w:rsidR="00FE6A5C" w:rsidRPr="005712AE">
        <w:t xml:space="preserve">. </w:t>
      </w:r>
      <w:r w:rsidR="00B57C11" w:rsidRPr="005712AE">
        <w:t xml:space="preserve">This software </w:t>
      </w:r>
      <w:r w:rsidR="00863479">
        <w:t>library</w:t>
      </w:r>
      <w:r w:rsidR="00CE5DA1" w:rsidRPr="005712AE">
        <w:t xml:space="preserve"> has been developed by Matterport and open sourced</w:t>
      </w:r>
      <w:r w:rsidR="00530612" w:rsidRPr="005712AE">
        <w:t xml:space="preserve"> under the MIT </w:t>
      </w:r>
      <w:r w:rsidR="00E0128C" w:rsidRPr="005712AE">
        <w:t>License allowing open use of the software.</w:t>
      </w:r>
    </w:p>
    <w:p w14:paraId="688CE240" w14:textId="63A39031" w:rsidR="00C87F85" w:rsidRDefault="00C87F85" w:rsidP="00A574BC">
      <w:r w:rsidRPr="005712AE">
        <w:t xml:space="preserve">The second major component to be used in the </w:t>
      </w:r>
      <w:r w:rsidR="00863479">
        <w:t>project</w:t>
      </w:r>
      <w:r w:rsidRPr="005712AE">
        <w:t xml:space="preserve"> </w:t>
      </w:r>
      <w:r w:rsidR="001E3E82" w:rsidRPr="005712AE">
        <w:t xml:space="preserve">is the recently published KeypointNet project. This software allows for the detection of object pose </w:t>
      </w:r>
      <w:r w:rsidR="00DA1036" w:rsidRPr="005712AE">
        <w:t xml:space="preserve">within the user’s image. This section will be placed after </w:t>
      </w:r>
      <w:r w:rsidR="006637BA" w:rsidRPr="005712AE">
        <w:t xml:space="preserve">mask-RCNN to reduce any error within the detection of each object’s relative pose. </w:t>
      </w:r>
      <w:r w:rsidR="00DD5F1B" w:rsidRPr="005712AE">
        <w:t xml:space="preserve">This research </w:t>
      </w:r>
      <w:r w:rsidR="00B45ACE" w:rsidRPr="005712AE">
        <w:t xml:space="preserve">product was developed by Google AI and released under the apache license. </w:t>
      </w:r>
      <w:r w:rsidR="00CD2518" w:rsidRPr="005712AE">
        <w:t xml:space="preserve">The reason </w:t>
      </w:r>
      <w:r w:rsidR="00AA416A">
        <w:t>the author</w:t>
      </w:r>
      <w:r w:rsidR="00CD2518" w:rsidRPr="005712AE">
        <w:t xml:space="preserve"> </w:t>
      </w:r>
      <w:r w:rsidR="00AA416A">
        <w:t>has</w:t>
      </w:r>
      <w:r w:rsidR="00CD2518" w:rsidRPr="005712AE">
        <w:t xml:space="preserve"> chosen this </w:t>
      </w:r>
      <w:r w:rsidR="00AA416A">
        <w:t>library</w:t>
      </w:r>
      <w:r w:rsidR="00CD2518" w:rsidRPr="005712AE">
        <w:t xml:space="preserve"> is to speed up the addition of future objects to recognise. The </w:t>
      </w:r>
      <w:r w:rsidR="003103AE" w:rsidRPr="005712AE">
        <w:t>KeypointNet shows that it does not need user defined key</w:t>
      </w:r>
      <w:r w:rsidR="00D30530">
        <w:t>-</w:t>
      </w:r>
      <w:r w:rsidR="003103AE" w:rsidRPr="005712AE">
        <w:t xml:space="preserve">points to generate </w:t>
      </w:r>
      <w:r w:rsidR="00B55469" w:rsidRPr="005712AE">
        <w:t>pose models. This will be important in the future because we want to make the pipeline as easy to use as is possible.</w:t>
      </w:r>
    </w:p>
    <w:p w14:paraId="5C821F0D" w14:textId="06EE0CCB" w:rsidR="00FF75EB" w:rsidRPr="005712AE" w:rsidRDefault="00FF75EB" w:rsidP="00A574BC"/>
    <w:p w14:paraId="7813D397" w14:textId="6DFF4D92" w:rsidR="000612DA" w:rsidRPr="000612DA" w:rsidRDefault="00FF75EB" w:rsidP="00D30530">
      <w:pPr>
        <w:pStyle w:val="Heading2"/>
      </w:pPr>
      <w:bookmarkStart w:id="3" w:name="_Toc531784722"/>
      <w:r w:rsidRPr="005712AE">
        <w:t>1.2</w:t>
      </w:r>
      <w:r w:rsidR="008661A3" w:rsidRPr="005712AE">
        <w:t xml:space="preserve"> Project Aim</w:t>
      </w:r>
      <w:bookmarkEnd w:id="3"/>
    </w:p>
    <w:p w14:paraId="27D9264F" w14:textId="23999B70" w:rsidR="005712AE" w:rsidRDefault="00B54357" w:rsidP="00A574BC">
      <w:r w:rsidRPr="005712AE">
        <w:tab/>
        <w:t>The overall aim of this project is t</w:t>
      </w:r>
      <w:r w:rsidR="00D97632" w:rsidRPr="005712AE">
        <w:t xml:space="preserve">o release a way for us to take a single photograph and turn this into an accurate 3D space for use in simulations. </w:t>
      </w:r>
      <w:r w:rsidR="00AC21EF" w:rsidRPr="005712AE">
        <w:t xml:space="preserve">The project </w:t>
      </w:r>
      <w:r w:rsidR="004423DE">
        <w:t>seeks to,</w:t>
      </w:r>
      <w:r w:rsidR="00AC21EF" w:rsidRPr="005712AE">
        <w:t xml:space="preserve"> in turn</w:t>
      </w:r>
      <w:r w:rsidR="004423DE">
        <w:t>,</w:t>
      </w:r>
      <w:r w:rsidR="00AC21EF" w:rsidRPr="005712AE">
        <w:t xml:space="preserve"> </w:t>
      </w:r>
      <w:r w:rsidR="004B043D" w:rsidRPr="005712AE">
        <w:t>open</w:t>
      </w:r>
      <w:r w:rsidR="00AC21EF" w:rsidRPr="005712AE">
        <w:t xml:space="preserve"> more ways for the technology community to </w:t>
      </w:r>
      <w:r w:rsidR="005A40F6" w:rsidRPr="005712AE">
        <w:t xml:space="preserve">hasten the development of accurate 3D locations. The </w:t>
      </w:r>
      <w:r w:rsidR="005E360B">
        <w:t>product(s)</w:t>
      </w:r>
      <w:r w:rsidR="00982D2B">
        <w:t xml:space="preserve"> planned</w:t>
      </w:r>
      <w:r w:rsidR="005A40F6" w:rsidRPr="005712AE">
        <w:t xml:space="preserve"> will be </w:t>
      </w:r>
      <w:r w:rsidR="005E360B">
        <w:t xml:space="preserve">an open </w:t>
      </w:r>
      <w:r w:rsidR="005A40F6" w:rsidRPr="005712AE">
        <w:t>source</w:t>
      </w:r>
      <w:r w:rsidR="00982D2B">
        <w:t xml:space="preserve"> pipeline</w:t>
      </w:r>
      <w:r w:rsidR="005A40F6" w:rsidRPr="005712AE">
        <w:t xml:space="preserve"> and a research document outlining the </w:t>
      </w:r>
      <w:r w:rsidR="00E45825" w:rsidRPr="005712AE">
        <w:t>end pipeline</w:t>
      </w:r>
      <w:r w:rsidR="004423DE">
        <w:t xml:space="preserve"> -</w:t>
      </w:r>
      <w:r w:rsidR="00982D2B">
        <w:t xml:space="preserve"> assuming success of the project</w:t>
      </w:r>
      <w:r w:rsidR="00E45825" w:rsidRPr="005712AE">
        <w:t xml:space="preserve">. </w:t>
      </w:r>
      <w:r w:rsidR="00491FEB" w:rsidRPr="005712AE">
        <w:t>The pipeline looks to take a photograph and pass this through a</w:t>
      </w:r>
      <w:r w:rsidR="008963DF">
        <w:t xml:space="preserve"> trained</w:t>
      </w:r>
      <w:r w:rsidR="00491FEB" w:rsidRPr="005712AE">
        <w:t xml:space="preserve"> RCNN and </w:t>
      </w:r>
      <w:r w:rsidR="008963DF">
        <w:t>pose detection</w:t>
      </w:r>
      <w:r w:rsidR="00491FEB" w:rsidRPr="005712AE">
        <w:t xml:space="preserve"> system </w:t>
      </w:r>
      <w:r w:rsidR="00033D4A" w:rsidRPr="005712AE">
        <w:t xml:space="preserve">hosted in the cloud and return a file which can then be used by the Unity engine to generate a </w:t>
      </w:r>
      <w:r w:rsidR="00F77FE5" w:rsidRPr="005712AE">
        <w:t>3D virtual space.</w:t>
      </w:r>
    </w:p>
    <w:p w14:paraId="2B191FF1" w14:textId="59AC0BDF" w:rsidR="00A574BC" w:rsidRDefault="00A574BC" w:rsidP="0032617F">
      <w:pPr>
        <w:ind w:firstLine="0"/>
        <w:rPr>
          <w:rFonts w:eastAsiaTheme="majorEastAsia"/>
          <w:sz w:val="28"/>
          <w:szCs w:val="32"/>
        </w:rPr>
      </w:pPr>
    </w:p>
    <w:p w14:paraId="38503D68" w14:textId="77777777" w:rsidR="000612DA" w:rsidRDefault="000612DA" w:rsidP="0032617F">
      <w:pPr>
        <w:ind w:firstLine="0"/>
        <w:rPr>
          <w:rFonts w:eastAsiaTheme="majorEastAsia"/>
          <w:sz w:val="28"/>
          <w:szCs w:val="32"/>
        </w:rPr>
      </w:pPr>
    </w:p>
    <w:p w14:paraId="7A48E7A1" w14:textId="73B1EC9C" w:rsidR="008661A3" w:rsidRDefault="00BE6847" w:rsidP="00D83E93">
      <w:pPr>
        <w:pStyle w:val="Heading2"/>
      </w:pPr>
      <w:bookmarkStart w:id="4" w:name="_Toc531784723"/>
      <w:r w:rsidRPr="005712AE">
        <w:lastRenderedPageBreak/>
        <w:t>1.3 Objectives</w:t>
      </w:r>
      <w:bookmarkEnd w:id="4"/>
    </w:p>
    <w:p w14:paraId="0BCF1888" w14:textId="43A51A72" w:rsidR="009C1883" w:rsidRDefault="00767374" w:rsidP="009C1883">
      <w:r>
        <w:t xml:space="preserve">Objectives of the project are outlined in </w:t>
      </w:r>
      <w:r w:rsidR="002C6ED5">
        <w:t xml:space="preserve">figure 1 below. These objectives will be </w:t>
      </w:r>
      <w:r w:rsidR="00FB16CA">
        <w:t xml:space="preserve">the general aims of the project and outline what needs to be accomplished at a high level before the author will deem the project a success. </w:t>
      </w:r>
      <w:r w:rsidR="00223495">
        <w:t xml:space="preserve">Each objective was developed by the author to either test the implementations of </w:t>
      </w:r>
      <w:r w:rsidR="00E52DF2">
        <w:t>cutting-edge</w:t>
      </w:r>
      <w:r w:rsidR="00223495">
        <w:t xml:space="preserve"> machine learning </w:t>
      </w:r>
      <w:r w:rsidR="0025059C">
        <w:t>algorithms or</w:t>
      </w:r>
      <w:r w:rsidR="00E52DF2">
        <w:t xml:space="preserve"> test his own knowledge of the subject area.</w:t>
      </w:r>
    </w:p>
    <w:bookmarkEnd w:id="2"/>
    <w:p w14:paraId="70DEAC63" w14:textId="77777777" w:rsidR="00E52DF2" w:rsidRPr="009C1883" w:rsidRDefault="00E52DF2" w:rsidP="009C1883"/>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9"/>
        <w:gridCol w:w="6799"/>
        <w:gridCol w:w="1425"/>
        <w:gridCol w:w="1523"/>
      </w:tblGrid>
      <w:tr w:rsidR="00DB7D8B" w14:paraId="516EFBB7" w14:textId="02BB8835" w:rsidTr="00402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D58DF79" w14:textId="628BBD49" w:rsidR="00DB7D8B" w:rsidRDefault="00DB7D8B" w:rsidP="00CA27A5">
            <w:pPr>
              <w:ind w:firstLine="0"/>
              <w:jc w:val="center"/>
            </w:pPr>
            <w:r>
              <w:t>ID</w:t>
            </w:r>
          </w:p>
        </w:tc>
        <w:tc>
          <w:tcPr>
            <w:tcW w:w="6799" w:type="dxa"/>
          </w:tcPr>
          <w:p w14:paraId="6581FA39" w14:textId="15676459" w:rsidR="00DB7D8B" w:rsidRDefault="00DB7D8B" w:rsidP="00DB7D8B">
            <w:pPr>
              <w:ind w:firstLine="0"/>
              <w:cnfStyle w:val="100000000000" w:firstRow="1" w:lastRow="0" w:firstColumn="0" w:lastColumn="0" w:oddVBand="0" w:evenVBand="0" w:oddHBand="0" w:evenHBand="0" w:firstRowFirstColumn="0" w:firstRowLastColumn="0" w:lastRowFirstColumn="0" w:lastRowLastColumn="0"/>
            </w:pPr>
            <w:r>
              <w:t>Objective</w:t>
            </w:r>
          </w:p>
        </w:tc>
        <w:tc>
          <w:tcPr>
            <w:tcW w:w="1425" w:type="dxa"/>
          </w:tcPr>
          <w:p w14:paraId="466951AC" w14:textId="2F805974"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c>
          <w:tcPr>
            <w:tcW w:w="1523" w:type="dxa"/>
          </w:tcPr>
          <w:p w14:paraId="6F651412" w14:textId="32D380A3"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r>
      <w:tr w:rsidR="00402CF4" w14:paraId="5094E0BF" w14:textId="7DE59F4A"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29BB7938" w14:textId="60FBC55D" w:rsidR="00A52EA7" w:rsidRDefault="00070FCD" w:rsidP="00CA27A5">
            <w:pPr>
              <w:ind w:firstLine="0"/>
              <w:jc w:val="center"/>
            </w:pPr>
            <w:r>
              <w:t>01</w:t>
            </w:r>
          </w:p>
        </w:tc>
        <w:tc>
          <w:tcPr>
            <w:tcW w:w="6799" w:type="dxa"/>
          </w:tcPr>
          <w:p w14:paraId="182615BD" w14:textId="5C168CAF"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rsidRPr="00070FCD">
              <w:t>Input a picture from any camera source into system</w:t>
            </w:r>
            <w:r w:rsidR="00652CBC">
              <w:t xml:space="preserve">. The initial project scope will use a </w:t>
            </w:r>
            <w:proofErr w:type="spellStart"/>
            <w:r w:rsidR="00652CBC">
              <w:t>png</w:t>
            </w:r>
            <w:proofErr w:type="spellEnd"/>
            <w:r w:rsidR="00652CBC">
              <w:t xml:space="preserve"> image</w:t>
            </w:r>
            <w:r w:rsidR="00D00BEE">
              <w:t>.</w:t>
            </w:r>
          </w:p>
        </w:tc>
        <w:tc>
          <w:tcPr>
            <w:tcW w:w="1425" w:type="dxa"/>
          </w:tcPr>
          <w:p w14:paraId="081CB693" w14:textId="6EFDEF61"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6D1CC8D9" w14:textId="1EB938B5"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29B9FAF4" w14:textId="41F9E928" w:rsidTr="00402CF4">
        <w:tc>
          <w:tcPr>
            <w:cnfStyle w:val="001000000000" w:firstRow="0" w:lastRow="0" w:firstColumn="1" w:lastColumn="0" w:oddVBand="0" w:evenVBand="0" w:oddHBand="0" w:evenHBand="0" w:firstRowFirstColumn="0" w:firstRowLastColumn="0" w:lastRowFirstColumn="0" w:lastRowLastColumn="0"/>
            <w:tcW w:w="709" w:type="dxa"/>
          </w:tcPr>
          <w:p w14:paraId="7A7ED3D4" w14:textId="0C35D01A" w:rsidR="00A52EA7" w:rsidRDefault="00070FCD" w:rsidP="00CA27A5">
            <w:pPr>
              <w:ind w:firstLine="0"/>
              <w:jc w:val="center"/>
            </w:pPr>
            <w:r>
              <w:t>02</w:t>
            </w:r>
          </w:p>
        </w:tc>
        <w:tc>
          <w:tcPr>
            <w:tcW w:w="6799" w:type="dxa"/>
          </w:tcPr>
          <w:p w14:paraId="6E91610D" w14:textId="68ABAAFD"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UI built within the unity engine</w:t>
            </w:r>
          </w:p>
        </w:tc>
        <w:tc>
          <w:tcPr>
            <w:tcW w:w="1425" w:type="dxa"/>
          </w:tcPr>
          <w:p w14:paraId="5A45256F" w14:textId="72303F50"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2B726FE2" w14:textId="42C13904"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6D659FE1" w14:textId="190081F6"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EDD1E22" w14:textId="4AB97BAD" w:rsidR="00A52EA7" w:rsidRDefault="00070FCD" w:rsidP="00CA27A5">
            <w:pPr>
              <w:ind w:firstLine="0"/>
              <w:jc w:val="center"/>
            </w:pPr>
            <w:r>
              <w:t>03</w:t>
            </w:r>
          </w:p>
        </w:tc>
        <w:tc>
          <w:tcPr>
            <w:tcW w:w="6799" w:type="dxa"/>
          </w:tcPr>
          <w:p w14:paraId="63D9E0BB" w14:textId="04C502F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Single object recognition from picture</w:t>
            </w:r>
          </w:p>
        </w:tc>
        <w:tc>
          <w:tcPr>
            <w:tcW w:w="1425" w:type="dxa"/>
          </w:tcPr>
          <w:p w14:paraId="388F52BB" w14:textId="05711C9D" w:rsidR="00A52EA7" w:rsidRDefault="007C7DBE"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438673D6" w14:textId="09B5305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5033A5D" w14:textId="5E7F310A" w:rsidTr="00402CF4">
        <w:tc>
          <w:tcPr>
            <w:cnfStyle w:val="001000000000" w:firstRow="0" w:lastRow="0" w:firstColumn="1" w:lastColumn="0" w:oddVBand="0" w:evenVBand="0" w:oddHBand="0" w:evenHBand="0" w:firstRowFirstColumn="0" w:firstRowLastColumn="0" w:lastRowFirstColumn="0" w:lastRowLastColumn="0"/>
            <w:tcW w:w="709" w:type="dxa"/>
          </w:tcPr>
          <w:p w14:paraId="6EB373AC" w14:textId="0D7B083D" w:rsidR="00A52EA7" w:rsidRDefault="00070FCD" w:rsidP="00CA27A5">
            <w:pPr>
              <w:ind w:firstLine="0"/>
              <w:jc w:val="center"/>
            </w:pPr>
            <w:r>
              <w:t>04</w:t>
            </w:r>
          </w:p>
        </w:tc>
        <w:tc>
          <w:tcPr>
            <w:tcW w:w="6799" w:type="dxa"/>
          </w:tcPr>
          <w:p w14:paraId="75696DEA" w14:textId="287EBDAC"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Isolate the desired object from a </w:t>
            </w:r>
            <w:r w:rsidR="00D00BEE">
              <w:t xml:space="preserve">test image </w:t>
            </w:r>
          </w:p>
        </w:tc>
        <w:tc>
          <w:tcPr>
            <w:tcW w:w="1425" w:type="dxa"/>
          </w:tcPr>
          <w:p w14:paraId="68AAA184" w14:textId="398DC76A" w:rsidR="00A52EA7"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5089318F" w14:textId="070B2915"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3E68B27" w14:textId="58C2E1F9"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7E2F3D4" w14:textId="775D8C86" w:rsidR="00A52EA7" w:rsidRDefault="00070FCD" w:rsidP="00CA27A5">
            <w:pPr>
              <w:ind w:firstLine="0"/>
              <w:jc w:val="center"/>
            </w:pPr>
            <w:r>
              <w:t>05</w:t>
            </w:r>
          </w:p>
        </w:tc>
        <w:tc>
          <w:tcPr>
            <w:tcW w:w="6799" w:type="dxa"/>
          </w:tcPr>
          <w:p w14:paraId="78B0D12C" w14:textId="44C08D8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Recognise the depth of object in relation to the camera</w:t>
            </w:r>
          </w:p>
        </w:tc>
        <w:tc>
          <w:tcPr>
            <w:tcW w:w="1425" w:type="dxa"/>
          </w:tcPr>
          <w:p w14:paraId="325577ED" w14:textId="23B4E7D0"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4763E918" w14:textId="5233D11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984EEBD" w14:textId="4A9FA4F3" w:rsidTr="00402CF4">
        <w:tc>
          <w:tcPr>
            <w:cnfStyle w:val="001000000000" w:firstRow="0" w:lastRow="0" w:firstColumn="1" w:lastColumn="0" w:oddVBand="0" w:evenVBand="0" w:oddHBand="0" w:evenHBand="0" w:firstRowFirstColumn="0" w:firstRowLastColumn="0" w:lastRowFirstColumn="0" w:lastRowLastColumn="0"/>
            <w:tcW w:w="709" w:type="dxa"/>
          </w:tcPr>
          <w:p w14:paraId="0E7518A9" w14:textId="71F56961" w:rsidR="00A52EA7" w:rsidRDefault="00070FCD" w:rsidP="00CA27A5">
            <w:pPr>
              <w:ind w:firstLine="0"/>
              <w:jc w:val="center"/>
            </w:pPr>
            <w:r>
              <w:t>06</w:t>
            </w:r>
          </w:p>
        </w:tc>
        <w:tc>
          <w:tcPr>
            <w:tcW w:w="6799" w:type="dxa"/>
          </w:tcPr>
          <w:p w14:paraId="3D3FB56E" w14:textId="5A3C96B7"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Recognise the global rotation of desired object</w:t>
            </w:r>
          </w:p>
        </w:tc>
        <w:tc>
          <w:tcPr>
            <w:tcW w:w="1425" w:type="dxa"/>
          </w:tcPr>
          <w:p w14:paraId="502012FA" w14:textId="38C01939"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6987E899" w14:textId="28E822C3"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855FC37" w14:textId="64FAD0CB"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BC7B467" w14:textId="094FDABC" w:rsidR="00A52EA7" w:rsidRDefault="00070FCD" w:rsidP="00CA27A5">
            <w:pPr>
              <w:ind w:firstLine="0"/>
              <w:jc w:val="center"/>
            </w:pPr>
            <w:r>
              <w:t>07</w:t>
            </w:r>
          </w:p>
        </w:tc>
        <w:tc>
          <w:tcPr>
            <w:tcW w:w="6799" w:type="dxa"/>
          </w:tcPr>
          <w:p w14:paraId="3760DB6A" w14:textId="1CC8A5CC"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Output position, rotation, and depth of object in relation to camera</w:t>
            </w:r>
          </w:p>
        </w:tc>
        <w:tc>
          <w:tcPr>
            <w:tcW w:w="1425" w:type="dxa"/>
          </w:tcPr>
          <w:p w14:paraId="19CE3F10" w14:textId="0C58A266" w:rsidR="00A52EA7"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0528E65F" w14:textId="6C8A6569"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070FCD" w14:paraId="5C7E422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7CBB7BB2" w14:textId="50A2FAE6" w:rsidR="00070FCD" w:rsidRDefault="00070FCD" w:rsidP="00CA27A5">
            <w:pPr>
              <w:ind w:firstLine="0"/>
              <w:jc w:val="center"/>
            </w:pPr>
            <w:r>
              <w:t>08</w:t>
            </w:r>
          </w:p>
        </w:tc>
        <w:tc>
          <w:tcPr>
            <w:tcW w:w="6799" w:type="dxa"/>
          </w:tcPr>
          <w:p w14:paraId="3F85507A" w14:textId="5685CFD2" w:rsidR="00070FCD"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Use </w:t>
            </w:r>
            <w:r w:rsidR="00272445">
              <w:t xml:space="preserve">a </w:t>
            </w:r>
            <w:r>
              <w:t xml:space="preserve">JSON </w:t>
            </w:r>
            <w:r w:rsidR="00272445">
              <w:t>structure</w:t>
            </w:r>
            <w:r>
              <w:t xml:space="preserve"> for data transfer between </w:t>
            </w:r>
            <w:r w:rsidR="00272445">
              <w:t>components</w:t>
            </w:r>
          </w:p>
        </w:tc>
        <w:tc>
          <w:tcPr>
            <w:tcW w:w="1425" w:type="dxa"/>
          </w:tcPr>
          <w:p w14:paraId="786D390D" w14:textId="1994A036" w:rsidR="00070FCD"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113294AC" w14:textId="14614D6E" w:rsidR="00070FCD"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272445" w14:paraId="1152C9E4"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CDECCFA" w14:textId="20EAC854" w:rsidR="00272445" w:rsidRDefault="00272445" w:rsidP="00CA27A5">
            <w:pPr>
              <w:ind w:firstLine="0"/>
              <w:jc w:val="center"/>
            </w:pPr>
            <w:r>
              <w:t>09</w:t>
            </w:r>
          </w:p>
        </w:tc>
        <w:tc>
          <w:tcPr>
            <w:tcW w:w="6799" w:type="dxa"/>
          </w:tcPr>
          <w:p w14:paraId="6A6A8CCD" w14:textId="77E6FA9C" w:rsidR="00272445" w:rsidRDefault="00272445" w:rsidP="000C4028">
            <w:pPr>
              <w:ind w:firstLine="0"/>
              <w:cnfStyle w:val="000000100000" w:firstRow="0" w:lastRow="0" w:firstColumn="0" w:lastColumn="0" w:oddVBand="0" w:evenVBand="0" w:oddHBand="1" w:evenHBand="0" w:firstRowFirstColumn="0" w:firstRowLastColumn="0" w:lastRowFirstColumn="0" w:lastRowLastColumn="0"/>
            </w:pPr>
            <w:r>
              <w:t xml:space="preserve">Build API to </w:t>
            </w:r>
            <w:r w:rsidR="00CD4524">
              <w:t>allow the application to offload processing of image</w:t>
            </w:r>
          </w:p>
        </w:tc>
        <w:tc>
          <w:tcPr>
            <w:tcW w:w="1425" w:type="dxa"/>
          </w:tcPr>
          <w:p w14:paraId="14A88997" w14:textId="7BB6BCBA" w:rsidR="00272445"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20B315A9" w14:textId="73E4382B" w:rsidR="00272445"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CD4524" w14:paraId="5879316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3484C8CA" w14:textId="307A8111" w:rsidR="00CD4524" w:rsidRDefault="00CD4524" w:rsidP="00CA27A5">
            <w:pPr>
              <w:ind w:firstLine="0"/>
              <w:jc w:val="center"/>
            </w:pPr>
            <w:r>
              <w:t>10</w:t>
            </w:r>
          </w:p>
        </w:tc>
        <w:tc>
          <w:tcPr>
            <w:tcW w:w="6799" w:type="dxa"/>
          </w:tcPr>
          <w:p w14:paraId="6517BEFA" w14:textId="7534F382" w:rsidR="00CD4524" w:rsidRDefault="00CD4524" w:rsidP="000C4028">
            <w:pPr>
              <w:ind w:firstLine="0"/>
              <w:cnfStyle w:val="000000000000" w:firstRow="0" w:lastRow="0" w:firstColumn="0" w:lastColumn="0" w:oddVBand="0" w:evenVBand="0" w:oddHBand="0" w:evenHBand="0" w:firstRowFirstColumn="0" w:firstRowLastColumn="0" w:lastRowFirstColumn="0" w:lastRowLastColumn="0"/>
            </w:pPr>
            <w:r>
              <w:t>Use Azure/AWS VM</w:t>
            </w:r>
            <w:r w:rsidR="001A6FB8">
              <w:t xml:space="preserve"> with a public IP for server hosting</w:t>
            </w:r>
          </w:p>
        </w:tc>
        <w:tc>
          <w:tcPr>
            <w:tcW w:w="1425" w:type="dxa"/>
          </w:tcPr>
          <w:p w14:paraId="5B06759A" w14:textId="55BA06D6" w:rsidR="00CD4524"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21DA8DA8" w14:textId="154BC734" w:rsidR="00CD4524"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1A6FB8" w14:paraId="58B65255"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9353EB" w14:textId="3091C72B" w:rsidR="001A6FB8" w:rsidRDefault="001A6FB8" w:rsidP="00CA27A5">
            <w:pPr>
              <w:ind w:firstLine="0"/>
              <w:jc w:val="center"/>
            </w:pPr>
            <w:r>
              <w:t>11</w:t>
            </w:r>
          </w:p>
        </w:tc>
        <w:tc>
          <w:tcPr>
            <w:tcW w:w="6799" w:type="dxa"/>
          </w:tcPr>
          <w:p w14:paraId="590719CA" w14:textId="27CB038A" w:rsidR="001A6FB8" w:rsidRDefault="001A6FB8" w:rsidP="000C4028">
            <w:pPr>
              <w:ind w:firstLine="0"/>
              <w:cnfStyle w:val="000000100000" w:firstRow="0" w:lastRow="0" w:firstColumn="0" w:lastColumn="0" w:oddVBand="0" w:evenVBand="0" w:oddHBand="1" w:evenHBand="0" w:firstRowFirstColumn="0" w:firstRowLastColumn="0" w:lastRowFirstColumn="0" w:lastRowLastColumn="0"/>
            </w:pPr>
            <w:r>
              <w:t>Offload ML</w:t>
            </w:r>
            <w:r w:rsidR="008457E1">
              <w:t xml:space="preserve"> (machine learning)</w:t>
            </w:r>
            <w:r>
              <w:t xml:space="preserve"> model training to the cloud</w:t>
            </w:r>
          </w:p>
        </w:tc>
        <w:tc>
          <w:tcPr>
            <w:tcW w:w="1425" w:type="dxa"/>
          </w:tcPr>
          <w:p w14:paraId="007535CD" w14:textId="45EA0E42" w:rsidR="001A6FB8"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2B9D9DAA" w14:textId="1725D9DA" w:rsidR="001A6FB8"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1A6FB8" w14:paraId="12F0AA63"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1373933A" w14:textId="705018AA" w:rsidR="001A6FB8" w:rsidRDefault="001A6FB8" w:rsidP="00CA27A5">
            <w:pPr>
              <w:ind w:firstLine="0"/>
              <w:jc w:val="center"/>
            </w:pPr>
            <w:r>
              <w:t>12</w:t>
            </w:r>
          </w:p>
        </w:tc>
        <w:tc>
          <w:tcPr>
            <w:tcW w:w="6799" w:type="dxa"/>
          </w:tcPr>
          <w:p w14:paraId="53E3C780" w14:textId="04E94156" w:rsidR="001A6FB8" w:rsidRDefault="001A6FB8" w:rsidP="000C4028">
            <w:pPr>
              <w:ind w:firstLine="0"/>
              <w:cnfStyle w:val="000000000000" w:firstRow="0" w:lastRow="0" w:firstColumn="0" w:lastColumn="0" w:oddVBand="0" w:evenVBand="0" w:oddHBand="0" w:evenHBand="0" w:firstRowFirstColumn="0" w:firstRowLastColumn="0" w:lastRowFirstColumn="0" w:lastRowLastColumn="0"/>
            </w:pPr>
            <w:r>
              <w:t>Generate 3D scene from JSON structure</w:t>
            </w:r>
            <w:r w:rsidR="009C1883">
              <w:t xml:space="preserve"> output by API</w:t>
            </w:r>
          </w:p>
        </w:tc>
        <w:tc>
          <w:tcPr>
            <w:tcW w:w="1425" w:type="dxa"/>
          </w:tcPr>
          <w:p w14:paraId="64695283" w14:textId="2A75A586" w:rsidR="001A6FB8"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378F63B3" w14:textId="2223505F" w:rsidR="001A6FB8"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9C1883" w14:paraId="61A2A7C8"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A345FCD" w14:textId="31048752" w:rsidR="009C1883" w:rsidRDefault="009C1883" w:rsidP="00CA27A5">
            <w:pPr>
              <w:ind w:firstLine="0"/>
              <w:jc w:val="center"/>
            </w:pPr>
            <w:r>
              <w:t>13</w:t>
            </w:r>
          </w:p>
        </w:tc>
        <w:tc>
          <w:tcPr>
            <w:tcW w:w="6799" w:type="dxa"/>
          </w:tcPr>
          <w:p w14:paraId="564C15E9" w14:textId="4E1B7CD8" w:rsidR="009C1883" w:rsidRDefault="009C1883" w:rsidP="000C4028">
            <w:pPr>
              <w:ind w:firstLine="0"/>
              <w:cnfStyle w:val="000000100000" w:firstRow="0" w:lastRow="0" w:firstColumn="0" w:lastColumn="0" w:oddVBand="0" w:evenVBand="0" w:oddHBand="1" w:evenHBand="0" w:firstRowFirstColumn="0" w:firstRowLastColumn="0" w:lastRowFirstColumn="0" w:lastRowLastColumn="0"/>
            </w:pPr>
            <w:r>
              <w:t>Create a selection of models to substitute for objects in 3D scene</w:t>
            </w:r>
          </w:p>
        </w:tc>
        <w:tc>
          <w:tcPr>
            <w:tcW w:w="1425" w:type="dxa"/>
          </w:tcPr>
          <w:p w14:paraId="3FF16EB3" w14:textId="218FF18C" w:rsidR="009C1883"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2C30A7D0" w14:textId="3FCF0DA0" w:rsidR="009C1883"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9C1883" w14:paraId="0AB703E1"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08D046A1" w14:textId="28748E3D" w:rsidR="009C1883" w:rsidRDefault="009C1883" w:rsidP="00CA27A5">
            <w:pPr>
              <w:ind w:firstLine="0"/>
              <w:jc w:val="center"/>
            </w:pPr>
            <w:r>
              <w:t>14</w:t>
            </w:r>
          </w:p>
        </w:tc>
        <w:tc>
          <w:tcPr>
            <w:tcW w:w="6799" w:type="dxa"/>
          </w:tcPr>
          <w:p w14:paraId="39323886" w14:textId="62035DC8" w:rsidR="009C1883" w:rsidRDefault="009C1883" w:rsidP="000C4028">
            <w:pPr>
              <w:ind w:firstLine="0"/>
              <w:cnfStyle w:val="000000000000" w:firstRow="0" w:lastRow="0" w:firstColumn="0" w:lastColumn="0" w:oddVBand="0" w:evenVBand="0" w:oddHBand="0" w:evenHBand="0" w:firstRowFirstColumn="0" w:firstRowLastColumn="0" w:lastRowFirstColumn="0" w:lastRowLastColumn="0"/>
            </w:pPr>
            <w:r>
              <w:t>Organise system into single application pipeline</w:t>
            </w:r>
          </w:p>
        </w:tc>
        <w:tc>
          <w:tcPr>
            <w:tcW w:w="1425" w:type="dxa"/>
          </w:tcPr>
          <w:p w14:paraId="56AF42B2" w14:textId="67EC77F1" w:rsidR="009C1883"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1C9E9496" w14:textId="054A870C" w:rsidR="009C1883" w:rsidRDefault="006327E4" w:rsidP="00767374">
            <w:pPr>
              <w:keepNext/>
              <w:ind w:firstLine="0"/>
              <w:jc w:val="center"/>
              <w:cnfStyle w:val="000000000000" w:firstRow="0" w:lastRow="0" w:firstColumn="0" w:lastColumn="0" w:oddVBand="0" w:evenVBand="0" w:oddHBand="0" w:evenHBand="0" w:firstRowFirstColumn="0" w:firstRowLastColumn="0" w:lastRowFirstColumn="0" w:lastRowLastColumn="0"/>
            </w:pPr>
            <w:r>
              <w:t>-</w:t>
            </w:r>
          </w:p>
        </w:tc>
      </w:tr>
    </w:tbl>
    <w:p w14:paraId="0CF139C1" w14:textId="5F04F58D" w:rsidR="000E5E04" w:rsidRPr="005712AE" w:rsidRDefault="00767374" w:rsidP="002C6ED5">
      <w:pPr>
        <w:pStyle w:val="Caption"/>
        <w:rPr>
          <w:rFonts w:eastAsiaTheme="majorEastAsia"/>
          <w:sz w:val="28"/>
          <w:szCs w:val="32"/>
        </w:rPr>
      </w:pPr>
      <w:r>
        <w:t xml:space="preserve">Figure </w:t>
      </w:r>
      <w:r w:rsidR="00333A17">
        <w:rPr>
          <w:noProof/>
        </w:rPr>
        <w:fldChar w:fldCharType="begin"/>
      </w:r>
      <w:r w:rsidR="00333A17">
        <w:rPr>
          <w:noProof/>
        </w:rPr>
        <w:instrText xml:space="preserve"> SEQ Figure \* ARABIC </w:instrText>
      </w:r>
      <w:r w:rsidR="00333A17">
        <w:rPr>
          <w:noProof/>
        </w:rPr>
        <w:fldChar w:fldCharType="separate"/>
      </w:r>
      <w:r w:rsidR="00273EE2">
        <w:rPr>
          <w:noProof/>
        </w:rPr>
        <w:t>1</w:t>
      </w:r>
      <w:r w:rsidR="00333A17">
        <w:rPr>
          <w:noProof/>
        </w:rPr>
        <w:fldChar w:fldCharType="end"/>
      </w:r>
      <w:r>
        <w:t xml:space="preserve"> - </w:t>
      </w:r>
      <w:r w:rsidRPr="002C6ED5">
        <w:t>Objective</w:t>
      </w:r>
      <w:r>
        <w:t xml:space="preserve"> listing</w:t>
      </w:r>
      <w:r w:rsidR="00017ECF">
        <w:t>. Assigned completion into Y (yes), N (no), and P (partial)</w:t>
      </w:r>
    </w:p>
    <w:p w14:paraId="4DFC5386" w14:textId="77777777" w:rsidR="00E52DF2" w:rsidRDefault="00E52DF2" w:rsidP="00E52DF2"/>
    <w:p w14:paraId="216619BA" w14:textId="77777777" w:rsidR="00E11DCC" w:rsidRDefault="00E11DCC">
      <w:pPr>
        <w:spacing w:after="160" w:line="259" w:lineRule="auto"/>
        <w:ind w:firstLine="0"/>
        <w:rPr>
          <w:rFonts w:eastAsiaTheme="majorEastAsia"/>
          <w:b/>
          <w:color w:val="auto"/>
          <w:sz w:val="28"/>
          <w:szCs w:val="32"/>
        </w:rPr>
      </w:pPr>
      <w:r>
        <w:br w:type="page"/>
      </w:r>
    </w:p>
    <w:p w14:paraId="0CB4967D" w14:textId="66673B98" w:rsidR="00F62E16" w:rsidRDefault="00EC2B7B" w:rsidP="00D83E93">
      <w:pPr>
        <w:pStyle w:val="Heading1"/>
      </w:pPr>
      <w:bookmarkStart w:id="5" w:name="_Toc531784724"/>
      <w:r w:rsidRPr="005712AE">
        <w:lastRenderedPageBreak/>
        <w:t>2</w:t>
      </w:r>
      <w:r w:rsidR="008C5C6D" w:rsidRPr="005712AE">
        <w:t>.</w:t>
      </w:r>
      <w:r w:rsidRPr="005712AE">
        <w:t xml:space="preserve"> </w:t>
      </w:r>
      <w:r w:rsidR="00674A18" w:rsidRPr="005712AE">
        <w:t xml:space="preserve">Literature </w:t>
      </w:r>
      <w:r w:rsidR="00674A18" w:rsidRPr="00F62E16">
        <w:t>Review</w:t>
      </w:r>
      <w:bookmarkEnd w:id="5"/>
    </w:p>
    <w:p w14:paraId="6C8380B6" w14:textId="2C182C45" w:rsidR="004341D0" w:rsidRDefault="004341D0" w:rsidP="004341D0">
      <w:pPr>
        <w:pStyle w:val="Heading2"/>
      </w:pPr>
      <w:bookmarkStart w:id="6" w:name="_Toc531784725"/>
      <w:r>
        <w:t>2.1 Part one</w:t>
      </w:r>
      <w:r w:rsidR="00147B79">
        <w:t xml:space="preserve"> – Problem domain</w:t>
      </w:r>
      <w:bookmarkEnd w:id="6"/>
    </w:p>
    <w:p w14:paraId="2B04F1E2" w14:textId="3AC06F1F" w:rsidR="00D272A9" w:rsidRDefault="00D272A9" w:rsidP="00AC25C8">
      <w:r>
        <w:t xml:space="preserve">To complete this project in a way which furthers the </w:t>
      </w:r>
      <w:r w:rsidR="00147B79">
        <w:t>AI (artificial intelligence)</w:t>
      </w:r>
      <w:r>
        <w:t xml:space="preserve"> community in </w:t>
      </w:r>
      <w:r w:rsidR="00147B79">
        <w:t>Northern Ireland</w:t>
      </w:r>
      <w:r>
        <w:t xml:space="preserve"> and push the boundaries of automated image processing, the author </w:t>
      </w:r>
      <w:r w:rsidR="00EC17D9">
        <w:t>of the project has conducted preliminary research into several topics including R-CNN</w:t>
      </w:r>
      <w:r w:rsidR="00AC25C8">
        <w:t xml:space="preserve"> </w:t>
      </w:r>
      <w:r w:rsidR="00B449A3">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id":"ITEM-2","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paper-conference","volume":"2015 Inter"},"uris":["http://www.mendeley.com/documents/?uuid=141d4642-284d-3ee5-bd7b-8220454e2952"]},{"id":"ITEM-3","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3","issued":{"date-parts":[["2017"]]},"page":"2980-2988","title":"Mask R-CNN","type":"paper-conference","volume":"2017-Octob"},"uris":["http://www.mendeley.com/documents/?uuid=d16bb9ad-046d-4346-9881-140c7ac4b136"]}],"mendeley":{"formattedCitation":"[3]–[5]","plainTextFormattedCitation":"[3]–[5]","previouslyFormattedCitation":"[3]–[5]"},"properties":{"noteIndex":0},"schema":"https://github.com/citation-style-language/schema/raw/master/csl-citation.json"}</w:instrText>
      </w:r>
      <w:r w:rsidR="00B449A3">
        <w:fldChar w:fldCharType="separate"/>
      </w:r>
      <w:r w:rsidR="00555C98" w:rsidRPr="00555C98">
        <w:rPr>
          <w:noProof/>
        </w:rPr>
        <w:t>[3]–[5]</w:t>
      </w:r>
      <w:r w:rsidR="00B449A3">
        <w:fldChar w:fldCharType="end"/>
      </w:r>
      <w:r w:rsidR="00954CDD">
        <w:t xml:space="preserve"> </w:t>
      </w:r>
      <w:r w:rsidR="00AC25C8">
        <w:t>and pose detection</w:t>
      </w:r>
      <w:r w:rsidR="00954CD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id":"ITEM-2","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2","issued":{"date-parts":[["2005"]]},"title":"Pictorial structures for object recognition","type":"article-journal"},"uris":["http://www.mendeley.com/documents/?uuid=118bf00b-236a-381f-a683-2e2dab769a29"]},{"id":"ITEM-3","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3","issued":{"date-parts":[["2006"]]},"title":"Measure locally, reason globally: Occlusion-sensitive articulated pose estimation","type":"paper-conference"},"uris":["http://www.mendeley.com/documents/?uuid=94ee7a22-73bb-3db6-b76a-8311c25347be"]},{"id":"ITEM-4","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4","issue":"1","issued":{"date-parts":[["2018"]]},"page":"1-13","title":"Discovery of Latent 3D Keypoints via End-to-end Geometric Reasoning","type":"article-journal"},"uris":["http://www.mendeley.com/documents/?uuid=99648ee7-feb1-449e-91be-abdfb25cf75f"]}],"mendeley":{"formattedCitation":"[2], [6]–[8]","plainTextFormattedCitation":"[2], [6]–[8]","previouslyFormattedCitation":"[2], [6]–[8]"},"properties":{"noteIndex":0},"schema":"https://github.com/citation-style-language/schema/raw/master/csl-citation.json"}</w:instrText>
      </w:r>
      <w:r w:rsidR="00954CDD">
        <w:fldChar w:fldCharType="separate"/>
      </w:r>
      <w:r w:rsidR="00555C98" w:rsidRPr="00555C98">
        <w:rPr>
          <w:noProof/>
        </w:rPr>
        <w:t>[2], [6]–[8]</w:t>
      </w:r>
      <w:r w:rsidR="00954CDD">
        <w:fldChar w:fldCharType="end"/>
      </w:r>
      <w:r w:rsidR="00AC25C8">
        <w:t>.</w:t>
      </w:r>
    </w:p>
    <w:p w14:paraId="22CBE9A2" w14:textId="41CDCDD5" w:rsidR="00D272A9" w:rsidRDefault="00D272A9" w:rsidP="00831AF4">
      <w:pPr>
        <w:pStyle w:val="Heading3"/>
      </w:pPr>
      <w:bookmarkStart w:id="7" w:name="_Toc531784726"/>
      <w:r>
        <w:t>2.1.1 RCNN</w:t>
      </w:r>
      <w:bookmarkEnd w:id="7"/>
      <w:r>
        <w:t xml:space="preserve"> </w:t>
      </w:r>
    </w:p>
    <w:p w14:paraId="03CEC1A6" w14:textId="4DD072F0" w:rsidR="00D272A9" w:rsidRDefault="00AC25C8" w:rsidP="00604F59">
      <w:r>
        <w:t>Before getting into the re</w:t>
      </w:r>
      <w:r w:rsidR="00D34B6B">
        <w:t xml:space="preserve">asoning of using an R-CNN within this pipeline, a brief overview of the research that led the author to the conclusion </w:t>
      </w:r>
      <w:r w:rsidR="00604F59">
        <w:t xml:space="preserve">that an R-CNN would be useful. The </w:t>
      </w:r>
      <w:r w:rsidR="00D272A9">
        <w:t>R-CNN (Region</w:t>
      </w:r>
      <w:r w:rsidR="00EB2A89">
        <w:t xml:space="preserve"> of interests</w:t>
      </w:r>
      <w:r w:rsidR="00D272A9">
        <w:t xml:space="preserve"> with </w:t>
      </w:r>
      <w:r w:rsidR="00EB2A89">
        <w:t>convolutional neural network</w:t>
      </w:r>
      <w:r w:rsidR="00D272A9">
        <w:t xml:space="preserve"> features) structure was</w:t>
      </w:r>
      <w:r w:rsidR="00604F59">
        <w:t xml:space="preserve"> proposed as</w:t>
      </w:r>
      <w:r w:rsidR="00D272A9">
        <w:t xml:space="preserve"> an effort to bridge the gap that sat between object classification and detection </w:t>
      </w:r>
      <w:r w:rsidR="00D272A9">
        <w:fldChar w:fldCharType="begin" w:fldLock="1"/>
      </w:r>
      <w:r w:rsidR="00B32084">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D272A9">
        <w:fldChar w:fldCharType="separate"/>
      </w:r>
      <w:r w:rsidR="00954CDD" w:rsidRPr="00954CDD">
        <w:rPr>
          <w:noProof/>
        </w:rPr>
        <w:t>[9]</w:t>
      </w:r>
      <w:r w:rsidR="00D272A9">
        <w:fldChar w:fldCharType="end"/>
      </w:r>
      <w:r w:rsidR="00D272A9">
        <w:t>. The basic R-CNN structure split the process into 3 stages or modules:</w:t>
      </w:r>
    </w:p>
    <w:p w14:paraId="2DE7AFF5" w14:textId="652B7D79" w:rsidR="00D272A9" w:rsidRDefault="00D272A9" w:rsidP="00A430D1">
      <w:pPr>
        <w:pStyle w:val="NoSpacing"/>
        <w:numPr>
          <w:ilvl w:val="0"/>
          <w:numId w:val="10"/>
        </w:numPr>
      </w:pPr>
      <w:r>
        <w:t>Extract region proposals</w:t>
      </w:r>
    </w:p>
    <w:p w14:paraId="2C561BC1" w14:textId="3674BDCC" w:rsidR="00D272A9" w:rsidRDefault="00D272A9" w:rsidP="00A430D1">
      <w:pPr>
        <w:pStyle w:val="NoSpacing"/>
        <w:numPr>
          <w:ilvl w:val="0"/>
          <w:numId w:val="10"/>
        </w:numPr>
      </w:pPr>
      <w:r>
        <w:t>Compute CNN features</w:t>
      </w:r>
    </w:p>
    <w:p w14:paraId="7E73751B" w14:textId="6E503F9B" w:rsidR="00D272A9" w:rsidRDefault="00D272A9" w:rsidP="00A430D1">
      <w:pPr>
        <w:pStyle w:val="NoSpacing"/>
        <w:numPr>
          <w:ilvl w:val="0"/>
          <w:numId w:val="10"/>
        </w:numPr>
      </w:pPr>
      <w:r>
        <w:t>Classify regions</w:t>
      </w:r>
    </w:p>
    <w:p w14:paraId="17A51A38" w14:textId="77777777" w:rsidR="00A430D1" w:rsidRDefault="00A430D1" w:rsidP="00A430D1">
      <w:pPr>
        <w:pStyle w:val="NoSpacing"/>
      </w:pPr>
    </w:p>
    <w:p w14:paraId="2E607D47" w14:textId="3561CE7F" w:rsidR="00D272A9" w:rsidRDefault="00D272A9" w:rsidP="00D272A9">
      <w:r>
        <w:t xml:space="preserve">Using an RCNN we essentially generate </w:t>
      </w:r>
      <w:r>
        <w:rPr>
          <w:i/>
        </w:rPr>
        <w:t xml:space="preserve">r </w:t>
      </w:r>
      <w:r>
        <w:t>number of regions of varying size across the picture input. These regions are category-independent. There are many different ways to generate these regions as objectiveness</w:t>
      </w:r>
      <w:r>
        <w:fldChar w:fldCharType="begin" w:fldLock="1"/>
      </w:r>
      <w:r w:rsidR="00B32084">
        <w:instrText>ADDIN CSL_CITATION {"citationItems":[{"id":"ITEM-1","itemData":{"author":[{"dropping-particle":"","family":"Alexe","given":"Bogdan","non-dropping-particle":"","parse-names":false,"suffix":""},{"dropping-particle":"","family":"Member","given":"Student","non-dropping-particle":"","parse-names":false,"suffix":""},{"dropping-particle":"","family":"Deselaers","given":"Thomas","non-dropping-particle":"","parse-names":false,"suffix":""}],"id":"ITEM-1","issue":"11","issued":{"date-parts":[["2012"]]},"page":"2189-2202","title":"Measuring the Objectness of Image Windows","type":"article-journal","volume":"34"},"uris":["http://www.mendeley.com/documents/?uuid=9e251694-a4f6-4cfe-ab3b-68bde352c958"]}],"mendeley":{"formattedCitation":"[10]","plainTextFormattedCitation":"[10]","previouslyFormattedCitation":"[10]"},"properties":{"noteIndex":0},"schema":"https://github.com/citation-style-language/schema/raw/master/csl-citation.json"}</w:instrText>
      </w:r>
      <w:r>
        <w:fldChar w:fldCharType="separate"/>
      </w:r>
      <w:r w:rsidR="00954CDD" w:rsidRPr="00954CDD">
        <w:rPr>
          <w:noProof/>
        </w:rPr>
        <w:t>[10]</w:t>
      </w:r>
      <w:r>
        <w:fldChar w:fldCharType="end"/>
      </w:r>
      <w:r>
        <w:t xml:space="preserve">, multiscale combinatorial grouping </w:t>
      </w:r>
      <w:r>
        <w:fldChar w:fldCharType="begin" w:fldLock="1"/>
      </w:r>
      <w:r w:rsidR="00B32084">
        <w:instrText>ADDIN CSL_CITATION {"citationItems":[{"id":"ITEM-1","itemData":{"author":[{"dropping-particle":"","family":"Arbel","given":"Pablo","non-dropping-particle":"","parse-names":false,"suffix":""},{"dropping-particle":"","family":"Barron","given":"Jonathan T","non-dropping-particle":"","parse-names":false,"suffix":""},{"dropping-particle":"","family":"Polit","given":"Universitat","non-dropping-particle":"","parse-names":false,"suffix":""}],"id":"ITEM-1","issued":{"date-parts":[["0"]]},"title":"Multiscale Combinatorial Grouping","type":"article-journal","volume":"500"},"uris":["http://www.mendeley.com/documents/?uuid=16486e69-24a7-43f4-a020-c98b5ed717b6"]}],"mendeley":{"formattedCitation":"[11]","plainTextFormattedCitation":"[11]","previouslyFormattedCitation":"[11]"},"properties":{"noteIndex":0},"schema":"https://github.com/citation-style-language/schema/raw/master/csl-citation.json"}</w:instrText>
      </w:r>
      <w:r>
        <w:fldChar w:fldCharType="separate"/>
      </w:r>
      <w:r w:rsidR="00954CDD" w:rsidRPr="00954CDD">
        <w:rPr>
          <w:noProof/>
        </w:rPr>
        <w:t>[11]</w:t>
      </w:r>
      <w:r>
        <w:fldChar w:fldCharType="end"/>
      </w:r>
      <w:r>
        <w:t xml:space="preserve">, and object proposals </w:t>
      </w:r>
      <w:r>
        <w:fldChar w:fldCharType="begin" w:fldLock="1"/>
      </w:r>
      <w:r w:rsidR="00B32084">
        <w:instrText>ADDIN CSL_CITATION {"citationItems":[{"id":"ITEM-1","itemData":{"author":[{"dropping-particle":"","family":"Endres","given":"Ian","non-dropping-particle":"","parse-names":false,"suffix":""},{"dropping-particle":"","family":"Hoiem","given":"Derek","non-dropping-particle":"","parse-names":false,"suffix":""}],"id":"ITEM-1","issued":{"date-parts":[["0"]]},"title":"Category Independent Object Proposals","type":"article-journal"},"uris":["http://www.mendeley.com/documents/?uuid=a9add5e8-0e86-4863-870b-b2d72af649b3"]}],"mendeley":{"formattedCitation":"[12]","plainTextFormattedCitation":"[12]","previouslyFormattedCitation":"[12]"},"properties":{"noteIndex":0},"schema":"https://github.com/citation-style-language/schema/raw/master/csl-citation.json"}</w:instrText>
      </w:r>
      <w:r>
        <w:fldChar w:fldCharType="separate"/>
      </w:r>
      <w:r w:rsidR="00954CDD" w:rsidRPr="00954CDD">
        <w:rPr>
          <w:noProof/>
        </w:rPr>
        <w:t>[12]</w:t>
      </w:r>
      <w:r>
        <w:fldChar w:fldCharType="end"/>
      </w:r>
      <w:r>
        <w:t>.</w:t>
      </w:r>
    </w:p>
    <w:p w14:paraId="46B2D8FF" w14:textId="18EE8184" w:rsidR="00D272A9" w:rsidRDefault="00D272A9" w:rsidP="00D272A9">
      <w:r>
        <w:t xml:space="preserve">After the initial paper outlining the use of </w:t>
      </w:r>
      <w:proofErr w:type="spellStart"/>
      <w:r>
        <w:t>RoIs</w:t>
      </w:r>
      <w:proofErr w:type="spellEnd"/>
      <w:r>
        <w:t xml:space="preserve"> and CNNs together</w:t>
      </w:r>
      <w:r w:rsidR="00B32084">
        <w:t xml:space="preserve"> </w:t>
      </w:r>
      <w:r w:rsidR="00B32084">
        <w:fldChar w:fldCharType="begin" w:fldLock="1"/>
      </w:r>
      <w:r w:rsidR="00C53B58">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B32084">
        <w:fldChar w:fldCharType="separate"/>
      </w:r>
      <w:r w:rsidR="00B32084" w:rsidRPr="00B32084">
        <w:rPr>
          <w:noProof/>
        </w:rPr>
        <w:t>[9]</w:t>
      </w:r>
      <w:r w:rsidR="00B32084">
        <w:fldChar w:fldCharType="end"/>
      </w:r>
      <w:r>
        <w:t>, the next major upgrade to the R-CNN format came in the form of Fast R-CNN</w:t>
      </w:r>
      <w:r w:rsidR="00304903">
        <w:t xml:space="preserve"> (t</w:t>
      </w:r>
      <w:r w:rsidR="00812AF7">
        <w:t xml:space="preserve">he background of Fast R-CNN </w:t>
      </w:r>
      <w:r w:rsidR="00822CD6">
        <w:t xml:space="preserve">is required for the comparisons in </w:t>
      </w:r>
      <w:r w:rsidR="00812AF7">
        <w:t xml:space="preserve">figure </w:t>
      </w:r>
      <w:r w:rsidR="00B64CF4">
        <w:t>3</w:t>
      </w:r>
      <w:r w:rsidR="00812AF7">
        <w:t>)</w:t>
      </w:r>
      <w:r>
        <w:t xml:space="preserve">. This methodology proposed higher efficiency of the R-CNN method by implementing feature sharing and multi-task loss during training among other advancements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Researchers developing this method had shown up to 18.3x increased training speed than R-CNN and </w:t>
      </w:r>
      <w:proofErr w:type="spellStart"/>
      <w:r>
        <w:t>SPPnet</w:t>
      </w:r>
      <w:proofErr w:type="spellEnd"/>
      <w:r>
        <w:t xml:space="preserve"> </w:t>
      </w:r>
      <w:r>
        <w:fldChar w:fldCharType="begin" w:fldLock="1"/>
      </w:r>
      <w:r w:rsidR="00B32084">
        <w:instrText>ADDIN CSL_CITATION {"citationItems":[{"id":"ITEM-1","itemData":{"DOI":"10.1109/TPAMI.2015.2389824","ISBN":"9783319105772","ISSN":"01628828","PMID":"26353135","abstract":"Existing deep convolutional neural networks (CNNs) require a fixed-size (e.g., 224x224) input image. This requirement is \"artificial\" and may reduce the recognition accuracy for the images or sub-images of an arbitrary size/scale. In this work, we equip the networks with another pooling strategy, \"spatial pyramid pooling\", to eliminate the above requirement. The new network structure, called SPP-net, can generate a fixed-length representation regardless of image size/scale. Pyramid pooling is also robust to object deformations. With these advantages, SPP-net should in general improve all CNN-based image classification methods. On the ImageNet 2012 dataset, we demonstrate that SPP-net boosts the accuracy of a variety of CNN architectures despite their different designs. On the Pascal VOC 2007 and Caltech101 datasets, SPP-net achieves state-of-the-art classification results using a single full-image representation and no fine-tuning. The power of SPP-net is also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is 24-102x faster than the R-CNN method, while achieving better or comparable accuracy on Pascal VOC 2007. In ImageNet Large Scale Visual Recognition Challenge (ILSVRC) 2014, our methods rank #2 in object detection and #3 in image classification among all 38 teams. This manuscript also introduces the improvement made for this competi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title":"Spatial Pyramid Pooling in Deep Convolutional Networks for Visual Recognition","type":"article-journal","volume":"37"},"uris":["http://www.mendeley.com/documents/?uuid=e71f5e1e-9729-4d76-abc3-ebc765991ba3"]}],"mendeley":{"formattedCitation":"[13]","plainTextFormattedCitation":"[13]","previouslyFormattedCitation":"[13]"},"properties":{"noteIndex":0},"schema":"https://github.com/citation-style-language/schema/raw/master/csl-citation.json"}</w:instrText>
      </w:r>
      <w:r>
        <w:fldChar w:fldCharType="separate"/>
      </w:r>
      <w:r w:rsidR="00954CDD" w:rsidRPr="00954CDD">
        <w:rPr>
          <w:noProof/>
        </w:rPr>
        <w:t>[13]</w:t>
      </w:r>
      <w:r>
        <w:fldChar w:fldCharType="end"/>
      </w:r>
      <w:r>
        <w:t xml:space="preserve">, another computer vision method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Unfortunately, Fast R-CNN uses object proposal as a method for determining </w:t>
      </w:r>
      <w:r w:rsidR="004A4294">
        <w:t xml:space="preserve">region of interests in the </w:t>
      </w:r>
      <w:r w:rsidR="00E63C71">
        <w:t>given picture (</w:t>
      </w:r>
      <w:proofErr w:type="spellStart"/>
      <w:r w:rsidR="00E63C71">
        <w:t>RoI</w:t>
      </w:r>
      <w:proofErr w:type="spellEnd"/>
      <w:r w:rsidR="00E63C71">
        <w:t>)</w:t>
      </w:r>
      <w:r>
        <w:t xml:space="preserve">. Due to the nature of this project, the </w:t>
      </w:r>
      <w:r w:rsidR="00C04B64">
        <w:t>author</w:t>
      </w:r>
      <w:r>
        <w:t xml:space="preserve"> decided it best to look for a different method for determining the </w:t>
      </w:r>
      <w:proofErr w:type="spellStart"/>
      <w:r>
        <w:t>RoI</w:t>
      </w:r>
      <w:proofErr w:type="spellEnd"/>
      <w:r>
        <w:t xml:space="preserve"> rather than manually specifying which object to look for each time the application was executed.</w:t>
      </w:r>
    </w:p>
    <w:p w14:paraId="563B7E0F" w14:textId="030F3152" w:rsidR="00D272A9" w:rsidRDefault="00570854" w:rsidP="00D272A9">
      <w:r>
        <w:rPr>
          <w:noProof/>
        </w:rPr>
        <mc:AlternateContent>
          <mc:Choice Requires="wps">
            <w:drawing>
              <wp:anchor distT="0" distB="0" distL="114300" distR="114300" simplePos="0" relativeHeight="251845632" behindDoc="0" locked="0" layoutInCell="1" allowOverlap="1" wp14:anchorId="5B2F3BC0" wp14:editId="56186146">
                <wp:simplePos x="0" y="0"/>
                <wp:positionH relativeFrom="margin">
                  <wp:align>center</wp:align>
                </wp:positionH>
                <wp:positionV relativeFrom="paragraph">
                  <wp:posOffset>3989809</wp:posOffset>
                </wp:positionV>
                <wp:extent cx="27266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22301743" w14:textId="1186E9E1"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273EE2">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2F3BC0" id="_x0000_t202" coordsize="21600,21600" o:spt="202" path="m,l,21600r21600,l21600,xe">
                <v:stroke joinstyle="miter"/>
                <v:path gradientshapeok="t" o:connecttype="rect"/>
              </v:shapetype>
              <v:shape id="Text Box 2" o:spid="_x0000_s1027" type="#_x0000_t202" style="position:absolute;left:0;text-align:left;margin-left:0;margin-top:314.15pt;width:214.7pt;height:.05pt;z-index:2518456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" stroked="f">
                <v:textbox style="mso-fit-shape-to-text:t" inset="0,0,0,0">
                  <w:txbxContent>
                    <w:p w14:paraId="22301743" w14:textId="1186E9E1"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273EE2">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v:textbox>
                <w10:wrap type="topAndBottom" anchorx="margin"/>
              </v:shape>
            </w:pict>
          </mc:Fallback>
        </mc:AlternateContent>
      </w:r>
      <w:r w:rsidRPr="006600F1">
        <w:rPr>
          <w:noProof/>
          <w:color w:val="000000" w:themeColor="text1"/>
        </w:rPr>
        <w:drawing>
          <wp:anchor distT="0" distB="0" distL="114300" distR="114300" simplePos="0" relativeHeight="251692032" behindDoc="0" locked="0" layoutInCell="1" allowOverlap="1" wp14:anchorId="23AB7B14" wp14:editId="78E3CC0F">
            <wp:simplePos x="0" y="0"/>
            <wp:positionH relativeFrom="margin">
              <wp:align>center</wp:align>
            </wp:positionH>
            <wp:positionV relativeFrom="paragraph">
              <wp:posOffset>1852930</wp:posOffset>
            </wp:positionV>
            <wp:extent cx="4278630" cy="1896745"/>
            <wp:effectExtent l="0" t="0" r="762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78630" cy="1896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72A9">
        <w:t xml:space="preserve">Another route to follow when aiming to fill the object recognition, classification, and isolation was to use the FCN (Fully convolutional network) methodology </w:t>
      </w:r>
      <w:r w:rsidR="00D272A9">
        <w:fldChar w:fldCharType="begin" w:fldLock="1"/>
      </w:r>
      <w:r w:rsidR="00B32084">
        <w:instrText>ADDIN CSL_CITATION {"citationItems":[{"id":"ITEM-1","itemData":{"DOI":"10.1109/TPAMI.2016.2572683","ISBN":"9781467369640","ISSN":"01628828","PMID":"16190471","abstract":"The recent advances in deep neural networks have convincingly demonstrated high capability in learning vision models on large datasets. Nevertheless, collecting expert labeled datasets especially with pixel-level annotations is an extremely expensive process. An appealing alternative is to render synthetic data (e.g., computer games) and generate ground truth automatically. However, simply applying the models learnt on synthetic images may lead to high generalization error on real images due to domain shift. In this paper, we facilitate this issue from the perspectives of both visual appearance-level and representation-level domain adaptation. The former adapts source-domain images to appear as if drawn from the \"style\" in the target domain and the latter attempts to learn domain-invariant representations. Specifically, we present Fully Convolutional Adaptation Networks (FCAN), a novel deep architecture for semantic segmentation which combines Appearance Adaptation Networks (AAN) and Representation Adaptation Networks (RAN). AAN learns a transformation from one domain to the other in the pixel space and RAN is optimized in an adversarial learning manner to maximally fool the domain discriminator with the learnt source and target representations. Extensive experiments are conducted on the transfer from GTA5 (game videos) to Cityscapes (urban street scenes) on semantic segmentation and our proposal achieves superior results when comparing to state-of-the-art unsupervised adaptation techniques. More remarkably, we obtain a new record: mIoU of 47.5% on BDDS (drive-cam videos) in an unsupervised setting.","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1","issued":{"date-parts":[["2017"]]},"title":"Fully Convolutional Networks for Semantic Segmentation","type":"article-journal"},"uris":["http://www.mendeley.com/documents/?uuid=4fc42b92-4710-325c-bbc3-1c82bf606677"]}],"mendeley":{"formattedCitation":"[14]","plainTextFormattedCitation":"[14]","previouslyFormattedCitation":"[14]"},"properties":{"noteIndex":0},"schema":"https://github.com/citation-style-language/schema/raw/master/csl-citation.json"}</w:instrText>
      </w:r>
      <w:r w:rsidR="00D272A9">
        <w:fldChar w:fldCharType="separate"/>
      </w:r>
      <w:r w:rsidR="00954CDD" w:rsidRPr="00954CDD">
        <w:rPr>
          <w:noProof/>
        </w:rPr>
        <w:t>[14]</w:t>
      </w:r>
      <w:r w:rsidR="00D272A9">
        <w:fldChar w:fldCharType="end"/>
      </w:r>
      <w:r w:rsidR="00D272A9">
        <w:t xml:space="preserve">. </w:t>
      </w:r>
      <w:r w:rsidR="00C04B64">
        <w:t>Although t</w:t>
      </w:r>
      <w:r w:rsidR="00D272A9">
        <w:t xml:space="preserve">his is not an R-CNN, </w:t>
      </w:r>
      <w:r w:rsidR="00C04B64">
        <w:t xml:space="preserve">it </w:t>
      </w:r>
      <w:r w:rsidR="00D272A9">
        <w:t xml:space="preserve">could </w:t>
      </w:r>
      <w:r w:rsidR="00C04B64">
        <w:t xml:space="preserve">in theory </w:t>
      </w:r>
      <w:r w:rsidR="00D50B00">
        <w:t>complete the work required for the object recognition and classification, and image segmentation component of the proposed product</w:t>
      </w:r>
      <w:r w:rsidR="00D272A9">
        <w:t xml:space="preserve">. The author’s reasoning against using FCN </w:t>
      </w:r>
      <w:r w:rsidR="00F77F10">
        <w:t>was due to</w:t>
      </w:r>
      <w:r w:rsidR="00D272A9">
        <w:t xml:space="preserve"> the </w:t>
      </w:r>
      <w:r w:rsidR="00F77F10">
        <w:t>work</w:t>
      </w:r>
      <w:r w:rsidR="00D272A9">
        <w:t xml:space="preserve"> required to adapt the methodology to the current program. Although in terms of standalone semantic segmentation FCN could be a great contender, the product theorised by the author would require the instancing of each class. The FCN methodology alone shows to work poorly for this </w:t>
      </w:r>
      <w:r w:rsidR="00D272A9">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rsidR="00D272A9">
        <w:fldChar w:fldCharType="separate"/>
      </w:r>
      <w:r w:rsidR="00555C98" w:rsidRPr="00555C98">
        <w:rPr>
          <w:noProof/>
        </w:rPr>
        <w:t>[3]</w:t>
      </w:r>
      <w:r w:rsidR="00D272A9">
        <w:fldChar w:fldCharType="end"/>
      </w:r>
      <w:r w:rsidR="00D272A9">
        <w:t xml:space="preserve"> and would require further work to allow this. In the future, once the pipeline is built, there may be a case for transitioning the component into an FCN if experiments show a speed increase. </w:t>
      </w:r>
    </w:p>
    <w:p w14:paraId="435FF3F8" w14:textId="44C635EA" w:rsidR="00D272A9" w:rsidRDefault="00D272A9" w:rsidP="00D272A9">
      <w:r>
        <w:lastRenderedPageBreak/>
        <w:t xml:space="preserve">The theorised product would require instance segmentation as previously mentioned. Recently work was published detailing mask R-CNN. This is a variation of an R-CNN with a focus on instance segmentation </w:t>
      </w:r>
      <w:r>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fldChar w:fldCharType="separate"/>
      </w:r>
      <w:r w:rsidR="00555C98" w:rsidRPr="00555C98">
        <w:rPr>
          <w:noProof/>
        </w:rPr>
        <w:t>[3]</w:t>
      </w:r>
      <w:r>
        <w:fldChar w:fldCharType="end"/>
      </w:r>
      <w:r>
        <w:t>. This is an extension of the previously mentioned Fast R-CNN and as such is fast to implement and train. This relives time pressures on the Author to implement this component.</w:t>
      </w:r>
    </w:p>
    <w:p w14:paraId="531F47DC" w14:textId="4E40216B" w:rsidR="00D272A9" w:rsidRDefault="00D272A9" w:rsidP="00D272A9">
      <w:r>
        <w:t xml:space="preserve">In terms of the object recognition component of the product, the system would require the recognition of an object within the input photograph. Once an object is recognised, we would then require the separation of this object from the remainder of the picture on a pixel-by-pixel basis. This combines both semantic segmentation and instance segmentation. The only CNN purpose-built to achieve this task in an efficient manner is the mask R-CNN. Figure </w:t>
      </w:r>
      <w:r w:rsidR="00FB3B91">
        <w:t>3</w:t>
      </w:r>
      <w:r>
        <w:t xml:space="preserve"> below shows mask R-CNN currently outperforms all previously mentioned models.</w:t>
      </w:r>
      <w:r w:rsidR="00E677A5">
        <w:t xml:space="preserve"> The backbone section of the table </w:t>
      </w:r>
      <w:r w:rsidR="00D500EB">
        <w:t xml:space="preserve">outlines </w:t>
      </w:r>
      <w:r w:rsidR="007229DB">
        <w:t xml:space="preserve">the </w:t>
      </w:r>
      <w:r w:rsidR="0067245E">
        <w:t>neural network</w:t>
      </w:r>
      <w:r w:rsidR="007229DB">
        <w:t xml:space="preserve"> architecture of the model. </w:t>
      </w:r>
      <w:r w:rsidR="005F29C9">
        <w:t xml:space="preserve">The backbone is worth mentioning when discussing the accuracy of the bounding boxes because it is </w:t>
      </w:r>
      <w:r w:rsidR="00D974F4">
        <w:t>the net that learns object patterns.</w:t>
      </w:r>
    </w:p>
    <w:p w14:paraId="7214A9CC" w14:textId="77777777" w:rsidR="00D272A9" w:rsidRDefault="00D272A9" w:rsidP="00D272A9"/>
    <w:tbl>
      <w:tblPr>
        <w:tblStyle w:val="PlainTable1"/>
        <w:tblW w:w="0" w:type="auto"/>
        <w:jc w:val="center"/>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614"/>
        <w:gridCol w:w="2768"/>
        <w:gridCol w:w="2460"/>
      </w:tblGrid>
      <w:tr w:rsidR="00D272A9" w14:paraId="516D211A" w14:textId="77777777" w:rsidTr="008143B5">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1DC2E003" w14:textId="77777777" w:rsidR="00D272A9" w:rsidRDefault="00D272A9" w:rsidP="008143B5">
            <w:pPr>
              <w:ind w:firstLine="0"/>
            </w:pPr>
          </w:p>
        </w:tc>
        <w:tc>
          <w:tcPr>
            <w:tcW w:w="2768" w:type="dxa"/>
          </w:tcPr>
          <w:p w14:paraId="581891F4"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ackbone</w:t>
            </w:r>
          </w:p>
        </w:tc>
        <w:tc>
          <w:tcPr>
            <w:tcW w:w="2460" w:type="dxa"/>
          </w:tcPr>
          <w:p w14:paraId="41A426B1"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ounding Box AP</w:t>
            </w:r>
          </w:p>
        </w:tc>
      </w:tr>
      <w:tr w:rsidR="00D272A9" w14:paraId="3D3513E2"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629BC340" w14:textId="77777777" w:rsidR="00D272A9" w:rsidRDefault="00D272A9" w:rsidP="008143B5">
            <w:pPr>
              <w:ind w:firstLine="0"/>
            </w:pPr>
            <w:r>
              <w:t>Faster R-CNN+++</w:t>
            </w:r>
          </w:p>
        </w:tc>
        <w:tc>
          <w:tcPr>
            <w:tcW w:w="2768" w:type="dxa"/>
          </w:tcPr>
          <w:p w14:paraId="0C9E622B"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C4</w:t>
            </w:r>
          </w:p>
        </w:tc>
        <w:tc>
          <w:tcPr>
            <w:tcW w:w="2460" w:type="dxa"/>
          </w:tcPr>
          <w:p w14:paraId="3328BF06"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7</w:t>
            </w:r>
          </w:p>
        </w:tc>
      </w:tr>
      <w:tr w:rsidR="00D272A9" w14:paraId="1A02F83F"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848A29D" w14:textId="77777777" w:rsidR="00D272A9" w:rsidRDefault="00D272A9" w:rsidP="008143B5">
            <w:pPr>
              <w:ind w:firstLine="0"/>
            </w:pPr>
            <w:r>
              <w:t>Faster R-CNN w FPN</w:t>
            </w:r>
          </w:p>
        </w:tc>
        <w:tc>
          <w:tcPr>
            <w:tcW w:w="2768" w:type="dxa"/>
          </w:tcPr>
          <w:p w14:paraId="55932EE2"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0A7A89BE"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9.1</w:t>
            </w:r>
          </w:p>
        </w:tc>
      </w:tr>
      <w:tr w:rsidR="00D272A9" w14:paraId="50748F47"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7EFA4187" w14:textId="77777777" w:rsidR="00D272A9" w:rsidRDefault="00D272A9" w:rsidP="008143B5">
            <w:pPr>
              <w:ind w:firstLine="0"/>
            </w:pPr>
            <w:r>
              <w:t>Faster R-CNN w G-RMI</w:t>
            </w:r>
          </w:p>
        </w:tc>
        <w:tc>
          <w:tcPr>
            <w:tcW w:w="2768" w:type="dxa"/>
          </w:tcPr>
          <w:p w14:paraId="61B0E488"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Inception-ResNet-v2</w:t>
            </w:r>
          </w:p>
        </w:tc>
        <w:tc>
          <w:tcPr>
            <w:tcW w:w="2460" w:type="dxa"/>
          </w:tcPr>
          <w:p w14:paraId="5A3C256C"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5</w:t>
            </w:r>
          </w:p>
        </w:tc>
      </w:tr>
      <w:tr w:rsidR="00D272A9" w14:paraId="1437B2A3"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22A977FA" w14:textId="77777777" w:rsidR="00D272A9" w:rsidRDefault="00D272A9" w:rsidP="008143B5">
            <w:pPr>
              <w:ind w:firstLine="0"/>
            </w:pPr>
            <w:r>
              <w:t>Faster R-CNN w TDM</w:t>
            </w:r>
          </w:p>
        </w:tc>
        <w:tc>
          <w:tcPr>
            <w:tcW w:w="2768" w:type="dxa"/>
          </w:tcPr>
          <w:p w14:paraId="5A6C7BD9"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Inception-ResNet-v2-TDM</w:t>
            </w:r>
          </w:p>
        </w:tc>
        <w:tc>
          <w:tcPr>
            <w:tcW w:w="2460" w:type="dxa"/>
          </w:tcPr>
          <w:p w14:paraId="0ED81F5C"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7.7</w:t>
            </w:r>
          </w:p>
        </w:tc>
      </w:tr>
      <w:tr w:rsidR="00D272A9" w14:paraId="7A989B28"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7CCE31E" w14:textId="77777777" w:rsidR="00D272A9" w:rsidRDefault="00D272A9" w:rsidP="008143B5">
            <w:pPr>
              <w:ind w:firstLine="0"/>
            </w:pPr>
            <w:r>
              <w:t xml:space="preserve">Faster R-CNN, </w:t>
            </w:r>
            <w:proofErr w:type="spellStart"/>
            <w:r>
              <w:t>RoIAlign</w:t>
            </w:r>
            <w:proofErr w:type="spellEnd"/>
          </w:p>
        </w:tc>
        <w:tc>
          <w:tcPr>
            <w:tcW w:w="2768" w:type="dxa"/>
          </w:tcPr>
          <w:p w14:paraId="4A31CFD0"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FPN</w:t>
            </w:r>
          </w:p>
        </w:tc>
        <w:tc>
          <w:tcPr>
            <w:tcW w:w="2460" w:type="dxa"/>
          </w:tcPr>
          <w:p w14:paraId="73FE373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9.6</w:t>
            </w:r>
          </w:p>
        </w:tc>
      </w:tr>
      <w:tr w:rsidR="00D272A9" w14:paraId="5C9EAC27"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B8542A5" w14:textId="77777777" w:rsidR="00D272A9" w:rsidRDefault="00D272A9" w:rsidP="008143B5">
            <w:pPr>
              <w:ind w:firstLine="0"/>
            </w:pPr>
            <w:r>
              <w:t>Mask R-CNN</w:t>
            </w:r>
          </w:p>
        </w:tc>
        <w:tc>
          <w:tcPr>
            <w:tcW w:w="2768" w:type="dxa"/>
          </w:tcPr>
          <w:p w14:paraId="525A8A2F"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76740988"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60.3</w:t>
            </w:r>
          </w:p>
        </w:tc>
      </w:tr>
      <w:tr w:rsidR="00D272A9" w14:paraId="422DA991"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E3F36D9" w14:textId="77777777" w:rsidR="00D272A9" w:rsidRDefault="00D272A9" w:rsidP="008143B5">
            <w:pPr>
              <w:ind w:firstLine="0"/>
            </w:pPr>
            <w:r>
              <w:t>Mask R-CNN</w:t>
            </w:r>
          </w:p>
        </w:tc>
        <w:tc>
          <w:tcPr>
            <w:tcW w:w="2768" w:type="dxa"/>
          </w:tcPr>
          <w:p w14:paraId="6A28052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Xt-101-FPN</w:t>
            </w:r>
          </w:p>
        </w:tc>
        <w:tc>
          <w:tcPr>
            <w:tcW w:w="2460" w:type="dxa"/>
          </w:tcPr>
          <w:p w14:paraId="1C59F58B" w14:textId="77777777" w:rsidR="00D272A9" w:rsidRDefault="00D272A9" w:rsidP="008143B5">
            <w:pPr>
              <w:keepNext/>
              <w:ind w:firstLine="0"/>
              <w:cnfStyle w:val="000000100000" w:firstRow="0" w:lastRow="0" w:firstColumn="0" w:lastColumn="0" w:oddVBand="0" w:evenVBand="0" w:oddHBand="1" w:evenHBand="0" w:firstRowFirstColumn="0" w:firstRowLastColumn="0" w:lastRowFirstColumn="0" w:lastRowLastColumn="0"/>
            </w:pPr>
            <w:r>
              <w:t>62.3</w:t>
            </w:r>
          </w:p>
        </w:tc>
      </w:tr>
    </w:tbl>
    <w:p w14:paraId="6CCEF1DF" w14:textId="7D8E0F97" w:rsidR="00D272A9" w:rsidRPr="006D7E15" w:rsidRDefault="00D272A9" w:rsidP="00D272A9">
      <w:pPr>
        <w:pStyle w:val="Caption"/>
        <w:rPr>
          <w:color w:val="000000" w:themeColor="text1"/>
        </w:rPr>
      </w:pPr>
      <w:r w:rsidRPr="006D7E15">
        <w:rPr>
          <w:color w:val="000000" w:themeColor="text1"/>
        </w:rPr>
        <w:t xml:space="preserve">Figure </w:t>
      </w:r>
      <w:r w:rsidRPr="006D7E15">
        <w:rPr>
          <w:color w:val="000000" w:themeColor="text1"/>
        </w:rPr>
        <w:fldChar w:fldCharType="begin"/>
      </w:r>
      <w:r w:rsidRPr="006D7E15">
        <w:rPr>
          <w:color w:val="000000" w:themeColor="text1"/>
        </w:rPr>
        <w:instrText xml:space="preserve"> SEQ Figure \* ARABIC </w:instrText>
      </w:r>
      <w:r w:rsidRPr="006D7E15">
        <w:rPr>
          <w:color w:val="000000" w:themeColor="text1"/>
        </w:rPr>
        <w:fldChar w:fldCharType="separate"/>
      </w:r>
      <w:r w:rsidR="00273EE2">
        <w:rPr>
          <w:noProof/>
          <w:color w:val="000000" w:themeColor="text1"/>
        </w:rPr>
        <w:t>3</w:t>
      </w:r>
      <w:r w:rsidRPr="006D7E15">
        <w:rPr>
          <w:color w:val="000000" w:themeColor="text1"/>
        </w:rPr>
        <w:fldChar w:fldCharType="end"/>
      </w:r>
      <w:r w:rsidRPr="006D7E15">
        <w:rPr>
          <w:color w:val="000000" w:themeColor="text1"/>
        </w:rPr>
        <w:t xml:space="preserve"> - Comparison between R-CNN models </w:t>
      </w:r>
      <w:proofErr w:type="gramStart"/>
      <w:r w:rsidR="00F30882" w:rsidRPr="006D7E15">
        <w:rPr>
          <w:color w:val="000000" w:themeColor="text1"/>
        </w:rPr>
        <w:t>in regard to</w:t>
      </w:r>
      <w:proofErr w:type="gramEnd"/>
      <w:r w:rsidRPr="006D7E15">
        <w:rPr>
          <w:color w:val="000000" w:themeColor="text1"/>
        </w:rPr>
        <w:t xml:space="preserve"> bounding box accuracy percentile on single models</w:t>
      </w:r>
      <w:r>
        <w:rPr>
          <w:color w:val="000000" w:themeColor="text1"/>
        </w:rPr>
        <w:t xml:space="preserve"> [9]</w:t>
      </w:r>
    </w:p>
    <w:p w14:paraId="5A21DBD1" w14:textId="77777777" w:rsidR="00D272A9" w:rsidRPr="00A517FE" w:rsidRDefault="00D272A9" w:rsidP="00D272A9"/>
    <w:p w14:paraId="308B467F" w14:textId="4346BC9C" w:rsidR="00D272A9" w:rsidRDefault="00D272A9" w:rsidP="00342105">
      <w:pPr>
        <w:pStyle w:val="Heading3"/>
      </w:pPr>
      <w:r>
        <w:tab/>
      </w:r>
      <w:bookmarkStart w:id="8" w:name="_Toc531784727"/>
      <w:r>
        <w:t>2.1.2 Pose Detection</w:t>
      </w:r>
      <w:bookmarkEnd w:id="8"/>
    </w:p>
    <w:p w14:paraId="6A1C4FD3" w14:textId="71958A8E" w:rsidR="00D272A9" w:rsidRDefault="00D272A9" w:rsidP="00D272A9">
      <w:proofErr w:type="gramStart"/>
      <w:r>
        <w:t>In order for</w:t>
      </w:r>
      <w:proofErr w:type="gramEnd"/>
      <w:r>
        <w:t xml:space="preserve"> the final product to work as expected, we need to not only figure out what the object is with regard to classification (as discussed above) but we also need 3 pieces of contextual information: position, rotation, and depth. In order to achieve this, a pose detection algorithm will need to be put in place. The main issue with pose research is that many </w:t>
      </w:r>
      <w:r w:rsidR="00EA12EB">
        <w:t xml:space="preserve">of the papers found by the author </w:t>
      </w:r>
      <w:r>
        <w:t>focus</w:t>
      </w:r>
      <w:r w:rsidR="00847704">
        <w:t>ed</w:t>
      </w:r>
      <w:r>
        <w:t xml:space="preserve"> on</w:t>
      </w:r>
      <w:r w:rsidR="00847704">
        <w:t xml:space="preserve"> algorithms to determine</w:t>
      </w:r>
      <w:r>
        <w:t xml:space="preserve"> human positions where the product would require object poses. </w:t>
      </w:r>
    </w:p>
    <w:p w14:paraId="10F155A3" w14:textId="27E2C4D2" w:rsidR="008550E0" w:rsidRDefault="008550E0" w:rsidP="00D272A9">
      <w:r>
        <w:t xml:space="preserve">As context for this component </w:t>
      </w:r>
      <w:r w:rsidR="00756CB4">
        <w:t>regarding</w:t>
      </w:r>
      <w:r w:rsidR="0007000F">
        <w:t xml:space="preserve"> the final product, </w:t>
      </w:r>
      <w:r w:rsidR="009D38E8">
        <w:t xml:space="preserve">I am only defining the scope to be a selection of two test images. The images will be comprised of 2 </w:t>
      </w:r>
      <w:r w:rsidR="008F38C3">
        <w:t xml:space="preserve">different arrangements of 3 objects on a desk. Each object will have a different pose in the </w:t>
      </w:r>
      <w:r w:rsidR="003D2E97">
        <w:t>images</w:t>
      </w:r>
      <w:r w:rsidR="00216EAD">
        <w:t xml:space="preserve">. As the product is focused on objects, plane detection will not be required for this version of the product and as such, a simple plane will be placed at the base of the lowest </w:t>
      </w:r>
      <w:r w:rsidR="00756CB4">
        <w:t xml:space="preserve">object detected. </w:t>
      </w:r>
    </w:p>
    <w:p w14:paraId="2AE70076" w14:textId="0244FF39" w:rsidR="00066DFD" w:rsidRDefault="006251AB" w:rsidP="00D272A9">
      <w:r>
        <w:t xml:space="preserve">Modern pose detection </w:t>
      </w:r>
      <w:r w:rsidR="007D775A">
        <w:t>processes were first</w:t>
      </w:r>
      <w:r w:rsidR="00066DFD">
        <w:t xml:space="preserve"> presented in 2005 as pictor</w:t>
      </w:r>
      <w:r w:rsidR="006B7A58">
        <w:t>i</w:t>
      </w:r>
      <w:r w:rsidR="00066DFD">
        <w:t>al s</w:t>
      </w:r>
      <w:r w:rsidR="006B7A58">
        <w:t>tructures</w:t>
      </w:r>
      <w:r w:rsidR="004B24AA">
        <w:t xml:space="preserve"> for object recognition</w:t>
      </w:r>
      <w:r w:rsidR="006B7A58">
        <w:t xml:space="preserve"> </w:t>
      </w:r>
      <w:r w:rsidR="006B7A58">
        <w:fldChar w:fldCharType="begin" w:fldLock="1"/>
      </w:r>
      <w:r w:rsidR="002324D9">
        <w:instrText>ADDIN CSL_CITATION {"citationItems":[{"id":"ITEM-1","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1","issued":{"date-parts":[["2005"]]},"title":"Pictorial structures for object recognition","type":"article-journal"},"uris":["http://www.mendeley.com/documents/?uuid=118bf00b-236a-381f-a683-2e2dab769a29"]}],"mendeley":{"formattedCitation":"[7]","plainTextFormattedCitation":"[7]","previouslyFormattedCitation":"[7]"},"properties":{"noteIndex":0},"schema":"https://github.com/citation-style-language/schema/raw/master/csl-citation.json"}</w:instrText>
      </w:r>
      <w:r w:rsidR="006B7A58">
        <w:fldChar w:fldCharType="separate"/>
      </w:r>
      <w:r w:rsidR="00555C98" w:rsidRPr="00555C98">
        <w:rPr>
          <w:noProof/>
        </w:rPr>
        <w:t>[7]</w:t>
      </w:r>
      <w:r w:rsidR="006B7A58">
        <w:fldChar w:fldCharType="end"/>
      </w:r>
      <w:r w:rsidR="00C82EDC">
        <w:t xml:space="preserve">, </w:t>
      </w:r>
      <w:r w:rsidR="005575F0">
        <w:t xml:space="preserve">which is still </w:t>
      </w:r>
      <w:r w:rsidR="002C70FC">
        <w:t xml:space="preserve">considered a starting point when developing pose recognition systems </w:t>
      </w:r>
      <w:r w:rsidR="002C70FC">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2C70FC">
        <w:fldChar w:fldCharType="separate"/>
      </w:r>
      <w:r w:rsidR="00954CDD" w:rsidRPr="00954CDD">
        <w:rPr>
          <w:noProof/>
        </w:rPr>
        <w:t>[15]</w:t>
      </w:r>
      <w:r w:rsidR="002C70FC">
        <w:fldChar w:fldCharType="end"/>
      </w:r>
      <w:r w:rsidR="00996826">
        <w:t xml:space="preserve">. The pictorial structures </w:t>
      </w:r>
      <w:r w:rsidR="007D775A">
        <w:t>specify</w:t>
      </w:r>
      <w:r w:rsidR="005762DA">
        <w:t xml:space="preserve"> a model that will distinguish between </w:t>
      </w:r>
      <w:r w:rsidR="009B7C5C">
        <w:t xml:space="preserve">instances of an object based on training models. </w:t>
      </w:r>
      <w:r w:rsidR="006C0A26">
        <w:t xml:space="preserve">Again, this paper </w:t>
      </w:r>
      <w:r w:rsidR="00C1526A">
        <w:t xml:space="preserve">uses human pose to test and validate the </w:t>
      </w:r>
      <w:r w:rsidR="0089715C">
        <w:t>algorithms,</w:t>
      </w:r>
      <w:r w:rsidR="00C1526A">
        <w:t xml:space="preserve"> but it is worth a mention here as although the author does not require human pose, the graphical </w:t>
      </w:r>
      <w:proofErr w:type="gramStart"/>
      <w:r w:rsidR="00C1526A">
        <w:t>tree based</w:t>
      </w:r>
      <w:proofErr w:type="gramEnd"/>
      <w:r w:rsidR="00C1526A">
        <w:t xml:space="preserve"> approach given by the </w:t>
      </w:r>
      <w:r w:rsidR="00E27F9F">
        <w:t>paper may be required knowledge when developing the object pose model.</w:t>
      </w:r>
    </w:p>
    <w:p w14:paraId="68B64CA4" w14:textId="5B705638" w:rsidR="007C771C" w:rsidRDefault="00A96F9C" w:rsidP="00D272A9">
      <w:r>
        <w:t xml:space="preserve">From the pictorial structures, we can follow pose detection through </w:t>
      </w:r>
      <w:r w:rsidR="00D27861">
        <w:t>hierarchical models</w:t>
      </w:r>
      <w:r w:rsidR="00CF6EFD">
        <w:t xml:space="preserve"> </w:t>
      </w:r>
      <w:r w:rsidR="00CF6EF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mendeley":{"formattedCitation":"[6]","plainTextFormattedCitation":"[6]","previouslyFormattedCitation":"[6]"},"properties":{"noteIndex":0},"schema":"https://github.com/citation-style-language/schema/raw/master/csl-citation.json"}</w:instrText>
      </w:r>
      <w:r w:rsidR="00CF6EFD">
        <w:fldChar w:fldCharType="separate"/>
      </w:r>
      <w:r w:rsidR="00555C98" w:rsidRPr="00555C98">
        <w:rPr>
          <w:noProof/>
        </w:rPr>
        <w:t>[6]</w:t>
      </w:r>
      <w:r w:rsidR="00CF6EFD">
        <w:fldChar w:fldCharType="end"/>
      </w:r>
      <w:r w:rsidR="003B14AC">
        <w:t>, non-tree models</w:t>
      </w:r>
      <w:r w:rsidR="00D17EBE">
        <w:t xml:space="preserve"> </w:t>
      </w:r>
      <w:r w:rsidR="00D17EBE">
        <w:fldChar w:fldCharType="begin" w:fldLock="1"/>
      </w:r>
      <w:r w:rsidR="002324D9">
        <w:instrText>ADDIN CSL_CITATION {"citationItems":[{"id":"ITEM-1","itemData":{"DOI":"10.1109/ICCV.2005.48","ISBN":"076952334X","ISSN":"1550-5499","abstract":"Tree structured models have been widely used for determining the pose of a human body, from either 2D or 3D data. While such models can effectively represent the kinematic constraints of the skeletal structure, they do not capture additional constraints such as coordination of the limbs. Tree structured models thus miss an important source of information about human body pose, as limb coordination is necessary for balance while standing, walking, or running, as well as being evident in other activities such as dancing and throwing. In this paper, we consider the use of undirected graphical models that augment a tree structure with latent variables in order to account for coordination between limbs. We refer to these as common-factor models, since they are constructed by using factor analysis to identify additional correlations in limb position that are not accounted for by the kinematic tree structure. These common-factor models have an underlying tree structure and thus a variant of the standard Viterbi algorithm for a tree can be applied for efficient estimation. We present some experimental results contrasting common-factor models with tree models, and quantify the improvement in pose estimation for 2D image data.","author":[{"dropping-particle":"","family":"Lan","given":"Xiangyang","non-dropping-particle":"","parse-names":false,"suffix":""},{"dropping-particle":"","family":"Huttenlocher","given":"Daniel P.","non-dropping-particle":"","parse-names":false,"suffix":""}],"container-title":"Proceedings of the IEEE International Conference on Computer Vision","id":"ITEM-1","issued":{"date-parts":[["2005"]]},"title":"Beyond trees: Common-factor models for 2D human pose recovery","type":"paper-conference"},"uris":["http://www.mendeley.com/documents/?uuid=9875650e-850b-3bf3-9234-04be2c7a7c0f"]},{"id":"ITEM-2","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2","issued":{"date-parts":[["2006"]]},"title":"Measure locally, reason globally: Occlusion-sensitive articulated pose estimation","type":"paper-conference"},"uris":["http://www.mendeley.com/documents/?uuid=94ee7a22-73bb-3db6-b76a-8311c25347be"]}],"mendeley":{"formattedCitation":"[8], [16]","plainTextFormattedCitation":"[8], [16]","previouslyFormattedCitation":"[8], [16]"},"properties":{"noteIndex":0},"schema":"https://github.com/citation-style-language/schema/raw/master/csl-citation.json"}</w:instrText>
      </w:r>
      <w:r w:rsidR="00D17EBE">
        <w:fldChar w:fldCharType="separate"/>
      </w:r>
      <w:r w:rsidR="00555C98" w:rsidRPr="00555C98">
        <w:rPr>
          <w:noProof/>
        </w:rPr>
        <w:t>[8], [16]</w:t>
      </w:r>
      <w:r w:rsidR="00D17EBE">
        <w:fldChar w:fldCharType="end"/>
      </w:r>
      <w:r w:rsidR="0013354B">
        <w:t xml:space="preserve">, to convolutional models </w:t>
      </w:r>
      <w:r w:rsidR="0013354B">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13354B">
        <w:fldChar w:fldCharType="separate"/>
      </w:r>
      <w:r w:rsidR="00954CDD" w:rsidRPr="00954CDD">
        <w:rPr>
          <w:noProof/>
        </w:rPr>
        <w:t>[15]</w:t>
      </w:r>
      <w:r w:rsidR="0013354B">
        <w:fldChar w:fldCharType="end"/>
      </w:r>
      <w:r w:rsidR="0013354B">
        <w:t xml:space="preserve"> which are commonplace today. </w:t>
      </w:r>
      <w:r w:rsidR="00024C80">
        <w:t>The author wishes to use a pose model which allows us to define</w:t>
      </w:r>
      <w:r w:rsidR="000E394A">
        <w:t xml:space="preserve"> which way an object sits in the image. For instance: what way the handle of a cup faces as it sits on a table. </w:t>
      </w:r>
      <w:r w:rsidR="00D42D75">
        <w:t>The convolutional pose detection model would be able to achieve this</w:t>
      </w:r>
      <w:r w:rsidR="00551BAC">
        <w:t xml:space="preserve"> however there are several downsides the author </w:t>
      </w:r>
      <w:r w:rsidR="007C771C">
        <w:t xml:space="preserve">had found. </w:t>
      </w:r>
    </w:p>
    <w:p w14:paraId="5DFCA068" w14:textId="6BC48794" w:rsidR="00A96F9C" w:rsidRDefault="007C771C" w:rsidP="00D272A9">
      <w:r>
        <w:lastRenderedPageBreak/>
        <w:t xml:space="preserve">The first of these downsides is the </w:t>
      </w:r>
      <w:proofErr w:type="spellStart"/>
      <w:r>
        <w:t>keypoint</w:t>
      </w:r>
      <w:proofErr w:type="spellEnd"/>
      <w:r>
        <w:t xml:space="preserve"> </w:t>
      </w:r>
      <w:r w:rsidR="008D63E7">
        <w:t xml:space="preserve">locations. </w:t>
      </w:r>
      <w:r w:rsidR="00DB4787">
        <w:t>Specifically,</w:t>
      </w:r>
      <w:r w:rsidR="008D63E7">
        <w:t xml:space="preserve"> the denotation and training of these locations. In the previously mentioned papers, the methods outline</w:t>
      </w:r>
      <w:r w:rsidR="00B001CE">
        <w:t xml:space="preserve">d require the manual </w:t>
      </w:r>
      <w:r w:rsidR="00DB4787">
        <w:t>specification of each key point</w:t>
      </w:r>
      <w:r w:rsidR="0013354B">
        <w:t xml:space="preserve"> </w:t>
      </w:r>
      <w:r w:rsidR="00DB4787">
        <w:t xml:space="preserve">for each training image. The author believed that there is a better way to undertake training using </w:t>
      </w:r>
      <w:r w:rsidR="00A83571">
        <w:t xml:space="preserve">other software which will automatically find the key points for itself. This would allow for faster training </w:t>
      </w:r>
      <w:r w:rsidR="00DB1BE2">
        <w:t xml:space="preserve">of models and therefore faster addition of more objects to the system. </w:t>
      </w:r>
      <w:r w:rsidR="00E07DD1">
        <w:t>Shortening training time later in development was seen to be a worthy</w:t>
      </w:r>
      <w:r w:rsidR="00685B1E">
        <w:t xml:space="preserve"> decision even considering the</w:t>
      </w:r>
      <w:r w:rsidR="00E07DD1">
        <w:t xml:space="preserve"> risk </w:t>
      </w:r>
      <w:r w:rsidR="00685B1E">
        <w:t>of the</w:t>
      </w:r>
      <w:r w:rsidR="00101EF6">
        <w:t xml:space="preserve"> required upfront development time</w:t>
      </w:r>
      <w:r w:rsidR="00685B1E">
        <w:t xml:space="preserve"> [Section 4]</w:t>
      </w:r>
      <w:r w:rsidR="00101EF6">
        <w:t>.</w:t>
      </w:r>
    </w:p>
    <w:p w14:paraId="6D92172C" w14:textId="7ECB1EE0" w:rsidR="00D224BC" w:rsidRDefault="00D224BC" w:rsidP="00D272A9">
      <w:r>
        <w:t xml:space="preserve">The second downside of these models is the </w:t>
      </w:r>
      <w:r w:rsidR="00C64121">
        <w:t>output</w:t>
      </w:r>
      <w:r>
        <w:t xml:space="preserve"> of point depth</w:t>
      </w:r>
      <w:r w:rsidR="007E4E8E">
        <w:t xml:space="preserve"> in relation to the camera</w:t>
      </w:r>
      <w:r>
        <w:t xml:space="preserve">. </w:t>
      </w:r>
      <w:r w:rsidR="00C64121">
        <w:t>One major issue when developing a system such as the pro</w:t>
      </w:r>
      <w:r w:rsidR="00CD4466">
        <w:t xml:space="preserve">duct proposed, is that depth is notoriously hard to gather from a single point perspective for </w:t>
      </w:r>
      <w:r w:rsidR="00A648B1">
        <w:t>several</w:t>
      </w:r>
      <w:r w:rsidR="00CD4466">
        <w:t xml:space="preserve"> reasons. </w:t>
      </w:r>
      <w:r w:rsidR="001D073D">
        <w:t>Depth cameras often make use of either infrared or</w:t>
      </w:r>
      <w:r w:rsidR="00517B9E">
        <w:t xml:space="preserve"> stereoscopic cameras to define depth as each of these technologies allows us </w:t>
      </w:r>
      <w:r w:rsidR="00EF2004">
        <w:t>to make</w:t>
      </w:r>
      <w:r w:rsidR="00310B18">
        <w:t xml:space="preserve"> easy </w:t>
      </w:r>
      <w:r w:rsidR="004F6CB5">
        <w:t>distinction</w:t>
      </w:r>
      <w:r w:rsidR="00EF2004">
        <w:t>s</w:t>
      </w:r>
      <w:r w:rsidR="004F6CB5">
        <w:t xml:space="preserve"> </w:t>
      </w:r>
      <w:r w:rsidR="00EF2004">
        <w:t>between</w:t>
      </w:r>
      <w:r w:rsidR="004F6CB5">
        <w:t xml:space="preserve"> locations of objects in relation to the camera. </w:t>
      </w:r>
      <w:r w:rsidR="00201CB8">
        <w:t xml:space="preserve">The </w:t>
      </w:r>
      <w:proofErr w:type="gramStart"/>
      <w:r w:rsidR="00201CB8">
        <w:t>author</w:t>
      </w:r>
      <w:proofErr w:type="gramEnd"/>
      <w:r w:rsidR="00201CB8">
        <w:t xml:space="preserve"> however, has specified that the product uses single </w:t>
      </w:r>
      <w:proofErr w:type="spellStart"/>
      <w:r w:rsidR="00201CB8">
        <w:t>monoscopic</w:t>
      </w:r>
      <w:proofErr w:type="spellEnd"/>
      <w:r w:rsidR="00201CB8">
        <w:t xml:space="preserve"> images to create the scene</w:t>
      </w:r>
      <w:r w:rsidR="00B60592">
        <w:t xml:space="preserve"> which complicates the process. Rather than taking the depth data direct from the camera, we need to instead </w:t>
      </w:r>
      <w:r w:rsidR="000E2CE6">
        <w:t>analyse the context of the object</w:t>
      </w:r>
      <w:r w:rsidR="00F6540F">
        <w:t xml:space="preserve"> </w:t>
      </w:r>
      <w:r w:rsidR="00F6540F">
        <w:fldChar w:fldCharType="begin" w:fldLock="1"/>
      </w:r>
      <w:r w:rsidR="00B32084">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00F6540F">
        <w:fldChar w:fldCharType="separate"/>
      </w:r>
      <w:r w:rsidR="00954CDD" w:rsidRPr="00954CDD">
        <w:rPr>
          <w:noProof/>
        </w:rPr>
        <w:t>[17]</w:t>
      </w:r>
      <w:r w:rsidR="00F6540F">
        <w:fldChar w:fldCharType="end"/>
      </w:r>
      <w:r w:rsidR="000E2CE6">
        <w:t xml:space="preserve">. </w:t>
      </w:r>
    </w:p>
    <w:p w14:paraId="4E48DBB7" w14:textId="230C314B" w:rsidR="007809A7" w:rsidRDefault="00846193" w:rsidP="007809A7">
      <w:r>
        <w:t>In relation to the high-level system architecture the author has proposed in section 3.5 of this report, we need to pass the pose components just the masked image</w:t>
      </w:r>
      <w:r w:rsidR="00F75124">
        <w:t xml:space="preserve"> theoretically. This proposal may require changing down the line as with a masked object image we remove the global context. We get around this by using recent research into </w:t>
      </w:r>
      <w:r w:rsidR="0040736C">
        <w:t>latent key</w:t>
      </w:r>
      <w:r w:rsidR="00DF31AF">
        <w:t xml:space="preserve"> </w:t>
      </w:r>
      <w:r w:rsidR="0040736C">
        <w:t>point analysis. This research proves that using a trained model, we can output the depth of key</w:t>
      </w:r>
      <w:r w:rsidR="00DF31AF">
        <w:t xml:space="preserve"> </w:t>
      </w:r>
      <w:r w:rsidR="0040736C">
        <w:t xml:space="preserve">points within the object </w:t>
      </w:r>
      <w:r w:rsidR="00C72DDD">
        <w:t xml:space="preserve">image </w:t>
      </w:r>
      <w:r w:rsidR="00C72DDD">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72DDD">
        <w:fldChar w:fldCharType="separate"/>
      </w:r>
      <w:r w:rsidR="00555C98" w:rsidRPr="00555C98">
        <w:rPr>
          <w:noProof/>
        </w:rPr>
        <w:t>[2]</w:t>
      </w:r>
      <w:r w:rsidR="00C72DDD">
        <w:fldChar w:fldCharType="end"/>
      </w:r>
      <w:r w:rsidR="00C72DDD">
        <w:t>.</w:t>
      </w:r>
    </w:p>
    <w:p w14:paraId="10085C30" w14:textId="3B292E72" w:rsidR="007809A7" w:rsidRDefault="00FE2448" w:rsidP="00D272A9">
      <w:r>
        <w:rPr>
          <w:noProof/>
        </w:rPr>
        <mc:AlternateContent>
          <mc:Choice Requires="wps">
            <w:drawing>
              <wp:anchor distT="0" distB="0" distL="114300" distR="114300" simplePos="0" relativeHeight="251696128" behindDoc="0" locked="0" layoutInCell="1" allowOverlap="1" wp14:anchorId="78D77721" wp14:editId="0C194F8B">
                <wp:simplePos x="0" y="0"/>
                <wp:positionH relativeFrom="margin">
                  <wp:posOffset>1437005</wp:posOffset>
                </wp:positionH>
                <wp:positionV relativeFrom="paragraph">
                  <wp:posOffset>2052282</wp:posOffset>
                </wp:positionV>
                <wp:extent cx="37719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6106EFAD" w14:textId="2C2422E8"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273EE2">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77721" id="Text Box 20" o:spid="_x0000_s1028" type="#_x0000_t202" style="position:absolute;left:0;text-align:left;margin-left:113.15pt;margin-top:161.6pt;width:297pt;height:.05pt;z-index:251696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" stroked="f">
                <v:textbox style="mso-fit-shape-to-text:t" inset="0,0,0,0">
                  <w:txbxContent>
                    <w:p w14:paraId="6106EFAD" w14:textId="2C2422E8"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273EE2">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v:textbox>
                <w10:wrap type="topAndBottom" anchorx="margin"/>
              </v:shape>
            </w:pict>
          </mc:Fallback>
        </mc:AlternateContent>
      </w:r>
      <w:r>
        <w:rPr>
          <w:noProof/>
        </w:rPr>
        <w:drawing>
          <wp:anchor distT="0" distB="0" distL="114300" distR="114300" simplePos="0" relativeHeight="251694080" behindDoc="0" locked="0" layoutInCell="1" allowOverlap="1" wp14:anchorId="7D25E122" wp14:editId="1887E961">
            <wp:simplePos x="0" y="0"/>
            <wp:positionH relativeFrom="margin">
              <wp:posOffset>-23495</wp:posOffset>
            </wp:positionH>
            <wp:positionV relativeFrom="paragraph">
              <wp:posOffset>266065</wp:posOffset>
            </wp:positionV>
            <wp:extent cx="6749415" cy="1732915"/>
            <wp:effectExtent l="19050" t="19050" r="13335" b="1968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49415" cy="17329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B539777" w14:textId="15B8E7B5" w:rsidR="007809A7" w:rsidRDefault="007809A7" w:rsidP="00D272A9"/>
    <w:p w14:paraId="0458C767" w14:textId="55827AC6" w:rsidR="001642A4" w:rsidRDefault="001642A4" w:rsidP="00D272A9">
      <w:r>
        <w:t xml:space="preserve">The main thing that drew the author to this </w:t>
      </w:r>
      <w:r w:rsidR="00BA24F0">
        <w:t>model for depth and pose is the automatic generation of key</w:t>
      </w:r>
      <w:r w:rsidR="00DF31AF">
        <w:t xml:space="preserve"> </w:t>
      </w:r>
      <w:r w:rsidR="00BA24F0">
        <w:t xml:space="preserve">points. This means that as the system trains, it will define </w:t>
      </w:r>
      <w:r w:rsidR="00214930">
        <w:t>its</w:t>
      </w:r>
      <w:r w:rsidR="00BA24F0">
        <w:t xml:space="preserve"> own key</w:t>
      </w:r>
      <w:r w:rsidR="00DF31AF">
        <w:t xml:space="preserve"> </w:t>
      </w:r>
      <w:r w:rsidR="00BA24F0">
        <w:t xml:space="preserve">points to use meaning it will always use the most efficient points. </w:t>
      </w:r>
      <w:r w:rsidR="00A272D5">
        <w:t xml:space="preserve">The system also </w:t>
      </w:r>
      <w:r w:rsidR="00DF31AF">
        <w:t>analyses</w:t>
      </w:r>
      <w:r w:rsidR="00A272D5">
        <w:t xml:space="preserve"> and outputs the depth of each key</w:t>
      </w:r>
      <w:r w:rsidR="00DF31AF">
        <w:t xml:space="preserve"> </w:t>
      </w:r>
      <w:r w:rsidR="00A272D5">
        <w:t>point</w:t>
      </w:r>
      <w:r w:rsidR="00214930">
        <w:t xml:space="preserve"> which can be theoretically used to position the object in relation to the camera.</w:t>
      </w:r>
      <w:r w:rsidR="0087134E">
        <w:t xml:space="preserve"> Using this system </w:t>
      </w:r>
      <w:r w:rsidR="00185BA6">
        <w:t xml:space="preserve">will reduce the training required for </w:t>
      </w:r>
      <w:r w:rsidR="00A47568">
        <w:t xml:space="preserve">adding objects to the system however does come with a large upfront development cost due to it being </w:t>
      </w:r>
      <w:r w:rsidR="00526DA8">
        <w:t>experimental technology.</w:t>
      </w:r>
    </w:p>
    <w:p w14:paraId="09ACEF3A" w14:textId="442C6B1E" w:rsidR="00DF64B2" w:rsidRDefault="00DF64B2" w:rsidP="00D272A9">
      <w:r>
        <w:t>One major risk to using this technology for the</w:t>
      </w:r>
      <w:r w:rsidR="00170923">
        <w:t xml:space="preserve"> process is that it has not been wholly proven against real world scenarios. Throughout the paper</w:t>
      </w:r>
      <w:r w:rsidR="00C53B58">
        <w:t xml:space="preserve"> </w:t>
      </w:r>
      <w:r w:rsidR="00C53B5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53B58">
        <w:fldChar w:fldCharType="separate"/>
      </w:r>
      <w:r w:rsidR="00555C98" w:rsidRPr="00555C98">
        <w:rPr>
          <w:noProof/>
        </w:rPr>
        <w:t>[2]</w:t>
      </w:r>
      <w:r w:rsidR="00C53B58">
        <w:fldChar w:fldCharType="end"/>
      </w:r>
      <w:r w:rsidR="00170923">
        <w:t xml:space="preserve"> the authors have used 3D models</w:t>
      </w:r>
      <w:r w:rsidR="000602E8">
        <w:t xml:space="preserve"> to train, test, and validate the model. This may require the author of this project to edit the algorithms used </w:t>
      </w:r>
      <w:r w:rsidR="00E53ED6">
        <w:t>or generate new processes for pose and depth of objects.</w:t>
      </w:r>
    </w:p>
    <w:p w14:paraId="7716388F" w14:textId="2A84BDE9" w:rsidR="00EE4BAF" w:rsidRDefault="00EE4BAF" w:rsidP="00D272A9"/>
    <w:p w14:paraId="41766624" w14:textId="042C6B2F" w:rsidR="00EE4BAF" w:rsidRDefault="00EE4BAF" w:rsidP="00EE4BAF">
      <w:pPr>
        <w:pStyle w:val="Heading3"/>
      </w:pPr>
      <w:bookmarkStart w:id="9" w:name="_Toc531784728"/>
      <w:r>
        <w:t>2.1.3 Physics engine</w:t>
      </w:r>
      <w:bookmarkEnd w:id="9"/>
    </w:p>
    <w:p w14:paraId="371893E3" w14:textId="3078E11F" w:rsidR="00550EDE" w:rsidRDefault="00E35A26" w:rsidP="00550EDE">
      <w:r>
        <w:t xml:space="preserve">To complete this project fully, we will need to have a way to develop an accurate way to simulate realistic physics for our virtual space. As </w:t>
      </w:r>
      <w:r w:rsidR="00C624A4">
        <w:t xml:space="preserve">the target for this project is for accurate simulations in virtual reality, </w:t>
      </w:r>
      <w:r w:rsidR="001711A9">
        <w:t xml:space="preserve">this is a key factor in completion of the project to the authors specifications. </w:t>
      </w:r>
      <w:r w:rsidR="00630CCC">
        <w:t xml:space="preserve">In </w:t>
      </w:r>
      <w:r w:rsidR="0063112A">
        <w:t>researching the physics engine to use, a key factor was the licence type and whether the base software is open source or not.</w:t>
      </w:r>
    </w:p>
    <w:p w14:paraId="28611E22" w14:textId="028C2CD4" w:rsidR="00750847" w:rsidRDefault="00750847" w:rsidP="00550EDE">
      <w:r>
        <w:lastRenderedPageBreak/>
        <w:t xml:space="preserve">For this </w:t>
      </w:r>
      <w:r w:rsidR="00350BE9">
        <w:t>implementation</w:t>
      </w:r>
      <w:r>
        <w:t xml:space="preserve"> of the proposed product, </w:t>
      </w:r>
      <w:r w:rsidR="004D006A">
        <w:t xml:space="preserve">the stakeholders concluded that </w:t>
      </w:r>
      <w:r>
        <w:t>a fully accurate</w:t>
      </w:r>
      <w:r w:rsidR="00B45287">
        <w:t xml:space="preserve"> simulation is not </w:t>
      </w:r>
      <w:r w:rsidR="00C207FB">
        <w:t>required,</w:t>
      </w:r>
      <w:r w:rsidR="00B45287">
        <w:t xml:space="preserve"> and it will be </w:t>
      </w:r>
      <w:proofErr w:type="gramStart"/>
      <w:r w:rsidR="00B45287">
        <w:t>sufficient</w:t>
      </w:r>
      <w:proofErr w:type="gramEnd"/>
      <w:r w:rsidR="00B45287">
        <w:t xml:space="preserve"> to have simply plausible </w:t>
      </w:r>
      <w:r w:rsidR="00A17AEC">
        <w:t xml:space="preserve">simulation physics. This was a key factor in determining the engine that would be used as </w:t>
      </w:r>
      <w:r w:rsidR="004D006A">
        <w:t>an initial development point</w:t>
      </w:r>
      <w:r w:rsidR="00350BE9">
        <w:t>.</w:t>
      </w:r>
      <w:r w:rsidR="004D006A">
        <w:t xml:space="preserve"> </w:t>
      </w:r>
      <w:r w:rsidR="00350BE9">
        <w:t>I</w:t>
      </w:r>
      <w:r w:rsidR="004D006A">
        <w:t xml:space="preserve">t allowed the author </w:t>
      </w:r>
      <w:r w:rsidR="00E34CEA">
        <w:t xml:space="preserve">to choose an engine in which he could be more comfortable working in without needing too many tweaks. </w:t>
      </w:r>
    </w:p>
    <w:p w14:paraId="56A07BE9" w14:textId="0C43C80B" w:rsidR="00B22D0D" w:rsidRPr="00550EDE" w:rsidRDefault="00B22D0D" w:rsidP="00550EDE">
      <w:r>
        <w:t>Through research</w:t>
      </w:r>
      <w:r w:rsidR="00CB3881">
        <w:t xml:space="preserve">, it was found that in an accurate simulation, </w:t>
      </w:r>
      <w:r w:rsidR="007917C9">
        <w:t>the PhysX engine developed by Nvidia was the most stable open source engine</w:t>
      </w:r>
      <w:r w:rsidR="00820DE8">
        <w:t xml:space="preserve"> although most engines have their pros and cons </w:t>
      </w:r>
      <w:r w:rsidR="00820DE8">
        <w:fldChar w:fldCharType="begin" w:fldLock="1"/>
      </w:r>
      <w:r w:rsidR="00820DE8">
        <w:instrText>ADDIN CSL_CITATION {"citationItems":[{"id":"ITEM-1","itemData":{"DOI":"10.1007/978-3-642-33191-6_34","ISBN":"9783642331909","ISSN":"03029743","abstract":"We present a comparison of five freely available physics engines with specific focus on robotic assembly simulation in virtual reality (VR) environments. The aim was to evaluate the engines with generic settings and minimum parameter tweaking. Our benchmarks consider the minimum collision detection time for a large number of objects, restitution characteristics, as well as constraint reliability and body inter-penetration. A further benchmark tests the simulation of a screw and nut mechanism made of rigid-bodies only, without any analytic approximation. Our results show large deviations across the tested engines and reveal benefits and disadvantages that help in selecting the appropriate physics engine for assembly simulations in VR.","author":[{"dropping-particle":"","family":"Hummel","given":"Johannes","non-dropping-particle":"","parse-names":false,"suffix":""},{"dropping-particle":"","family":"Wolff","given":"Robin","non-dropping-particle":"","parse-names":false,"suffix":""},{"dropping-particle":"","family":"Stein","given":"Tobias","non-dropping-particle":"","parse-names":false,"suffix":""},{"dropping-particle":"","family":"Gerndt","given":"Andreas","non-dropping-particle":"","parse-names":false,"suffix":""},{"dropping-particle":"","family":"Kuhlen","given":"Torsten","non-dropping-particle":"","parse-names":false,"suffix":""}],"container-title":"Lecture Notes in Computer Science (including subseries Lecture Notes in Artificial Intelligence and Lecture Notes in Bioinformatics)","id":"ITEM-1","issued":{"date-parts":[["2012"]]},"title":"An evaluation of open source physics engines for use in virtual reality assembly simulations","type":"paper-conference"},"uris":["http://www.mendeley.com/documents/?uuid=f1fb4a9f-e32b-3703-b92f-b8d79927625e"]}],"mendeley":{"formattedCitation":"[18]","plainTextFormattedCitation":"[18]"},"properties":{"noteIndex":0},"schema":"https://github.com/citation-style-language/schema/raw/master/csl-citation.json"}</w:instrText>
      </w:r>
      <w:r w:rsidR="00820DE8">
        <w:fldChar w:fldCharType="separate"/>
      </w:r>
      <w:r w:rsidR="00820DE8" w:rsidRPr="00820DE8">
        <w:rPr>
          <w:noProof/>
        </w:rPr>
        <w:t>[18]</w:t>
      </w:r>
      <w:r w:rsidR="00820DE8">
        <w:fldChar w:fldCharType="end"/>
      </w:r>
      <w:r w:rsidR="00820DE8">
        <w:t>. The PhysX engine is also the most accessible for the implantation planned</w:t>
      </w:r>
      <w:r w:rsidR="004267CD">
        <w:t xml:space="preserve"> as it is the physics backend for </w:t>
      </w:r>
      <w:r w:rsidR="00993F1D">
        <w:t xml:space="preserve">the two major simulation development engines the author has experience using: Unity3D and Unreal. The author decided to use Unity3D for this project due to </w:t>
      </w:r>
      <w:r w:rsidR="00FE2448">
        <w:t>more experience in advanced simulation development on the platform.</w:t>
      </w:r>
    </w:p>
    <w:p w14:paraId="2F828179" w14:textId="5E92196B" w:rsidR="00B340E2" w:rsidRDefault="00B340E2">
      <w:pPr>
        <w:spacing w:after="160" w:line="259" w:lineRule="auto"/>
        <w:ind w:firstLine="0"/>
        <w:rPr>
          <w:rFonts w:eastAsiaTheme="majorEastAsia"/>
          <w:sz w:val="28"/>
          <w:szCs w:val="32"/>
        </w:rPr>
      </w:pPr>
    </w:p>
    <w:p w14:paraId="15E41009" w14:textId="63B35A41" w:rsidR="004341D0" w:rsidRDefault="004341D0" w:rsidP="00B340E2">
      <w:pPr>
        <w:pStyle w:val="Heading2"/>
      </w:pPr>
      <w:bookmarkStart w:id="10" w:name="_Toc531784729"/>
      <w:r>
        <w:t>2.2 Part two</w:t>
      </w:r>
      <w:r w:rsidR="00934953">
        <w:t xml:space="preserve"> – Similar Solutions</w:t>
      </w:r>
      <w:bookmarkEnd w:id="10"/>
    </w:p>
    <w:p w14:paraId="30C88F56" w14:textId="4280C68C" w:rsidR="004341D0" w:rsidRDefault="00760E87" w:rsidP="004341D0">
      <w:r>
        <w:t xml:space="preserve">There are some similar solutions to the problem outlined. In terms of the </w:t>
      </w:r>
      <w:r w:rsidR="00EA61AD">
        <w:t xml:space="preserve">transferring of a </w:t>
      </w:r>
      <w:proofErr w:type="gramStart"/>
      <w:r w:rsidR="00EA61AD">
        <w:t>real life</w:t>
      </w:r>
      <w:proofErr w:type="gramEnd"/>
      <w:r w:rsidR="00EA61AD">
        <w:t xml:space="preserve"> space into a 3D scene that can be used </w:t>
      </w:r>
      <w:r w:rsidR="003B154A">
        <w:t>in 1:1 scale would be photogrammetry.</w:t>
      </w:r>
      <w:r w:rsidR="00995C5B">
        <w:t xml:space="preserve"> Photogrammetry is defined by </w:t>
      </w:r>
      <w:r w:rsidR="001D68E6">
        <w:fldChar w:fldCharType="begin" w:fldLock="1"/>
      </w:r>
      <w:r w:rsidR="00820DE8">
        <w:instrText>ADDIN CSL_CITATION {"citationItems":[{"id":"ITEM-1","itemData":{"DOI":"10.1038/sj.onc.1206466","ISBN":"9781609181765","ISSN":"0950-9232","PMID":"12821948","abstract":"Allelic imbalance (AI) studies on chromosome 17 (C17) in Barrett's oesophageal adenocarcinoma (BOA) tumours strongly suggest that a minimally deleted region on C17p harbours a BOA-associated gene with tumour suppressor function. This deleted region, designated minimal region III (MRIII), lies between the two microsatellite markers D17S1852 and D17S954. Computational sequence analysis techniques, BLAST and NIX, were used to assemble a physical map of MRIII, consisting of three overlapping bacterial artificial chromosome (BAC) clones, 297N7, 963H4 and 795F17, from the RPCI-11 library. The 270 kb genomic sequence of MRIII was analysed using the computational gene prediction methods NIX and TAP to identify putative BOA genes. A transcript map of MRIII has been generated and contains 25 candidate BOA genes, four of which are the named genes MYH3, SCO1, x006 and MAGOH-LIKE. The other candidates consist of seven genes predicted by TAP with associated ESTs identified by NIX, two genes predicted by TAP alone and 12 genes/ESTs (or pairs of ESTs) identified by NIX alone. No disease-specific mutations were identified in x006 or MAGOH-LIKE, although expression analysis of these genes suggests that they may show alternative splicing or be altered epigenetically or in regulatory regions in oesophageal cancer.","author":[{"dropping-particle":"","family":"Schenk","given":"T","non-dropping-particle":"","parse-names":false,"suffix":""}],"container-title":"Department of Civil and Environmental Engineering and Geodetic Science","id":"ITEM-1","issued":{"date-parts":[["2005"]]},"title":"Introduction to Photogrammetry","type":"report"},"uris":["http://www.mendeley.com/documents/?uuid=eb184865-26df-3148-80e4-2b63e7eafabf"]}],"mendeley":{"formattedCitation":"[19]","plainTextFormattedCitation":"[19]","previouslyFormattedCitation":"[18]"},"properties":{"noteIndex":0},"schema":"https://github.com/citation-style-language/schema/raw/master/csl-citation.json"}</w:instrText>
      </w:r>
      <w:r w:rsidR="001D68E6">
        <w:fldChar w:fldCharType="separate"/>
      </w:r>
      <w:r w:rsidR="00820DE8" w:rsidRPr="00820DE8">
        <w:rPr>
          <w:noProof/>
        </w:rPr>
        <w:t>[19]</w:t>
      </w:r>
      <w:r w:rsidR="001D68E6">
        <w:fldChar w:fldCharType="end"/>
      </w:r>
      <w:r w:rsidR="001D68E6">
        <w:t xml:space="preserve"> as:</w:t>
      </w:r>
    </w:p>
    <w:p w14:paraId="09CBF2F3" w14:textId="773E504C" w:rsidR="001D68E6" w:rsidRDefault="001D68E6" w:rsidP="008B5A0A">
      <w:pPr>
        <w:pStyle w:val="Quote"/>
      </w:pPr>
      <w:r>
        <w:t>“</w:t>
      </w:r>
      <w:r w:rsidR="00B340E2">
        <w:t>the science of obtaining reliable information about the properties of</w:t>
      </w:r>
      <w:r w:rsidR="008B5A0A">
        <w:t xml:space="preserve"> </w:t>
      </w:r>
      <w:r w:rsidR="00B340E2">
        <w:t>surfaces and objects without physical contact with the objects,</w:t>
      </w:r>
      <w:r w:rsidR="008B5A0A">
        <w:t xml:space="preserve"> </w:t>
      </w:r>
      <w:r w:rsidR="00B340E2">
        <w:t>and of measuring and interpreting this information.</w:t>
      </w:r>
      <w:r w:rsidR="008B5A0A">
        <w:t>”</w:t>
      </w:r>
    </w:p>
    <w:p w14:paraId="1066F88E" w14:textId="30D35330" w:rsidR="00570854" w:rsidRDefault="00711386" w:rsidP="00EF257D">
      <w:r>
        <w:t xml:space="preserve">When used in the real world, photogrammetry and LIDAR scanning </w:t>
      </w:r>
      <w:r w:rsidR="00B17513">
        <w:t xml:space="preserve">allows engineers and developers to effectively </w:t>
      </w:r>
      <w:r w:rsidR="00EB3695">
        <w:t>and realistically scan a given real life area in moments.</w:t>
      </w:r>
      <w:r w:rsidR="006A7B8C">
        <w:t xml:space="preserve"> </w:t>
      </w:r>
      <w:r w:rsidR="00C53B58">
        <w:t xml:space="preserve">Matterport, </w:t>
      </w:r>
      <w:r w:rsidR="006A7B8C">
        <w:t>One of the global leaders in photogrammetry products</w:t>
      </w:r>
      <w:r w:rsidR="00FC4148">
        <w:t xml:space="preserve"> states that their scanners can produce a realistic scan of a </w:t>
      </w:r>
      <w:r w:rsidR="00894B84">
        <w:t>2000ft</w:t>
      </w:r>
      <w:r w:rsidR="00894B84">
        <w:rPr>
          <w:vertAlign w:val="superscript"/>
        </w:rPr>
        <w:t xml:space="preserve">2 </w:t>
      </w:r>
      <w:r w:rsidR="00894B84">
        <w:t xml:space="preserve"> area in under 26 minutes </w:t>
      </w:r>
      <w:r w:rsidR="00894B84">
        <w:fldChar w:fldCharType="begin" w:fldLock="1"/>
      </w:r>
      <w:r w:rsidR="00820DE8">
        <w:instrText>ADDIN CSL_CITATION {"citationItems":[{"id":"ITEM-1","itemData":{"URL":"https://support.matterport.com/hc/en-us/articles/229136307-How-long-does-it-take-to-scan-a-property-","accessed":{"date-parts":[["2018","10","26"]]},"container-title":"support.matterport.com","id":"ITEM-1","issued":{"date-parts":[["2018"]]},"title":"How long does it take to scan a property?","type":"webpage"},"uris":["http://www.mendeley.com/documents/?uuid=ea0b518f-f309-43bb-a06f-21ec342cd674"]}],"mendeley":{"formattedCitation":"[20]","plainTextFormattedCitation":"[20]","previouslyFormattedCitation":"[19]"},"properties":{"noteIndex":0},"schema":"https://github.com/citation-style-language/schema/raw/master/csl-citation.json"}</w:instrText>
      </w:r>
      <w:r w:rsidR="00894B84">
        <w:fldChar w:fldCharType="separate"/>
      </w:r>
      <w:r w:rsidR="00820DE8" w:rsidRPr="00820DE8">
        <w:rPr>
          <w:noProof/>
        </w:rPr>
        <w:t>[20]</w:t>
      </w:r>
      <w:r w:rsidR="00894B84">
        <w:fldChar w:fldCharType="end"/>
      </w:r>
      <w:r w:rsidR="003E258B">
        <w:t>. This does not include processing time nor setup time, which increases the total time significantly.</w:t>
      </w:r>
      <w:r w:rsidR="006D2323">
        <w:t xml:space="preserve"> These numbers should be taken as anecdotal however, as dealing in </w:t>
      </w:r>
      <w:r w:rsidR="00CF5127">
        <w:t>scanning the time of the scan depends wildly based on what you need from the location and how many scans you require.</w:t>
      </w:r>
    </w:p>
    <w:p w14:paraId="644A60BF" w14:textId="77777777" w:rsidR="00AF0D62" w:rsidRDefault="00AF0D62" w:rsidP="008B5A0A"/>
    <w:p w14:paraId="644A572F" w14:textId="77777777" w:rsidR="00983339" w:rsidRDefault="00E910C2" w:rsidP="00983339">
      <w:pPr>
        <w:keepNext/>
        <w:jc w:val="center"/>
      </w:pPr>
      <w:r>
        <w:rPr>
          <w:noProof/>
        </w:rPr>
        <w:drawing>
          <wp:inline distT="0" distB="0" distL="0" distR="0" wp14:anchorId="21EE95B2" wp14:editId="3960C1EA">
            <wp:extent cx="3574915" cy="3074565"/>
            <wp:effectExtent l="19050" t="19050" r="2603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651"/>
                    <a:stretch/>
                  </pic:blipFill>
                  <pic:spPr bwMode="auto">
                    <a:xfrm>
                      <a:off x="0" y="0"/>
                      <a:ext cx="3587755" cy="30856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C80C847" w14:textId="6E88BF0B" w:rsidR="00AF0D62" w:rsidRDefault="00983339" w:rsidP="00983339">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5</w:t>
      </w:r>
      <w:r w:rsidR="00E221BC">
        <w:rPr>
          <w:noProof/>
        </w:rPr>
        <w:fldChar w:fldCharType="end"/>
      </w:r>
      <w:r>
        <w:t xml:space="preserve"> - </w:t>
      </w:r>
      <w:r w:rsidRPr="00712927">
        <w:t xml:space="preserve"> </w:t>
      </w:r>
      <w:proofErr w:type="spellStart"/>
      <w:r w:rsidRPr="00712927">
        <w:t>SfM</w:t>
      </w:r>
      <w:proofErr w:type="spellEnd"/>
      <w:r w:rsidRPr="00712927">
        <w:t xml:space="preserve"> photogrammetry </w:t>
      </w:r>
      <w:r w:rsidR="007734DE">
        <w:fldChar w:fldCharType="begin" w:fldLock="1"/>
      </w:r>
      <w:r w:rsidR="00820DE8">
        <w:instrText>ADDIN CSL_CITATION {"citationItems":[{"id":"ITEM-1","itemData":{"DOI":"10.1016/j.geomorph.2012.08.021","ISBN":"0169-555X","ISSN":"0169555X","abstract":"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 © 2012 Elsevier B.V.","author":[{"dropping-particle":"","family":"Westoby","given":"M. J.","non-dropping-particle":"","parse-names":false,"suffix":""},{"dropping-particle":"","family":"Brasington","given":"J.","non-dropping-particle":"","parse-names":false,"suffix":""},{"dropping-particle":"","family":"Glasser","given":"N. F.","non-dropping-particle":"","parse-names":false,"suffix":""},{"dropping-particle":"","family":"Hambrey","given":"M. J.","non-dropping-particle":"","parse-names":false,"suffix":""},{"dropping-particle":"","family":"Reynolds","given":"J. M.","non-dropping-particle":"","parse-names":false,"suffix":""}],"container-title":"Geomorphology","id":"ITEM-1","issued":{"date-parts":[["2012"]]},"title":"'Structure-from-Motion' photogrammetry: A low-cost, effective tool for geoscience applications","type":"article-journal"},"uris":["http://www.mendeley.com/documents/?uuid=6b3a070d-3cfa-390c-9f21-fd42b05ea673"]}],"mendeley":{"formattedCitation":"[21]","plainTextFormattedCitation":"[21]","previouslyFormattedCitation":"[20]"},"properties":{"noteIndex":0},"schema":"https://github.com/citation-style-language/schema/raw/master/csl-citation.json"}</w:instrText>
      </w:r>
      <w:r w:rsidR="007734DE">
        <w:fldChar w:fldCharType="separate"/>
      </w:r>
      <w:r w:rsidR="00820DE8" w:rsidRPr="00820DE8">
        <w:rPr>
          <w:i w:val="0"/>
          <w:noProof/>
        </w:rPr>
        <w:t>[21]</w:t>
      </w:r>
      <w:r w:rsidR="007734DE">
        <w:fldChar w:fldCharType="end"/>
      </w:r>
    </w:p>
    <w:p w14:paraId="614E2BF6" w14:textId="77777777" w:rsidR="00570854" w:rsidRDefault="00570854" w:rsidP="00E910C2"/>
    <w:p w14:paraId="68247B4A" w14:textId="005894B9" w:rsidR="00E910C2" w:rsidRPr="0049270F" w:rsidRDefault="00F103BE" w:rsidP="00E910C2">
      <w:r>
        <w:lastRenderedPageBreak/>
        <w:t>The Leica system for LIDAR scanning of an area states a scan time</w:t>
      </w:r>
      <w:r w:rsidR="00922775">
        <w:t xml:space="preserve"> of 3 minutes per single scan</w:t>
      </w:r>
      <w:r w:rsidR="00862930">
        <w:t xml:space="preserve"> </w:t>
      </w:r>
      <w:r w:rsidR="00862930">
        <w:fldChar w:fldCharType="begin" w:fldLock="1"/>
      </w:r>
      <w:r w:rsidR="00820DE8">
        <w:instrText>ADDIN CSL_CITATION {"citationItems":[{"id":"ITEM-1","itemData":{"author":[{"dropping-particle":"","family":"Leica","given":"","non-dropping-particle":"","parse-names":false,"suffix":""}],"id":"ITEM-1","issued":{"date-parts":[["2017"]]},"page":"1","publisher":"Leica Geosystems","title":"Leica blk360 imaging scanner","type":"article"},"uris":["http://www.mendeley.com/documents/?uuid=829d687a-7518-4913-afa3-d6be861bc383"]}],"mendeley":{"formattedCitation":"[22]","plainTextFormattedCitation":"[22]","previouslyFormattedCitation":"[21]"},"properties":{"noteIndex":0},"schema":"https://github.com/citation-style-language/schema/raw/master/csl-citation.json"}</w:instrText>
      </w:r>
      <w:r w:rsidR="00862930">
        <w:fldChar w:fldCharType="separate"/>
      </w:r>
      <w:r w:rsidR="00820DE8" w:rsidRPr="00820DE8">
        <w:rPr>
          <w:noProof/>
        </w:rPr>
        <w:t>[22]</w:t>
      </w:r>
      <w:r w:rsidR="00862930">
        <w:fldChar w:fldCharType="end"/>
      </w:r>
      <w:r w:rsidR="00922775">
        <w:t>. Th</w:t>
      </w:r>
      <w:r w:rsidR="00862930">
        <w:t xml:space="preserve">e author has personal knowledge of using this system and understands that a </w:t>
      </w:r>
      <w:r w:rsidR="0049270F">
        <w:t>200ft</w:t>
      </w:r>
      <w:r w:rsidR="0049270F">
        <w:rPr>
          <w:vertAlign w:val="superscript"/>
        </w:rPr>
        <w:t>2</w:t>
      </w:r>
      <w:r w:rsidR="0049270F">
        <w:t xml:space="preserve"> area from start to usable 3D image can take up to half a day. This scan time – although </w:t>
      </w:r>
      <w:r w:rsidR="002542E4">
        <w:t xml:space="preserve">relatively fast for the actions – </w:t>
      </w:r>
      <w:r w:rsidR="00F17C95">
        <w:t>is still too long for quick developments and each comes with issues in changing the 3D scan to suit a</w:t>
      </w:r>
      <w:r w:rsidR="00DA6EE7">
        <w:t xml:space="preserve"> </w:t>
      </w:r>
      <w:r w:rsidR="00AF0D62">
        <w:t>developer’s</w:t>
      </w:r>
      <w:r w:rsidR="00DA6EE7">
        <w:t xml:space="preserve"> requirements.</w:t>
      </w:r>
    </w:p>
    <w:p w14:paraId="2D4DA5E6" w14:textId="5D4A0EF9" w:rsidR="005C2278" w:rsidRDefault="005C2278" w:rsidP="008B5A0A">
      <w:r>
        <w:t xml:space="preserve">A big difference in the proposed </w:t>
      </w:r>
      <w:r w:rsidR="00DA6EE7">
        <w:t xml:space="preserve">system </w:t>
      </w:r>
      <w:r w:rsidR="008A52BD">
        <w:t xml:space="preserve">would be the use of custom models in substitution of </w:t>
      </w:r>
      <w:r w:rsidR="00AF0D62">
        <w:t>real-world</w:t>
      </w:r>
      <w:r w:rsidR="00D01F71">
        <w:t xml:space="preserve"> textured models. Where a 3D area would be generated based on the textures and measurements from </w:t>
      </w:r>
      <w:r w:rsidR="00960304">
        <w:t xml:space="preserve">the real world, the proposed system removes the </w:t>
      </w:r>
      <w:r w:rsidR="00AF0D62">
        <w:t>real-world</w:t>
      </w:r>
      <w:r w:rsidR="00960304">
        <w:t xml:space="preserve"> textures. Our system uses the measurements and locations of objects</w:t>
      </w:r>
      <w:r w:rsidR="00016C48">
        <w:t xml:space="preserve"> and theoretically, would generate the area faster because of this. </w:t>
      </w:r>
    </w:p>
    <w:p w14:paraId="7D2D4C22" w14:textId="7DA2A698" w:rsidR="00BA2112" w:rsidRDefault="00BA2112" w:rsidP="008B5A0A">
      <w:r>
        <w:t xml:space="preserve">The systems do however have different applications. A geospatial scan such as a scan from LIDAR or </w:t>
      </w:r>
      <w:r w:rsidR="00A4352C">
        <w:t>generated using photogrammetry have their uses is realistic representations of areas</w:t>
      </w:r>
      <w:r w:rsidR="003B3C09">
        <w:t xml:space="preserve">. This is a use case that is key to preserving history </w:t>
      </w:r>
      <w:r w:rsidR="000E7F91">
        <w:t>and spaces for the future. The proposed system of this report would be used to generate quick 3D spaces using custom models based off a single image. There may be a use case down the line where, using feature recognition</w:t>
      </w:r>
      <w:r w:rsidR="001650AB">
        <w:t xml:space="preserve"> or location mapping we could scan and generate full 3D spaces. At the present, due to the research nature of the project, </w:t>
      </w:r>
      <w:r w:rsidR="007F3CE5">
        <w:t xml:space="preserve">there is only the scope for a single image to be used meaning a restriction in the space generated. </w:t>
      </w:r>
    </w:p>
    <w:p w14:paraId="3C51838B" w14:textId="36318F29" w:rsidR="00C55852" w:rsidRDefault="007F3CE5" w:rsidP="00F106F5">
      <w:r>
        <w:t xml:space="preserve">A system such as the </w:t>
      </w:r>
      <w:r w:rsidR="00D7251E">
        <w:t xml:space="preserve">product proposed would be used to prototype 3D systems in a realistic space quickly and efficiently. The author came to the idea of this project from developing </w:t>
      </w:r>
      <w:r w:rsidR="006818D1">
        <w:t>immersive systems and not being able to test in a real</w:t>
      </w:r>
      <w:r w:rsidR="00BA2420">
        <w:t>-</w:t>
      </w:r>
      <w:r w:rsidR="006818D1">
        <w:t xml:space="preserve">world scenario without weeks of work beforehand. The system could also be used as a soft segmentation tool to </w:t>
      </w:r>
      <w:r w:rsidR="00BA2420">
        <w:t xml:space="preserve">‘touch-up’ any 3D scans with professionally developed 3D assets. </w:t>
      </w:r>
    </w:p>
    <w:p w14:paraId="3EE06EE5" w14:textId="58ABE338" w:rsidR="00C55852" w:rsidRDefault="00C55852" w:rsidP="008B5A0A">
      <w:r>
        <w:t xml:space="preserve">In researching the applications that are similar to the proposed project, </w:t>
      </w:r>
      <w:r w:rsidR="001378EF">
        <w:t xml:space="preserve">the author had found </w:t>
      </w:r>
      <w:r w:rsidR="00AC540C">
        <w:t>a recently released paper documenting 3D-RCNN, a convolutional neural network with the purpose of distinguishing 3D features from a 2D image</w:t>
      </w:r>
      <w:r w:rsidR="00366C67">
        <w:t xml:space="preserve"> </w:t>
      </w:r>
      <w:r w:rsidR="00366C67">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mendeley":{"formattedCitation":"[4]","plainTextFormattedCitation":"[4]","previouslyFormattedCitation":"[4]"},"properties":{"noteIndex":0},"schema":"https://github.com/citation-style-language/schema/raw/master/csl-citation.json"}</w:instrText>
      </w:r>
      <w:r w:rsidR="00366C67">
        <w:fldChar w:fldCharType="separate"/>
      </w:r>
      <w:r w:rsidR="00555C98" w:rsidRPr="00555C98">
        <w:rPr>
          <w:noProof/>
        </w:rPr>
        <w:t>[4]</w:t>
      </w:r>
      <w:r w:rsidR="00366C67">
        <w:fldChar w:fldCharType="end"/>
      </w:r>
      <w:r w:rsidR="00AC540C">
        <w:t xml:space="preserve">. </w:t>
      </w:r>
      <w:r>
        <w:t xml:space="preserve"> </w:t>
      </w:r>
      <w:r w:rsidR="00366C67">
        <w:t xml:space="preserve">This works in a similar way to the proposed system however the </w:t>
      </w:r>
      <w:proofErr w:type="gramStart"/>
      <w:r w:rsidR="00366C67">
        <w:t>end product</w:t>
      </w:r>
      <w:proofErr w:type="gramEnd"/>
      <w:r w:rsidR="00366C67">
        <w:t xml:space="preserve"> is to be used for </w:t>
      </w:r>
      <w:r w:rsidR="002040D3">
        <w:t>different cases. The system proposed by [7] is a real</w:t>
      </w:r>
      <w:r w:rsidR="000F573E">
        <w:t xml:space="preserve">-time system for generating a 3D shape set that can be used for depth and analysis. This is key for </w:t>
      </w:r>
      <w:r w:rsidR="00717771">
        <w:t xml:space="preserve">autonomous vehicles and other systems that require accurate and fast depth images from 2D </w:t>
      </w:r>
      <w:r w:rsidR="007048B1">
        <w:t>graphics.</w:t>
      </w:r>
    </w:p>
    <w:p w14:paraId="630907CE" w14:textId="12B97799" w:rsidR="007048B1" w:rsidRDefault="007048B1" w:rsidP="008B5A0A">
      <w:r>
        <w:t>The system proposed in this report uses object recognition to substitute specified objects in</w:t>
      </w:r>
      <w:r w:rsidR="00A23E4E">
        <w:t xml:space="preserve"> a 2D image with 3D assets in a virtual space. This means that developers may use custom objects to quickly create </w:t>
      </w:r>
      <w:r w:rsidR="00374751">
        <w:t xml:space="preserve">realistic 3D spaces based off real-world scenarios. </w:t>
      </w:r>
      <w:r w:rsidR="000F6D69">
        <w:t>Developers using this system are not locked to recreate the real scenario completely.</w:t>
      </w:r>
    </w:p>
    <w:p w14:paraId="702DD8C0" w14:textId="49930277" w:rsidR="000C085D" w:rsidRDefault="000C085D" w:rsidP="008B5A0A">
      <w:r>
        <w:t xml:space="preserve">It is a testament to the research nature of the proposed project that the 3D-RCNN </w:t>
      </w:r>
      <w:r w:rsidR="00D14865">
        <w:t xml:space="preserve">work is not yet published. The paper published is an outline of the algorithms used and how it is built but there is not functioning </w:t>
      </w:r>
      <w:r w:rsidR="009D6328">
        <w:t>system so far. Although the use cases are different, the area of work is the same between the author’s proposed system and 3D-RCNN.</w:t>
      </w:r>
    </w:p>
    <w:p w14:paraId="73468CB2" w14:textId="77777777" w:rsidR="00E910C2" w:rsidRPr="00894B84" w:rsidRDefault="00E910C2" w:rsidP="008B5A0A"/>
    <w:p w14:paraId="79E059DD" w14:textId="77777777" w:rsidR="003B154A" w:rsidRPr="00BE199E" w:rsidRDefault="003B154A" w:rsidP="004341D0"/>
    <w:p w14:paraId="4E3669A3" w14:textId="77777777" w:rsidR="003B154A" w:rsidRDefault="003B154A" w:rsidP="004341D0"/>
    <w:p w14:paraId="528228E2" w14:textId="77777777" w:rsidR="00E11DCC" w:rsidRDefault="00E11DCC">
      <w:pPr>
        <w:spacing w:after="160" w:line="259" w:lineRule="auto"/>
        <w:ind w:firstLine="0"/>
        <w:rPr>
          <w:rFonts w:eastAsiaTheme="majorEastAsia"/>
          <w:b/>
          <w:color w:val="auto"/>
          <w:sz w:val="28"/>
          <w:szCs w:val="32"/>
        </w:rPr>
      </w:pPr>
      <w:r>
        <w:br w:type="page"/>
      </w:r>
    </w:p>
    <w:p w14:paraId="180B3190" w14:textId="7229D98E" w:rsidR="004B4920" w:rsidRDefault="008C5C6D" w:rsidP="00F72A05">
      <w:pPr>
        <w:pStyle w:val="Heading1"/>
      </w:pPr>
      <w:bookmarkStart w:id="11" w:name="_Toc531784730"/>
      <w:r w:rsidRPr="005712AE">
        <w:lastRenderedPageBreak/>
        <w:t xml:space="preserve">3. </w:t>
      </w:r>
      <w:r w:rsidR="00CD72F6" w:rsidRPr="005712AE">
        <w:t>Project plan and Requirements Specification</w:t>
      </w:r>
      <w:bookmarkEnd w:id="11"/>
    </w:p>
    <w:p w14:paraId="710FFF6F" w14:textId="65EEA054" w:rsidR="008C5C6D" w:rsidRDefault="00465573" w:rsidP="00A574BC">
      <w:r>
        <w:t>This section</w:t>
      </w:r>
      <w:r w:rsidR="004B4920">
        <w:t xml:space="preserve"> outlines the initial project planning stages a</w:t>
      </w:r>
      <w:r w:rsidR="000812E2">
        <w:t>s well as justification for requirements gathering methodology and initial specification. As the product is a work in progress, some of the initial requirements may change through the product lifecyc</w:t>
      </w:r>
      <w:r w:rsidR="00804447">
        <w:t>le.</w:t>
      </w:r>
    </w:p>
    <w:p w14:paraId="0E89B55F" w14:textId="33E7E98C" w:rsidR="006B6113" w:rsidRDefault="006B6113" w:rsidP="00A574BC"/>
    <w:p w14:paraId="0F1D8652" w14:textId="38A1D2A0" w:rsidR="006B6113" w:rsidRDefault="006B6113" w:rsidP="00F72A05">
      <w:pPr>
        <w:pStyle w:val="Heading2"/>
      </w:pPr>
      <w:bookmarkStart w:id="12" w:name="_Toc531784731"/>
      <w:r>
        <w:t>3.1 Stakeholder Identification</w:t>
      </w:r>
      <w:bookmarkEnd w:id="12"/>
    </w:p>
    <w:p w14:paraId="729CCF83" w14:textId="3C1BC77B" w:rsidR="003B4313" w:rsidRDefault="00E56894" w:rsidP="006B6113">
      <w:r>
        <w:t xml:space="preserve">This project has 2 </w:t>
      </w:r>
      <w:r w:rsidR="000E0F6C">
        <w:t>distinct categories</w:t>
      </w:r>
      <w:r>
        <w:t xml:space="preserve"> of stakeholders: direct and in</w:t>
      </w:r>
      <w:r w:rsidR="00B60536">
        <w:t>direct. The direct stakeholders are those closest to the project where the indirect are possible end users. Th</w:t>
      </w:r>
      <w:r w:rsidR="00875EBB">
        <w:t xml:space="preserve">e proposed </w:t>
      </w:r>
      <w:r w:rsidR="000E0F6C">
        <w:t>project,</w:t>
      </w:r>
      <w:r w:rsidR="00875EBB">
        <w:t xml:space="preserve"> however, is research focused and as such the main goal of the project is to further the </w:t>
      </w:r>
      <w:r w:rsidR="00696F4D">
        <w:t xml:space="preserve">development of 2D </w:t>
      </w:r>
      <w:r w:rsidR="008C3410">
        <w:t xml:space="preserve">image </w:t>
      </w:r>
      <w:r w:rsidR="00696F4D">
        <w:t xml:space="preserve">recognition technology using recent advances in the field of machine learning. </w:t>
      </w:r>
      <w:r w:rsidR="008C14EF">
        <w:t xml:space="preserve">It is </w:t>
      </w:r>
      <w:r w:rsidR="008C3410">
        <w:t>due to</w:t>
      </w:r>
      <w:r w:rsidR="008C14EF">
        <w:t xml:space="preserve"> this, that the main stakeholder listed is the author of this report. All other stakeholders are indirect. These are listed in </w:t>
      </w:r>
      <w:r w:rsidR="008C3410">
        <w:t>figure 6</w:t>
      </w:r>
      <w:r w:rsidR="008C14EF">
        <w:t xml:space="preserve"> below.</w:t>
      </w:r>
    </w:p>
    <w:p w14:paraId="7FDD424F" w14:textId="6645E02F" w:rsidR="00C6165C" w:rsidRDefault="00C6165C" w:rsidP="006B6113"/>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22"/>
        <w:gridCol w:w="2976"/>
        <w:gridCol w:w="3261"/>
      </w:tblGrid>
      <w:tr w:rsidR="00C6165C" w14:paraId="1F5167BE" w14:textId="77777777" w:rsidTr="008627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46F216D" w14:textId="5882818F" w:rsidR="00C6165C" w:rsidRDefault="000C2144" w:rsidP="006B6113">
            <w:pPr>
              <w:ind w:firstLine="0"/>
            </w:pPr>
            <w:r>
              <w:t>Stakeholder ID</w:t>
            </w:r>
          </w:p>
        </w:tc>
        <w:tc>
          <w:tcPr>
            <w:tcW w:w="2976" w:type="dxa"/>
          </w:tcPr>
          <w:p w14:paraId="16623C40" w14:textId="0A968D51"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Name</w:t>
            </w:r>
          </w:p>
        </w:tc>
        <w:tc>
          <w:tcPr>
            <w:tcW w:w="3261" w:type="dxa"/>
          </w:tcPr>
          <w:p w14:paraId="51AE1B12" w14:textId="20D42450"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Role</w:t>
            </w:r>
          </w:p>
        </w:tc>
      </w:tr>
      <w:tr w:rsidR="00C6165C" w14:paraId="67CEBFC5"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5B493" w14:textId="74D07A87" w:rsidR="00C6165C" w:rsidRDefault="000C2144" w:rsidP="00FC5926">
            <w:pPr>
              <w:ind w:firstLine="0"/>
              <w:jc w:val="center"/>
            </w:pPr>
            <w:r>
              <w:t>D01</w:t>
            </w:r>
          </w:p>
        </w:tc>
        <w:tc>
          <w:tcPr>
            <w:tcW w:w="2976" w:type="dxa"/>
          </w:tcPr>
          <w:p w14:paraId="22ED28FF" w14:textId="0EA53525"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Adam Grimley</w:t>
            </w:r>
          </w:p>
        </w:tc>
        <w:tc>
          <w:tcPr>
            <w:tcW w:w="3261" w:type="dxa"/>
          </w:tcPr>
          <w:p w14:paraId="7F4A7DF3" w14:textId="1B5A4916"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Developer / Author</w:t>
            </w:r>
          </w:p>
        </w:tc>
      </w:tr>
      <w:tr w:rsidR="00C6165C" w14:paraId="7CE83CAE"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9FE95F" w14:textId="2DA84D89" w:rsidR="00C6165C" w:rsidRDefault="000C2144" w:rsidP="00FC5926">
            <w:pPr>
              <w:ind w:firstLine="0"/>
              <w:jc w:val="center"/>
            </w:pPr>
            <w:r>
              <w:t>I01</w:t>
            </w:r>
          </w:p>
        </w:tc>
        <w:tc>
          <w:tcPr>
            <w:tcW w:w="2976" w:type="dxa"/>
          </w:tcPr>
          <w:p w14:paraId="6EC89E33" w14:textId="0CF3DB59"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Dr Gaye Lightbody</w:t>
            </w:r>
          </w:p>
        </w:tc>
        <w:tc>
          <w:tcPr>
            <w:tcW w:w="3261" w:type="dxa"/>
          </w:tcPr>
          <w:p w14:paraId="216A0FAE" w14:textId="42BC742B"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Mentor / Advisor</w:t>
            </w:r>
          </w:p>
        </w:tc>
      </w:tr>
      <w:tr w:rsidR="00C6165C" w14:paraId="7CD291CB"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46CE16F" w14:textId="4D52EE62" w:rsidR="00C6165C" w:rsidRDefault="0064551D" w:rsidP="00FC5926">
            <w:pPr>
              <w:ind w:firstLine="0"/>
              <w:jc w:val="center"/>
            </w:pPr>
            <w:r>
              <w:t>I02</w:t>
            </w:r>
          </w:p>
        </w:tc>
        <w:tc>
          <w:tcPr>
            <w:tcW w:w="2976" w:type="dxa"/>
          </w:tcPr>
          <w:p w14:paraId="101153D7" w14:textId="531FD1B0"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Kainos Innovation Team</w:t>
            </w:r>
          </w:p>
        </w:tc>
        <w:tc>
          <w:tcPr>
            <w:tcW w:w="3261" w:type="dxa"/>
          </w:tcPr>
          <w:p w14:paraId="03CA23F8" w14:textId="15427B79"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Advisors</w:t>
            </w:r>
          </w:p>
        </w:tc>
      </w:tr>
      <w:tr w:rsidR="0064551D" w14:paraId="00B0C659"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F7BF8D5" w14:textId="73C2BF48" w:rsidR="0064551D" w:rsidRDefault="0064551D" w:rsidP="00FC5926">
            <w:pPr>
              <w:ind w:firstLine="0"/>
              <w:jc w:val="center"/>
            </w:pPr>
            <w:r>
              <w:t>I03</w:t>
            </w:r>
          </w:p>
        </w:tc>
        <w:tc>
          <w:tcPr>
            <w:tcW w:w="2976" w:type="dxa"/>
          </w:tcPr>
          <w:p w14:paraId="2205BA15" w14:textId="06B28271" w:rsidR="0064551D" w:rsidRDefault="0064551D" w:rsidP="006B6113">
            <w:pPr>
              <w:ind w:firstLine="0"/>
              <w:cnfStyle w:val="000000000000" w:firstRow="0" w:lastRow="0" w:firstColumn="0" w:lastColumn="0" w:oddVBand="0" w:evenVBand="0" w:oddHBand="0" w:evenHBand="0" w:firstRowFirstColumn="0" w:firstRowLastColumn="0" w:lastRowFirstColumn="0" w:lastRowLastColumn="0"/>
            </w:pPr>
            <w:r>
              <w:t>PSG</w:t>
            </w:r>
          </w:p>
        </w:tc>
        <w:tc>
          <w:tcPr>
            <w:tcW w:w="3261" w:type="dxa"/>
          </w:tcPr>
          <w:p w14:paraId="50C06A09" w14:textId="4DA4C37B" w:rsidR="0064551D" w:rsidRDefault="0064551D" w:rsidP="007734DE">
            <w:pPr>
              <w:keepNext/>
              <w:ind w:firstLine="0"/>
              <w:cnfStyle w:val="000000000000" w:firstRow="0" w:lastRow="0" w:firstColumn="0" w:lastColumn="0" w:oddVBand="0" w:evenVBand="0" w:oddHBand="0" w:evenHBand="0" w:firstRowFirstColumn="0" w:firstRowLastColumn="0" w:lastRowFirstColumn="0" w:lastRowLastColumn="0"/>
            </w:pPr>
            <w:r>
              <w:t>Peer support / Focus group</w:t>
            </w:r>
          </w:p>
        </w:tc>
      </w:tr>
    </w:tbl>
    <w:p w14:paraId="4567B4B7" w14:textId="67AE6DEB" w:rsidR="00002798" w:rsidRPr="008531FB" w:rsidRDefault="007734DE" w:rsidP="007734DE">
      <w:pPr>
        <w:pStyle w:val="Caption"/>
        <w:rPr>
          <w:sz w:val="10"/>
          <w:szCs w:val="10"/>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6</w:t>
      </w:r>
      <w:r w:rsidR="00E221BC">
        <w:rPr>
          <w:noProof/>
        </w:rPr>
        <w:fldChar w:fldCharType="end"/>
      </w:r>
      <w:r>
        <w:t xml:space="preserve"> - Stakeholder listing</w:t>
      </w:r>
    </w:p>
    <w:p w14:paraId="6E64CA6B" w14:textId="77777777" w:rsidR="00B01D30" w:rsidRDefault="00B01D30" w:rsidP="00A574BC"/>
    <w:p w14:paraId="0DACB3DD" w14:textId="485FF4AF" w:rsidR="00973A75" w:rsidRDefault="00EA1AB9" w:rsidP="00333A17">
      <w:r>
        <w:t xml:space="preserve">If required by the author, </w:t>
      </w:r>
      <w:r w:rsidR="009D097C">
        <w:t xml:space="preserve">specialist machine learning developers </w:t>
      </w:r>
      <w:r w:rsidR="00A53658">
        <w:t>(</w:t>
      </w:r>
      <w:r w:rsidR="009D097C">
        <w:t xml:space="preserve">as </w:t>
      </w:r>
      <w:r w:rsidR="00383D1D">
        <w:t>outlined</w:t>
      </w:r>
      <w:r w:rsidR="009D097C">
        <w:t xml:space="preserve"> in section 1.1 of this report</w:t>
      </w:r>
      <w:r w:rsidR="00A53658">
        <w:t>)</w:t>
      </w:r>
      <w:r w:rsidR="009D097C">
        <w:t xml:space="preserve"> may be </w:t>
      </w:r>
      <w:r w:rsidR="00A53658">
        <w:t>consulted</w:t>
      </w:r>
      <w:r w:rsidR="005D1A08">
        <w:t xml:space="preserve">. The author does not intend for this to be required however if </w:t>
      </w:r>
      <w:r w:rsidR="00973A75">
        <w:t>they are consulted, they will be added as an indirect stakeholder in a consultant role.</w:t>
      </w:r>
    </w:p>
    <w:p w14:paraId="052CDCEF" w14:textId="77777777" w:rsidR="00333A17" w:rsidRDefault="00333A17" w:rsidP="00333A17"/>
    <w:p w14:paraId="33369E38" w14:textId="24A3DA5C" w:rsidR="00475615" w:rsidRPr="000E5E04" w:rsidRDefault="00475615" w:rsidP="00383D1D">
      <w:pPr>
        <w:pStyle w:val="Heading2"/>
      </w:pPr>
      <w:bookmarkStart w:id="13" w:name="_Toc531784732"/>
      <w:r>
        <w:t>3.2 Requirements gathering methodology</w:t>
      </w:r>
      <w:bookmarkEnd w:id="13"/>
    </w:p>
    <w:p w14:paraId="5160A216" w14:textId="548BDB91" w:rsidR="00475615" w:rsidRDefault="00475615" w:rsidP="00475615">
      <w:r>
        <w:t xml:space="preserve">In gathering requirements, a meeting was placed with members of the Kainos Applied Innovation team to discuss what would be required of a system like that which has been proposed. The team are recognised members of the </w:t>
      </w:r>
      <w:r w:rsidR="00383D1D">
        <w:t>Northern Ireland</w:t>
      </w:r>
      <w:r>
        <w:t xml:space="preserve"> research and development community and as such, have experience in projects such as this. The author conducted this meeting using carefully selected questions designed to create a discussion around the proposed application and to identify and </w:t>
      </w:r>
      <w:r w:rsidR="00B20128">
        <w:t>analyse</w:t>
      </w:r>
      <w:r>
        <w:t xml:space="preserve"> any unforeseen </w:t>
      </w:r>
      <w:r w:rsidR="00B20128">
        <w:t>“</w:t>
      </w:r>
      <w:r>
        <w:t>edge cases</w:t>
      </w:r>
      <w:r w:rsidR="00B20128">
        <w:t>”</w:t>
      </w:r>
      <w:r>
        <w:t xml:space="preserve"> that may come from standard use of the </w:t>
      </w:r>
      <w:r w:rsidR="0058548F">
        <w:t>eventual product</w:t>
      </w:r>
      <w:r>
        <w:t>.</w:t>
      </w:r>
    </w:p>
    <w:p w14:paraId="0336F45F" w14:textId="4C651459" w:rsidR="00475615" w:rsidRDefault="00475615" w:rsidP="00475615">
      <w:r>
        <w:t xml:space="preserve">Going forward in the development of the application and research, the author has gathered a focus group to further develop requirements and to receive feedback about the product. This has shown to be a non-discriminatory way of increasing productive input during the development of a product </w:t>
      </w:r>
      <w:r>
        <w:fldChar w:fldCharType="begin" w:fldLock="1"/>
      </w:r>
      <w:r w:rsidR="00820DE8">
        <w:instrText>ADDIN CSL_CITATION {"citationItems":[{"id":"ITEM-1","itemData":{"DOI":"10.1136/bmj.311.7000.299","ISBN":"0959-8138 (Print)\\n0959-535X (Linking)","ISSN":"14685833","PMID":"7633241","abstract":"This paper introduces focus group methodology, gives advice on group composition, running the groups, and analysing the results. Focus groups have advantages for researchers in the field of health and medicine: they do not discriminate against people who cannot read or write and they can encourage participation from people reluctant to be interviewed on their own or who feel they have nothing to say.","author":[{"dropping-particle":"","family":"Kitzinger","given":"Jenny","non-dropping-particle":"","parse-names":false,"suffix":""}],"container-title":"BMJ","id":"ITEM-1","issued":{"date-parts":[["1995"]]},"title":"Qualitative Research: Introducing focus groups","type":"article-journal"},"uris":["http://www.mendeley.com/documents/?uuid=2fe5902c-f2f0-34b0-a70d-ce1615b64b29"]}],"mendeley":{"formattedCitation":"[23]","plainTextFormattedCitation":"[23]","previouslyFormattedCitation":"[22]"},"properties":{"noteIndex":0},"schema":"https://github.com/citation-style-language/schema/raw/master/csl-citation.json"}</w:instrText>
      </w:r>
      <w:r>
        <w:fldChar w:fldCharType="separate"/>
      </w:r>
      <w:r w:rsidR="00820DE8" w:rsidRPr="00820DE8">
        <w:rPr>
          <w:noProof/>
        </w:rPr>
        <w:t>[23]</w:t>
      </w:r>
      <w:r>
        <w:fldChar w:fldCharType="end"/>
      </w:r>
      <w:r>
        <w:t xml:space="preserve"> and has been chosen by the author for this reason. These meetings will give people a safe environment to raise concerns about the product direction and to suggest ways in which the product can be improved. </w:t>
      </w:r>
    </w:p>
    <w:p w14:paraId="6E4993D6" w14:textId="1180FA6D" w:rsidR="00475615" w:rsidRDefault="00475615" w:rsidP="00475615">
      <w:r>
        <w:t xml:space="preserve">From these focus group meetings, the suggested changes will be taken on board, checked to see if they can fit into the project scope, and passed through as a change request. These requests are examined by the author and checked against the schedule of development to see if they are valuable and time efficient. These may also be discussed with the author’s mentor to examine whether the changes will add </w:t>
      </w:r>
      <w:r w:rsidR="00F042DE">
        <w:t xml:space="preserve">a </w:t>
      </w:r>
      <w:r>
        <w:t>tangible increase in the project viability. Each requirement listed above has been taken from the initial meetings with Kainos and the focus group and may change or be added to as the project is in development.</w:t>
      </w:r>
    </w:p>
    <w:p w14:paraId="51AC9381" w14:textId="0A2CCC16" w:rsidR="00F309EC" w:rsidRDefault="00F309EC" w:rsidP="00475615">
      <w:pPr>
        <w:ind w:firstLine="0"/>
      </w:pPr>
    </w:p>
    <w:p w14:paraId="16DB1CDC" w14:textId="67C5F91D" w:rsidR="005C3699" w:rsidRDefault="00AC2ADF" w:rsidP="00862B4B">
      <w:pPr>
        <w:pStyle w:val="Heading2"/>
      </w:pPr>
      <w:bookmarkStart w:id="14" w:name="_Toc531784733"/>
      <w:r>
        <w:lastRenderedPageBreak/>
        <w:t>3.3 Requirements prioritisation strategy used</w:t>
      </w:r>
      <w:bookmarkEnd w:id="14"/>
    </w:p>
    <w:p w14:paraId="5AC7815D" w14:textId="62311104" w:rsidR="005C3699" w:rsidRDefault="005C3699" w:rsidP="005C3699">
      <w:r>
        <w:t xml:space="preserve">After being introduced </w:t>
      </w:r>
      <w:r w:rsidR="00862B4B">
        <w:t xml:space="preserve">to the technique </w:t>
      </w:r>
      <w:r>
        <w:t xml:space="preserve">in </w:t>
      </w:r>
      <w:r w:rsidR="00D30F21">
        <w:t xml:space="preserve">university, the author decided the best way to prioritise requirements would be to use Karl </w:t>
      </w:r>
      <w:proofErr w:type="spellStart"/>
      <w:r w:rsidR="00D30F21">
        <w:t>Wie</w:t>
      </w:r>
      <w:r w:rsidR="004D40A3">
        <w:t>gers</w:t>
      </w:r>
      <w:proofErr w:type="spellEnd"/>
      <w:r w:rsidR="004D40A3">
        <w:t xml:space="preserve"> Relative Weighting</w:t>
      </w:r>
      <w:r w:rsidR="00F4287C">
        <w:t xml:space="preserve">, </w:t>
      </w:r>
      <w:r w:rsidR="0003356F">
        <w:t>evaluating each requirement based on cost, value and risk</w:t>
      </w:r>
      <w:r w:rsidR="004D40A3">
        <w:t xml:space="preserve"> </w:t>
      </w:r>
      <w:r w:rsidR="003312C4">
        <w:fldChar w:fldCharType="begin" w:fldLock="1"/>
      </w:r>
      <w:r w:rsidR="00820DE8">
        <w:instrText>ADDIN CSL_CITATION {"citationItems":[{"id":"ITEM-1","itemData":{"DOI":"978-0-7356-7966-5","ISBN":"978-0-7356-7966-5","abstract":"'When crisis, strife and misery are at their worst we need to know what is needed to start saving lives and help people help themselves. Based on the advice of so many who have lived through these worst of circumstances we now have this guideline for those who need it the most: field-based staff and national responders. They are the first to respond in their own communities and this guideline will enable them to provide the critical information needed to inform the wider humanitarian community.'","author":[{"dropping-particle":"","family":"Wiegers","given":"Karl E","non-dropping-particle":"","parse-names":false,"suffix":""}],"container-title":"Microsoft Press","id":"ITEM-1","issued":{"date-parts":[["2003"]]},"title":"Software Requirements, Second Edition","type":"article"},"uris":["http://www.mendeley.com/documents/?uuid=931e49a7-66a2-3f24-bd02-d8cf32a77e55"]}],"mendeley":{"formattedCitation":"[24]","plainTextFormattedCitation":"[24]","previouslyFormattedCitation":"[23]"},"properties":{"noteIndex":0},"schema":"https://github.com/citation-style-language/schema/raw/master/csl-citation.json"}</w:instrText>
      </w:r>
      <w:r w:rsidR="003312C4">
        <w:fldChar w:fldCharType="separate"/>
      </w:r>
      <w:r w:rsidR="00820DE8" w:rsidRPr="00820DE8">
        <w:rPr>
          <w:noProof/>
        </w:rPr>
        <w:t>[24]</w:t>
      </w:r>
      <w:r w:rsidR="003312C4">
        <w:fldChar w:fldCharType="end"/>
      </w:r>
      <w:r w:rsidR="00F4287C">
        <w:t>.</w:t>
      </w:r>
      <w:r w:rsidR="00EC6E43">
        <w:t xml:space="preserve"> In the case of the proposed project, the cost value </w:t>
      </w:r>
      <w:r w:rsidR="00B92A45">
        <w:t xml:space="preserve">will represent the estimated time for each requirement to be fulfilled. </w:t>
      </w:r>
      <w:r w:rsidR="00B177D1">
        <w:t xml:space="preserve">The main component of the </w:t>
      </w:r>
      <w:r w:rsidR="00A752C1">
        <w:t xml:space="preserve">prioritisation </w:t>
      </w:r>
      <w:r w:rsidR="004A5FF1">
        <w:t>strategy is the equation:</w:t>
      </w:r>
    </w:p>
    <w:p w14:paraId="15FD9132" w14:textId="064FC0C4" w:rsidR="004A5FF1" w:rsidRDefault="001963A3" w:rsidP="00A752C1">
      <w:pPr>
        <w:ind w:firstLine="0"/>
        <w:jc w:val="center"/>
        <w:rPr>
          <w:b/>
        </w:rPr>
      </w:pPr>
      <w:r>
        <w:rPr>
          <w:b/>
        </w:rPr>
        <w:t xml:space="preserve">Value percentage / </w:t>
      </w:r>
      <w:r w:rsidR="00D50FA0" w:rsidRPr="00D50FA0">
        <w:rPr>
          <w:b/>
        </w:rPr>
        <w:t>(cost percentage * cost weight) + (risk percentage * risk weight)</w:t>
      </w:r>
    </w:p>
    <w:p w14:paraId="3CA2E1D1" w14:textId="0FE55826" w:rsidR="008F7695" w:rsidRDefault="00AF13C5" w:rsidP="00AF13C5">
      <w:pPr>
        <w:ind w:firstLine="0"/>
      </w:pPr>
      <w:r>
        <w:rPr>
          <w:b/>
        </w:rPr>
        <w:tab/>
      </w:r>
      <w:r>
        <w:t xml:space="preserve">This equation allows us to prioritise each requirement </w:t>
      </w:r>
      <w:r w:rsidR="00FD4CBA">
        <w:t>based on weights of how important the cost or the risk is. Due to the high risk of this project, the risk weight is set slightly higher than the cost as the author believes time to be less of a factor</w:t>
      </w:r>
      <w:r w:rsidR="00D73059">
        <w:t xml:space="preserve"> than the technical complexity. An example of the relative weighting used is in figure </w:t>
      </w:r>
      <w:r w:rsidR="00983339">
        <w:t>6</w:t>
      </w:r>
      <w:r w:rsidR="00D73059">
        <w:t xml:space="preserve"> below.</w:t>
      </w:r>
    </w:p>
    <w:p w14:paraId="76F0D9F2" w14:textId="63F84E96" w:rsidR="00D73059" w:rsidRDefault="00D73059" w:rsidP="00AF13C5">
      <w:pPr>
        <w:ind w:firstLine="0"/>
      </w:pPr>
    </w:p>
    <w:tbl>
      <w:tblPr>
        <w:tblStyle w:val="PlainTable1"/>
        <w:tblW w:w="994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178"/>
        <w:gridCol w:w="891"/>
        <w:gridCol w:w="691"/>
        <w:gridCol w:w="691"/>
        <w:gridCol w:w="891"/>
        <w:gridCol w:w="875"/>
        <w:gridCol w:w="891"/>
        <w:gridCol w:w="875"/>
        <w:gridCol w:w="835"/>
      </w:tblGrid>
      <w:tr w:rsidR="001C5F9E" w:rsidRPr="00C96C14" w14:paraId="376A6F53" w14:textId="77777777" w:rsidTr="001C5F9E">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331EBF5F" w14:textId="6A575B76"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Relative Weights:</w:t>
            </w:r>
          </w:p>
        </w:tc>
        <w:tc>
          <w:tcPr>
            <w:tcW w:w="1178" w:type="dxa"/>
            <w:tcBorders>
              <w:left w:val="single" w:sz="4" w:space="0" w:color="BFBFBF" w:themeColor="background1" w:themeShade="BF"/>
            </w:tcBorders>
            <w:noWrap/>
            <w:vAlign w:val="center"/>
            <w:hideMark/>
          </w:tcPr>
          <w:p w14:paraId="3DA06EDC" w14:textId="651708A8"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91" w:type="dxa"/>
            <w:noWrap/>
            <w:vAlign w:val="center"/>
            <w:hideMark/>
          </w:tcPr>
          <w:p w14:paraId="4EC9D579" w14:textId="78E4C462"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691" w:type="dxa"/>
            <w:noWrap/>
            <w:vAlign w:val="center"/>
            <w:hideMark/>
          </w:tcPr>
          <w:p w14:paraId="300F5DD9" w14:textId="1CEC779D"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691" w:type="dxa"/>
            <w:tcBorders>
              <w:right w:val="single" w:sz="4" w:space="0" w:color="BFBFBF" w:themeColor="background1" w:themeShade="BF"/>
            </w:tcBorders>
            <w:noWrap/>
            <w:vAlign w:val="center"/>
            <w:hideMark/>
          </w:tcPr>
          <w:p w14:paraId="58900DF8" w14:textId="36B57CDB"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tcBorders>
              <w:left w:val="single" w:sz="4" w:space="0" w:color="BFBFBF" w:themeColor="background1" w:themeShade="BF"/>
            </w:tcBorders>
            <w:noWrap/>
            <w:vAlign w:val="center"/>
            <w:hideMark/>
          </w:tcPr>
          <w:p w14:paraId="2974CF84" w14:textId="2238B7B9"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75" w:type="dxa"/>
            <w:noWrap/>
            <w:vAlign w:val="center"/>
            <w:hideMark/>
          </w:tcPr>
          <w:p w14:paraId="0149CE6D" w14:textId="6B83A796"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noWrap/>
            <w:vAlign w:val="center"/>
            <w:hideMark/>
          </w:tcPr>
          <w:p w14:paraId="0780EC6A" w14:textId="19C47081"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875" w:type="dxa"/>
            <w:tcBorders>
              <w:right w:val="single" w:sz="4" w:space="0" w:color="BFBFBF" w:themeColor="background1" w:themeShade="BF"/>
            </w:tcBorders>
            <w:noWrap/>
            <w:vAlign w:val="center"/>
            <w:hideMark/>
          </w:tcPr>
          <w:p w14:paraId="77FA568D" w14:textId="34C11104"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35" w:type="dxa"/>
            <w:tcBorders>
              <w:left w:val="single" w:sz="4" w:space="0" w:color="BFBFBF" w:themeColor="background1" w:themeShade="BF"/>
            </w:tcBorders>
            <w:noWrap/>
            <w:vAlign w:val="center"/>
            <w:hideMark/>
          </w:tcPr>
          <w:p w14:paraId="59D765D5" w14:textId="6DB6931A"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280B5B5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093D9FEB" w14:textId="103645AF" w:rsidR="001C5F9E" w:rsidRPr="001C5F9E" w:rsidRDefault="001C5F9E" w:rsidP="001C5F9E">
            <w:pPr>
              <w:spacing w:after="0"/>
              <w:ind w:firstLine="0"/>
              <w:jc w:val="center"/>
              <w:rPr>
                <w:rFonts w:eastAsia="Times New Roman"/>
                <w:color w:val="auto"/>
                <w:sz w:val="20"/>
                <w:szCs w:val="20"/>
                <w:lang w:eastAsia="en-GB"/>
              </w:rPr>
            </w:pPr>
          </w:p>
        </w:tc>
        <w:tc>
          <w:tcPr>
            <w:tcW w:w="1178" w:type="dxa"/>
            <w:tcBorders>
              <w:left w:val="single" w:sz="4" w:space="0" w:color="BFBFBF" w:themeColor="background1" w:themeShade="BF"/>
            </w:tcBorders>
            <w:vAlign w:val="center"/>
            <w:hideMark/>
          </w:tcPr>
          <w:p w14:paraId="1C2CA8E7" w14:textId="1A0BF31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Importance</w:t>
            </w:r>
          </w:p>
        </w:tc>
        <w:tc>
          <w:tcPr>
            <w:tcW w:w="891" w:type="dxa"/>
            <w:vAlign w:val="center"/>
            <w:hideMark/>
          </w:tcPr>
          <w:p w14:paraId="78587809" w14:textId="1AF4F1CB"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Penalty</w:t>
            </w:r>
          </w:p>
        </w:tc>
        <w:tc>
          <w:tcPr>
            <w:tcW w:w="691" w:type="dxa"/>
            <w:vAlign w:val="center"/>
            <w:hideMark/>
          </w:tcPr>
          <w:p w14:paraId="7501F477" w14:textId="328EB63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Total Value</w:t>
            </w:r>
          </w:p>
        </w:tc>
        <w:tc>
          <w:tcPr>
            <w:tcW w:w="691" w:type="dxa"/>
            <w:tcBorders>
              <w:right w:val="single" w:sz="4" w:space="0" w:color="BFBFBF" w:themeColor="background1" w:themeShade="BF"/>
            </w:tcBorders>
            <w:vAlign w:val="center"/>
            <w:hideMark/>
          </w:tcPr>
          <w:p w14:paraId="670C7B87" w14:textId="0C06D63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Value %</w:t>
            </w:r>
          </w:p>
        </w:tc>
        <w:tc>
          <w:tcPr>
            <w:tcW w:w="891" w:type="dxa"/>
            <w:tcBorders>
              <w:left w:val="single" w:sz="4" w:space="0" w:color="BFBFBF" w:themeColor="background1" w:themeShade="BF"/>
            </w:tcBorders>
            <w:vAlign w:val="center"/>
            <w:hideMark/>
          </w:tcPr>
          <w:p w14:paraId="64EBE573" w14:textId="6524411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Cost</w:t>
            </w:r>
          </w:p>
        </w:tc>
        <w:tc>
          <w:tcPr>
            <w:tcW w:w="875" w:type="dxa"/>
            <w:vAlign w:val="center"/>
            <w:hideMark/>
          </w:tcPr>
          <w:p w14:paraId="48CE4CD6" w14:textId="712FF88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Cost %</w:t>
            </w:r>
          </w:p>
        </w:tc>
        <w:tc>
          <w:tcPr>
            <w:tcW w:w="891" w:type="dxa"/>
            <w:vAlign w:val="center"/>
            <w:hideMark/>
          </w:tcPr>
          <w:p w14:paraId="2D668256" w14:textId="2866C28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Risk</w:t>
            </w:r>
          </w:p>
        </w:tc>
        <w:tc>
          <w:tcPr>
            <w:tcW w:w="875" w:type="dxa"/>
            <w:tcBorders>
              <w:right w:val="single" w:sz="4" w:space="0" w:color="BFBFBF" w:themeColor="background1" w:themeShade="BF"/>
            </w:tcBorders>
            <w:vAlign w:val="center"/>
            <w:hideMark/>
          </w:tcPr>
          <w:p w14:paraId="50A2F9DA" w14:textId="05E72E0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isk %</w:t>
            </w:r>
          </w:p>
        </w:tc>
        <w:tc>
          <w:tcPr>
            <w:tcW w:w="835" w:type="dxa"/>
            <w:tcBorders>
              <w:left w:val="single" w:sz="4" w:space="0" w:color="BFBFBF" w:themeColor="background1" w:themeShade="BF"/>
            </w:tcBorders>
            <w:vAlign w:val="center"/>
            <w:hideMark/>
          </w:tcPr>
          <w:p w14:paraId="17580D85" w14:textId="441B364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Priority</w:t>
            </w:r>
          </w:p>
        </w:tc>
      </w:tr>
      <w:tr w:rsidR="001C5F9E" w:rsidRPr="00C96C14" w14:paraId="5158655C"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56BB0E83" w14:textId="5491C79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Totals</w:t>
            </w:r>
          </w:p>
        </w:tc>
        <w:tc>
          <w:tcPr>
            <w:tcW w:w="1178" w:type="dxa"/>
            <w:tcBorders>
              <w:left w:val="single" w:sz="4" w:space="0" w:color="BFBFBF" w:themeColor="background1" w:themeShade="BF"/>
            </w:tcBorders>
            <w:noWrap/>
            <w:vAlign w:val="center"/>
            <w:hideMark/>
          </w:tcPr>
          <w:p w14:paraId="61289A7E" w14:textId="67122E4C"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2</w:t>
            </w:r>
          </w:p>
        </w:tc>
        <w:tc>
          <w:tcPr>
            <w:tcW w:w="891" w:type="dxa"/>
            <w:noWrap/>
            <w:vAlign w:val="center"/>
            <w:hideMark/>
          </w:tcPr>
          <w:p w14:paraId="6DBBCAFB" w14:textId="3C15DC53"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8</w:t>
            </w:r>
          </w:p>
        </w:tc>
        <w:tc>
          <w:tcPr>
            <w:tcW w:w="691" w:type="dxa"/>
            <w:noWrap/>
            <w:vAlign w:val="center"/>
            <w:hideMark/>
          </w:tcPr>
          <w:p w14:paraId="5866FF03" w14:textId="252ACCD9"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20</w:t>
            </w:r>
          </w:p>
        </w:tc>
        <w:tc>
          <w:tcPr>
            <w:tcW w:w="691" w:type="dxa"/>
            <w:tcBorders>
              <w:right w:val="single" w:sz="4" w:space="0" w:color="BFBFBF" w:themeColor="background1" w:themeShade="BF"/>
            </w:tcBorders>
            <w:noWrap/>
            <w:vAlign w:val="center"/>
            <w:hideMark/>
          </w:tcPr>
          <w:p w14:paraId="0251EB70" w14:textId="309B37D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w:t>
            </w:r>
          </w:p>
        </w:tc>
        <w:tc>
          <w:tcPr>
            <w:tcW w:w="891" w:type="dxa"/>
            <w:tcBorders>
              <w:left w:val="single" w:sz="4" w:space="0" w:color="BFBFBF" w:themeColor="background1" w:themeShade="BF"/>
            </w:tcBorders>
            <w:noWrap/>
            <w:vAlign w:val="center"/>
            <w:hideMark/>
          </w:tcPr>
          <w:p w14:paraId="1BC1D6E5" w14:textId="1A35CB7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6</w:t>
            </w:r>
          </w:p>
        </w:tc>
        <w:tc>
          <w:tcPr>
            <w:tcW w:w="875" w:type="dxa"/>
            <w:noWrap/>
            <w:vAlign w:val="center"/>
            <w:hideMark/>
          </w:tcPr>
          <w:p w14:paraId="765DD34D" w14:textId="456122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91" w:type="dxa"/>
            <w:noWrap/>
            <w:vAlign w:val="center"/>
            <w:hideMark/>
          </w:tcPr>
          <w:p w14:paraId="08802617" w14:textId="4A6CB7AA"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5</w:t>
            </w:r>
          </w:p>
        </w:tc>
        <w:tc>
          <w:tcPr>
            <w:tcW w:w="875" w:type="dxa"/>
            <w:tcBorders>
              <w:right w:val="single" w:sz="4" w:space="0" w:color="BFBFBF" w:themeColor="background1" w:themeShade="BF"/>
            </w:tcBorders>
            <w:noWrap/>
            <w:vAlign w:val="center"/>
            <w:hideMark/>
          </w:tcPr>
          <w:p w14:paraId="3741F03C" w14:textId="670EB04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35" w:type="dxa"/>
            <w:tcBorders>
              <w:left w:val="single" w:sz="4" w:space="0" w:color="BFBFBF" w:themeColor="background1" w:themeShade="BF"/>
            </w:tcBorders>
            <w:noWrap/>
            <w:vAlign w:val="center"/>
            <w:hideMark/>
          </w:tcPr>
          <w:p w14:paraId="77AA0A41" w14:textId="0D1BFA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7A345EF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01C228" w14:textId="791444AA"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is standalone</w:t>
            </w:r>
          </w:p>
        </w:tc>
        <w:tc>
          <w:tcPr>
            <w:tcW w:w="1178" w:type="dxa"/>
            <w:tcBorders>
              <w:left w:val="single" w:sz="4" w:space="0" w:color="BFBFBF" w:themeColor="background1" w:themeShade="BF"/>
            </w:tcBorders>
            <w:noWrap/>
            <w:vAlign w:val="center"/>
            <w:hideMark/>
          </w:tcPr>
          <w:p w14:paraId="4C825D62" w14:textId="6DE0AE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4045652C" w14:textId="0CB7BE9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w:t>
            </w:r>
          </w:p>
        </w:tc>
        <w:tc>
          <w:tcPr>
            <w:tcW w:w="691" w:type="dxa"/>
            <w:noWrap/>
            <w:vAlign w:val="center"/>
            <w:hideMark/>
          </w:tcPr>
          <w:p w14:paraId="41472A64" w14:textId="46516CF7"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5</w:t>
            </w:r>
          </w:p>
        </w:tc>
        <w:tc>
          <w:tcPr>
            <w:tcW w:w="691" w:type="dxa"/>
            <w:tcBorders>
              <w:right w:val="single" w:sz="4" w:space="0" w:color="BFBFBF" w:themeColor="background1" w:themeShade="BF"/>
            </w:tcBorders>
            <w:noWrap/>
            <w:vAlign w:val="center"/>
            <w:hideMark/>
          </w:tcPr>
          <w:p w14:paraId="62321D43" w14:textId="49D1B42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8</w:t>
            </w:r>
          </w:p>
        </w:tc>
        <w:tc>
          <w:tcPr>
            <w:tcW w:w="891" w:type="dxa"/>
            <w:tcBorders>
              <w:left w:val="single" w:sz="4" w:space="0" w:color="BFBFBF" w:themeColor="background1" w:themeShade="BF"/>
            </w:tcBorders>
            <w:noWrap/>
            <w:vAlign w:val="center"/>
            <w:hideMark/>
          </w:tcPr>
          <w:p w14:paraId="37997280" w14:textId="7941E56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14CA6634" w14:textId="381E50A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33BF9A3B" w14:textId="1C99B87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tcBorders>
              <w:right w:val="single" w:sz="4" w:space="0" w:color="BFBFBF" w:themeColor="background1" w:themeShade="BF"/>
            </w:tcBorders>
            <w:noWrap/>
            <w:vAlign w:val="center"/>
            <w:hideMark/>
          </w:tcPr>
          <w:p w14:paraId="588C8BE5" w14:textId="2C0ECF2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667</w:t>
            </w:r>
          </w:p>
        </w:tc>
        <w:tc>
          <w:tcPr>
            <w:tcW w:w="835" w:type="dxa"/>
            <w:tcBorders>
              <w:left w:val="single" w:sz="4" w:space="0" w:color="BFBFBF" w:themeColor="background1" w:themeShade="BF"/>
            </w:tcBorders>
            <w:noWrap/>
            <w:vAlign w:val="center"/>
            <w:hideMark/>
          </w:tcPr>
          <w:p w14:paraId="22DFAE74" w14:textId="0E89020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34</w:t>
            </w:r>
          </w:p>
        </w:tc>
      </w:tr>
      <w:tr w:rsidR="001C5F9E" w:rsidRPr="00C96C14" w14:paraId="65150F0A"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2B5CB4" w14:textId="29485F83"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takes single photograph as input</w:t>
            </w:r>
          </w:p>
        </w:tc>
        <w:tc>
          <w:tcPr>
            <w:tcW w:w="1178" w:type="dxa"/>
            <w:tcBorders>
              <w:left w:val="single" w:sz="4" w:space="0" w:color="BFBFBF" w:themeColor="background1" w:themeShade="BF"/>
            </w:tcBorders>
            <w:noWrap/>
            <w:vAlign w:val="center"/>
            <w:hideMark/>
          </w:tcPr>
          <w:p w14:paraId="089049B9" w14:textId="7F8965F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2268FA00" w14:textId="7FE1A70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691" w:type="dxa"/>
            <w:noWrap/>
            <w:vAlign w:val="center"/>
            <w:hideMark/>
          </w:tcPr>
          <w:p w14:paraId="304BA9E4" w14:textId="1DA5962B"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7</w:t>
            </w:r>
          </w:p>
        </w:tc>
        <w:tc>
          <w:tcPr>
            <w:tcW w:w="691" w:type="dxa"/>
            <w:tcBorders>
              <w:right w:val="single" w:sz="4" w:space="0" w:color="BFBFBF" w:themeColor="background1" w:themeShade="BF"/>
            </w:tcBorders>
            <w:noWrap/>
            <w:vAlign w:val="center"/>
            <w:hideMark/>
          </w:tcPr>
          <w:p w14:paraId="61C16C23" w14:textId="3CD8BE80"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7</w:t>
            </w:r>
          </w:p>
        </w:tc>
        <w:tc>
          <w:tcPr>
            <w:tcW w:w="891" w:type="dxa"/>
            <w:tcBorders>
              <w:left w:val="single" w:sz="4" w:space="0" w:color="BFBFBF" w:themeColor="background1" w:themeShade="BF"/>
            </w:tcBorders>
            <w:noWrap/>
            <w:vAlign w:val="center"/>
            <w:hideMark/>
          </w:tcPr>
          <w:p w14:paraId="545E7286" w14:textId="41C7C3A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465C6987" w14:textId="2516FE82"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62493AA1" w14:textId="5B1702D5"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w:t>
            </w:r>
          </w:p>
        </w:tc>
        <w:tc>
          <w:tcPr>
            <w:tcW w:w="875" w:type="dxa"/>
            <w:tcBorders>
              <w:right w:val="single" w:sz="4" w:space="0" w:color="BFBFBF" w:themeColor="background1" w:themeShade="BF"/>
            </w:tcBorders>
            <w:noWrap/>
            <w:vAlign w:val="center"/>
            <w:hideMark/>
          </w:tcPr>
          <w:p w14:paraId="2E5B237B" w14:textId="2091487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333</w:t>
            </w:r>
          </w:p>
        </w:tc>
        <w:tc>
          <w:tcPr>
            <w:tcW w:w="835" w:type="dxa"/>
            <w:tcBorders>
              <w:left w:val="single" w:sz="4" w:space="0" w:color="BFBFBF" w:themeColor="background1" w:themeShade="BF"/>
            </w:tcBorders>
            <w:noWrap/>
            <w:vAlign w:val="center"/>
            <w:hideMark/>
          </w:tcPr>
          <w:p w14:paraId="796CFC39" w14:textId="0B0791A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968</w:t>
            </w:r>
          </w:p>
        </w:tc>
      </w:tr>
      <w:tr w:rsidR="001C5F9E" w:rsidRPr="00C96C14" w14:paraId="070DC153"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73EEE80B" w14:textId="7EB45B5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user does not process the image locally</w:t>
            </w:r>
          </w:p>
        </w:tc>
        <w:tc>
          <w:tcPr>
            <w:tcW w:w="1178" w:type="dxa"/>
            <w:tcBorders>
              <w:left w:val="single" w:sz="4" w:space="0" w:color="BFBFBF" w:themeColor="background1" w:themeShade="BF"/>
            </w:tcBorders>
            <w:noWrap/>
            <w:vAlign w:val="center"/>
            <w:hideMark/>
          </w:tcPr>
          <w:p w14:paraId="2F48E00A" w14:textId="05AE697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91" w:type="dxa"/>
            <w:noWrap/>
            <w:vAlign w:val="center"/>
            <w:hideMark/>
          </w:tcPr>
          <w:p w14:paraId="19C7A4CB" w14:textId="6C82EA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w:t>
            </w:r>
          </w:p>
        </w:tc>
        <w:tc>
          <w:tcPr>
            <w:tcW w:w="691" w:type="dxa"/>
            <w:noWrap/>
            <w:vAlign w:val="center"/>
            <w:hideMark/>
          </w:tcPr>
          <w:p w14:paraId="1B09CC53" w14:textId="04259D5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691" w:type="dxa"/>
            <w:tcBorders>
              <w:right w:val="single" w:sz="4" w:space="0" w:color="BFBFBF" w:themeColor="background1" w:themeShade="BF"/>
            </w:tcBorders>
            <w:noWrap/>
            <w:vAlign w:val="center"/>
            <w:hideMark/>
          </w:tcPr>
          <w:p w14:paraId="61F0580E" w14:textId="49CF9098"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5</w:t>
            </w:r>
          </w:p>
        </w:tc>
        <w:tc>
          <w:tcPr>
            <w:tcW w:w="891" w:type="dxa"/>
            <w:tcBorders>
              <w:left w:val="single" w:sz="4" w:space="0" w:color="BFBFBF" w:themeColor="background1" w:themeShade="BF"/>
            </w:tcBorders>
            <w:noWrap/>
            <w:vAlign w:val="center"/>
            <w:hideMark/>
          </w:tcPr>
          <w:p w14:paraId="5C6EEB00" w14:textId="61AA641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75" w:type="dxa"/>
            <w:noWrap/>
            <w:vAlign w:val="center"/>
            <w:hideMark/>
          </w:tcPr>
          <w:p w14:paraId="263A37A4" w14:textId="54BE3F9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140</w:t>
            </w:r>
          </w:p>
        </w:tc>
        <w:tc>
          <w:tcPr>
            <w:tcW w:w="891" w:type="dxa"/>
            <w:noWrap/>
            <w:vAlign w:val="center"/>
            <w:hideMark/>
          </w:tcPr>
          <w:p w14:paraId="227563D9" w14:textId="16B61E3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875" w:type="dxa"/>
            <w:tcBorders>
              <w:right w:val="single" w:sz="4" w:space="0" w:color="BFBFBF" w:themeColor="background1" w:themeShade="BF"/>
            </w:tcBorders>
            <w:noWrap/>
            <w:vAlign w:val="center"/>
            <w:hideMark/>
          </w:tcPr>
          <w:p w14:paraId="0C844A6F" w14:textId="2148822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0.667</w:t>
            </w:r>
          </w:p>
        </w:tc>
        <w:tc>
          <w:tcPr>
            <w:tcW w:w="835" w:type="dxa"/>
            <w:tcBorders>
              <w:left w:val="single" w:sz="4" w:space="0" w:color="BFBFBF" w:themeColor="background1" w:themeShade="BF"/>
            </w:tcBorders>
            <w:noWrap/>
            <w:vAlign w:val="center"/>
            <w:hideMark/>
          </w:tcPr>
          <w:p w14:paraId="4A284C8E" w14:textId="7E5D3321" w:rsidR="001C5F9E" w:rsidRPr="001C5F9E" w:rsidRDefault="001C5F9E" w:rsidP="001C5F9E">
            <w:pPr>
              <w:keepNext/>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0.260</w:t>
            </w:r>
          </w:p>
        </w:tc>
      </w:tr>
    </w:tbl>
    <w:p w14:paraId="7D96C416" w14:textId="2B32D707" w:rsidR="008F5EC2" w:rsidRDefault="007734DE" w:rsidP="007734DE">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7</w:t>
      </w:r>
      <w:r w:rsidR="00E221BC">
        <w:rPr>
          <w:noProof/>
        </w:rPr>
        <w:fldChar w:fldCharType="end"/>
      </w:r>
      <w:r>
        <w:t xml:space="preserve"> - Requirements prioritisation example</w:t>
      </w:r>
    </w:p>
    <w:p w14:paraId="446FA57F" w14:textId="6C030E2B" w:rsidR="00AC2ADF" w:rsidRDefault="00AC2ADF" w:rsidP="00475615">
      <w:pPr>
        <w:ind w:firstLine="0"/>
      </w:pPr>
    </w:p>
    <w:p w14:paraId="4C4377A3" w14:textId="44E62C5E" w:rsidR="00E25A77" w:rsidRDefault="00E25A77" w:rsidP="00475615">
      <w:pPr>
        <w:ind w:firstLine="0"/>
      </w:pPr>
      <w:r>
        <w:tab/>
        <w:t xml:space="preserve">This process shows which requirement should be handled first. In this case, it would be the </w:t>
      </w:r>
      <w:r w:rsidR="001E5BAB">
        <w:t>single input functionality</w:t>
      </w:r>
      <w:r>
        <w:t xml:space="preserve">. </w:t>
      </w:r>
    </w:p>
    <w:p w14:paraId="61FAC276" w14:textId="77777777" w:rsidR="00E25A77" w:rsidRDefault="00E25A77" w:rsidP="00475615">
      <w:pPr>
        <w:ind w:firstLine="0"/>
      </w:pPr>
    </w:p>
    <w:p w14:paraId="796BC52C" w14:textId="24167EF5" w:rsidR="00F309EC" w:rsidRPr="00F309EC" w:rsidRDefault="00804447" w:rsidP="0099756E">
      <w:pPr>
        <w:pStyle w:val="Heading2"/>
      </w:pPr>
      <w:bookmarkStart w:id="15" w:name="_Toc531784734"/>
      <w:r>
        <w:t>3.</w:t>
      </w:r>
      <w:r w:rsidR="00475615">
        <w:t>4</w:t>
      </w:r>
      <w:r>
        <w:t xml:space="preserve"> Initial Requirements</w:t>
      </w:r>
      <w:bookmarkEnd w:id="15"/>
    </w:p>
    <w:p w14:paraId="3C9060FF" w14:textId="7AE34091" w:rsidR="00F309EC" w:rsidRDefault="00F309EC" w:rsidP="00F309EC">
      <w:r>
        <w:t xml:space="preserve">Requirements listed in the table below are split into FR (functional requirement) and NFR (non-functional requirement) IDs </w:t>
      </w:r>
      <w:r w:rsidR="009F6B91">
        <w:t>and linked to the objectives listed in section 1.3 of this report.</w:t>
      </w:r>
    </w:p>
    <w:p w14:paraId="7B310152" w14:textId="77777777" w:rsidR="001A0470" w:rsidRDefault="001A0470" w:rsidP="00F309EC"/>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CA28F8" w14:paraId="0BD8CAE2" w14:textId="2E7A1012" w:rsidTr="00CA28F8">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89B609" w14:textId="59187378" w:rsidR="00CA28F8" w:rsidRDefault="00CA28F8" w:rsidP="001A0470">
            <w:pPr>
              <w:ind w:firstLine="0"/>
              <w:jc w:val="center"/>
            </w:pPr>
            <w:r>
              <w:t>ID</w:t>
            </w:r>
          </w:p>
        </w:tc>
        <w:tc>
          <w:tcPr>
            <w:tcW w:w="968" w:type="dxa"/>
          </w:tcPr>
          <w:p w14:paraId="4A90033D" w14:textId="01F9B300" w:rsidR="00CA28F8" w:rsidRDefault="00CA28F8" w:rsidP="001A0470">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7619457E" w14:textId="6719243C"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BC7405C" w14:textId="6052B49B"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Priority</w:t>
            </w:r>
          </w:p>
        </w:tc>
      </w:tr>
      <w:tr w:rsidR="000F74DE" w14:paraId="3F15CACA" w14:textId="7FB3A5A8"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8734E54" w14:textId="77777777" w:rsidR="000F74DE" w:rsidRDefault="000F74DE" w:rsidP="000F74DE">
            <w:pPr>
              <w:ind w:firstLine="0"/>
              <w:jc w:val="center"/>
            </w:pPr>
            <w:r>
              <w:t>01</w:t>
            </w:r>
          </w:p>
        </w:tc>
        <w:tc>
          <w:tcPr>
            <w:tcW w:w="968" w:type="dxa"/>
          </w:tcPr>
          <w:p w14:paraId="0A90C29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E86A93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29E71CE3" w14:textId="184FECAC"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F74DE" w14:paraId="5FA61F9C" w14:textId="25AC7904"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2118950" w14:textId="77777777" w:rsidR="000F74DE" w:rsidRDefault="000F74DE" w:rsidP="000F74DE">
            <w:pPr>
              <w:ind w:firstLine="0"/>
              <w:jc w:val="center"/>
            </w:pPr>
            <w:r>
              <w:t>02</w:t>
            </w:r>
          </w:p>
        </w:tc>
        <w:tc>
          <w:tcPr>
            <w:tcW w:w="968" w:type="dxa"/>
          </w:tcPr>
          <w:p w14:paraId="35CDAB6A"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35C3D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64AB4D3E" w14:textId="4D373D9A"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F74DE" w14:paraId="145D68C8" w14:textId="0A34C3DF"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179917" w14:textId="77777777" w:rsidR="000F74DE" w:rsidRDefault="000F74DE" w:rsidP="000F74DE">
            <w:pPr>
              <w:ind w:firstLine="0"/>
              <w:jc w:val="center"/>
            </w:pPr>
            <w:r>
              <w:t>03</w:t>
            </w:r>
          </w:p>
        </w:tc>
        <w:tc>
          <w:tcPr>
            <w:tcW w:w="968" w:type="dxa"/>
          </w:tcPr>
          <w:p w14:paraId="3B58ACAC"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3E5077F"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254AECB9" w14:textId="5B4322D9"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F74DE" w14:paraId="7083C022" w14:textId="50940751"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898BBC" w14:textId="77777777" w:rsidR="000F74DE" w:rsidRDefault="000F74DE" w:rsidP="000F74DE">
            <w:pPr>
              <w:ind w:firstLine="0"/>
              <w:jc w:val="center"/>
            </w:pPr>
            <w:r>
              <w:t>04</w:t>
            </w:r>
          </w:p>
        </w:tc>
        <w:tc>
          <w:tcPr>
            <w:tcW w:w="968" w:type="dxa"/>
          </w:tcPr>
          <w:p w14:paraId="5DC28549"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A80212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59E99693" w14:textId="399CB9DF"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F74DE" w14:paraId="41E3CCE7" w14:textId="002DDBA9"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96ECDB1" w14:textId="77777777" w:rsidR="000F74DE" w:rsidRDefault="000F74DE" w:rsidP="000F74DE">
            <w:pPr>
              <w:ind w:firstLine="0"/>
              <w:jc w:val="center"/>
            </w:pPr>
            <w:r>
              <w:t>05</w:t>
            </w:r>
          </w:p>
        </w:tc>
        <w:tc>
          <w:tcPr>
            <w:tcW w:w="968" w:type="dxa"/>
          </w:tcPr>
          <w:p w14:paraId="7AD5C428"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75D32FF5"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7A5099B0" w14:textId="4C936E1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F74DE" w14:paraId="5CB25074" w14:textId="54022256"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B38A058" w14:textId="4FBC430D" w:rsidR="000F74DE" w:rsidRDefault="000F74DE" w:rsidP="000F74DE">
            <w:pPr>
              <w:ind w:firstLine="0"/>
              <w:jc w:val="center"/>
            </w:pPr>
            <w:r>
              <w:t>06</w:t>
            </w:r>
          </w:p>
        </w:tc>
        <w:tc>
          <w:tcPr>
            <w:tcW w:w="968" w:type="dxa"/>
          </w:tcPr>
          <w:p w14:paraId="266C356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04A47D4"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70EC2AF8" w14:textId="4EF3262C"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0076A568" w14:textId="237B5D3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FC55412" w14:textId="17CAD5FD" w:rsidR="000F74DE" w:rsidRDefault="000F74DE" w:rsidP="000F74DE">
            <w:pPr>
              <w:ind w:firstLine="0"/>
              <w:jc w:val="center"/>
            </w:pPr>
            <w:r>
              <w:t>07</w:t>
            </w:r>
          </w:p>
        </w:tc>
        <w:tc>
          <w:tcPr>
            <w:tcW w:w="968" w:type="dxa"/>
          </w:tcPr>
          <w:p w14:paraId="10371FE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DCF302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recognise and report the relative rotation of desired object</w:t>
            </w:r>
          </w:p>
        </w:tc>
        <w:tc>
          <w:tcPr>
            <w:tcW w:w="968" w:type="dxa"/>
          </w:tcPr>
          <w:p w14:paraId="4EB45A0E" w14:textId="610C3A3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0</w:t>
            </w:r>
          </w:p>
        </w:tc>
      </w:tr>
      <w:tr w:rsidR="000F74DE" w14:paraId="54669DE7" w14:textId="64BD97D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62B42F77" w14:textId="15974DF8" w:rsidR="000F74DE" w:rsidRDefault="000F74DE" w:rsidP="000F74DE">
            <w:pPr>
              <w:ind w:firstLine="0"/>
              <w:jc w:val="center"/>
            </w:pPr>
            <w:r>
              <w:t>08</w:t>
            </w:r>
          </w:p>
        </w:tc>
        <w:tc>
          <w:tcPr>
            <w:tcW w:w="968" w:type="dxa"/>
          </w:tcPr>
          <w:p w14:paraId="358DDA4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1DFB7FE8"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recognise and report the depth of desired object relative to viewpoint</w:t>
            </w:r>
          </w:p>
        </w:tc>
        <w:tc>
          <w:tcPr>
            <w:tcW w:w="968" w:type="dxa"/>
          </w:tcPr>
          <w:p w14:paraId="58776B0C" w14:textId="2D21BD06"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350</w:t>
            </w:r>
          </w:p>
        </w:tc>
      </w:tr>
      <w:tr w:rsidR="000F74DE" w14:paraId="5002EA73" w14:textId="4BC63195"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FC490B7" w14:textId="6C2CB39A" w:rsidR="000F74DE" w:rsidRDefault="000F74DE" w:rsidP="000F74DE">
            <w:pPr>
              <w:ind w:firstLine="0"/>
              <w:jc w:val="center"/>
            </w:pPr>
            <w:r>
              <w:lastRenderedPageBreak/>
              <w:t>09</w:t>
            </w:r>
          </w:p>
        </w:tc>
        <w:tc>
          <w:tcPr>
            <w:tcW w:w="968" w:type="dxa"/>
          </w:tcPr>
          <w:p w14:paraId="32F0A89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580F9FB"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0D69004B" w14:textId="025D6ABF"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F74DE" w14:paraId="283BBEED" w14:textId="01DE20D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AE91692" w14:textId="505D3995" w:rsidR="000F74DE" w:rsidRDefault="000F74DE" w:rsidP="000F74DE">
            <w:pPr>
              <w:ind w:firstLine="0"/>
              <w:jc w:val="center"/>
            </w:pPr>
            <w:r>
              <w:t>10</w:t>
            </w:r>
          </w:p>
        </w:tc>
        <w:tc>
          <w:tcPr>
            <w:tcW w:w="968" w:type="dxa"/>
          </w:tcPr>
          <w:p w14:paraId="7B139BE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A4FF37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419EB65E" w14:textId="54D4D383"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F74DE" w14:paraId="061E41D1" w14:textId="61CAB99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7184166" w14:textId="24A0223D" w:rsidR="000F74DE" w:rsidRDefault="000F74DE" w:rsidP="000F74DE">
            <w:pPr>
              <w:ind w:firstLine="0"/>
              <w:jc w:val="center"/>
            </w:pPr>
            <w:r>
              <w:t>11</w:t>
            </w:r>
          </w:p>
        </w:tc>
        <w:tc>
          <w:tcPr>
            <w:tcW w:w="968" w:type="dxa"/>
          </w:tcPr>
          <w:p w14:paraId="18919B7B"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50684B8"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393E9E03" w14:textId="03C3364B"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F74DE" w14:paraId="028D0A8C" w14:textId="0B05CA3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CFA087" w14:textId="0D3CB911" w:rsidR="000F74DE" w:rsidRDefault="000F74DE" w:rsidP="000F74DE">
            <w:pPr>
              <w:ind w:firstLine="0"/>
              <w:jc w:val="center"/>
            </w:pPr>
            <w:r>
              <w:t>12</w:t>
            </w:r>
          </w:p>
        </w:tc>
        <w:tc>
          <w:tcPr>
            <w:tcW w:w="968" w:type="dxa"/>
          </w:tcPr>
          <w:p w14:paraId="254E3E53"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45B9C37A"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782BD1EF" w14:textId="73067C5D"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F74DE" w14:paraId="0480DE14" w14:textId="0CDEDAE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DA4D8F" w14:textId="71FBAB78" w:rsidR="000F74DE" w:rsidRDefault="000F74DE" w:rsidP="000F74DE">
            <w:pPr>
              <w:ind w:firstLine="0"/>
              <w:jc w:val="center"/>
            </w:pPr>
            <w:r>
              <w:t>13</w:t>
            </w:r>
          </w:p>
        </w:tc>
        <w:tc>
          <w:tcPr>
            <w:tcW w:w="968" w:type="dxa"/>
          </w:tcPr>
          <w:p w14:paraId="0CDE69B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B89E77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c>
          <w:tcPr>
            <w:tcW w:w="968" w:type="dxa"/>
          </w:tcPr>
          <w:p w14:paraId="5C806EDD" w14:textId="5ADDE090"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096</w:t>
            </w:r>
          </w:p>
        </w:tc>
      </w:tr>
      <w:tr w:rsidR="000F74DE" w14:paraId="78018C94" w14:textId="0BE7DD05"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D45AB0" w14:textId="6CFD3315" w:rsidR="000F74DE" w:rsidRDefault="000F74DE" w:rsidP="000F74DE">
            <w:pPr>
              <w:ind w:firstLine="0"/>
              <w:jc w:val="center"/>
            </w:pPr>
            <w:r>
              <w:t>14</w:t>
            </w:r>
          </w:p>
        </w:tc>
        <w:tc>
          <w:tcPr>
            <w:tcW w:w="968" w:type="dxa"/>
          </w:tcPr>
          <w:p w14:paraId="13A7FF5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FB413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application should allow the selection of objects to create in the 3D space</w:t>
            </w:r>
          </w:p>
        </w:tc>
        <w:tc>
          <w:tcPr>
            <w:tcW w:w="968" w:type="dxa"/>
          </w:tcPr>
          <w:p w14:paraId="5916B40D" w14:textId="0CFCD9FE"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680</w:t>
            </w:r>
          </w:p>
        </w:tc>
      </w:tr>
      <w:tr w:rsidR="000F74DE" w14:paraId="039EF0C3" w14:textId="21C00AC3"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E7B1368" w14:textId="3A7A5A61" w:rsidR="000F74DE" w:rsidRDefault="000F74DE" w:rsidP="000F74DE">
            <w:pPr>
              <w:ind w:firstLine="0"/>
              <w:jc w:val="center"/>
            </w:pPr>
            <w:r>
              <w:t>15</w:t>
            </w:r>
          </w:p>
        </w:tc>
        <w:tc>
          <w:tcPr>
            <w:tcW w:w="968" w:type="dxa"/>
          </w:tcPr>
          <w:p w14:paraId="02A4708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97E76C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be developed using cutting edge open source frameworks for ML</w:t>
            </w:r>
          </w:p>
        </w:tc>
        <w:tc>
          <w:tcPr>
            <w:tcW w:w="968" w:type="dxa"/>
          </w:tcPr>
          <w:p w14:paraId="5F69AA56" w14:textId="5B43AB68"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176</w:t>
            </w:r>
          </w:p>
        </w:tc>
      </w:tr>
      <w:tr w:rsidR="000F74DE" w14:paraId="431E24A6" w14:textId="14AC771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870BD6" w14:textId="07AD53DA" w:rsidR="000F74DE" w:rsidRDefault="000F74DE" w:rsidP="000F74DE">
            <w:pPr>
              <w:ind w:firstLine="0"/>
              <w:jc w:val="center"/>
            </w:pPr>
            <w:r>
              <w:t>16</w:t>
            </w:r>
          </w:p>
        </w:tc>
        <w:tc>
          <w:tcPr>
            <w:tcW w:w="968" w:type="dxa"/>
          </w:tcPr>
          <w:p w14:paraId="6EDDBD8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4BBD958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 xml:space="preserve">System will have a way to report metrics including stage times, accuracy percentiles, etc. </w:t>
            </w:r>
          </w:p>
        </w:tc>
        <w:tc>
          <w:tcPr>
            <w:tcW w:w="968" w:type="dxa"/>
          </w:tcPr>
          <w:p w14:paraId="376199B4" w14:textId="4E138F3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7C6D9B34" w14:textId="2F6B91E1"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670CE84" w14:textId="76679B8D" w:rsidR="000F74DE" w:rsidRDefault="000F74DE" w:rsidP="000F74DE">
            <w:pPr>
              <w:ind w:firstLine="0"/>
              <w:jc w:val="center"/>
            </w:pPr>
            <w:r>
              <w:t>17</w:t>
            </w:r>
          </w:p>
        </w:tc>
        <w:tc>
          <w:tcPr>
            <w:tcW w:w="968" w:type="dxa"/>
          </w:tcPr>
          <w:p w14:paraId="60AF9277"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A92CA7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not hold any data that isn’t marked as training data</w:t>
            </w:r>
          </w:p>
        </w:tc>
        <w:tc>
          <w:tcPr>
            <w:tcW w:w="968" w:type="dxa"/>
          </w:tcPr>
          <w:p w14:paraId="4CC8227B" w14:textId="5F6A3A6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987</w:t>
            </w:r>
          </w:p>
        </w:tc>
      </w:tr>
      <w:tr w:rsidR="000F74DE" w14:paraId="0E498EDB" w14:textId="762C9873"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E81CA5" w14:textId="2D832A3A" w:rsidR="000F74DE" w:rsidRDefault="000F74DE" w:rsidP="000F74DE">
            <w:pPr>
              <w:ind w:firstLine="0"/>
              <w:jc w:val="center"/>
            </w:pPr>
            <w:r>
              <w:t>18</w:t>
            </w:r>
          </w:p>
        </w:tc>
        <w:tc>
          <w:tcPr>
            <w:tcW w:w="968" w:type="dxa"/>
          </w:tcPr>
          <w:p w14:paraId="4A9F981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6799B1DE"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shall have a minimum of 70% test coverage</w:t>
            </w:r>
          </w:p>
        </w:tc>
        <w:tc>
          <w:tcPr>
            <w:tcW w:w="968" w:type="dxa"/>
          </w:tcPr>
          <w:p w14:paraId="27E17628" w14:textId="094F39D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81</w:t>
            </w:r>
          </w:p>
        </w:tc>
      </w:tr>
      <w:tr w:rsidR="000F74DE" w14:paraId="733170E9" w14:textId="5212608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6FA2F0B" w14:textId="0C041DC0" w:rsidR="000F74DE" w:rsidRDefault="000F74DE" w:rsidP="000F74DE">
            <w:pPr>
              <w:ind w:firstLine="0"/>
              <w:jc w:val="center"/>
            </w:pPr>
            <w:r>
              <w:t>19</w:t>
            </w:r>
          </w:p>
        </w:tc>
        <w:tc>
          <w:tcPr>
            <w:tcW w:w="968" w:type="dxa"/>
          </w:tcPr>
          <w:p w14:paraId="36EB776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0250DCC0"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I that receives and returns data should be secure</w:t>
            </w:r>
          </w:p>
        </w:tc>
        <w:tc>
          <w:tcPr>
            <w:tcW w:w="968" w:type="dxa"/>
          </w:tcPr>
          <w:p w14:paraId="260EA08B" w14:textId="3F6ABE5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736</w:t>
            </w:r>
          </w:p>
        </w:tc>
      </w:tr>
      <w:tr w:rsidR="000F74DE" w14:paraId="765CECEF" w14:textId="6DFB548D"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AC59F92" w14:textId="77777777" w:rsidR="000F74DE" w:rsidRDefault="000F74DE" w:rsidP="000F74DE">
            <w:pPr>
              <w:ind w:firstLine="0"/>
              <w:jc w:val="center"/>
            </w:pPr>
            <w:r>
              <w:t>20</w:t>
            </w:r>
          </w:p>
        </w:tc>
        <w:tc>
          <w:tcPr>
            <w:tcW w:w="968" w:type="dxa"/>
          </w:tcPr>
          <w:p w14:paraId="1A877770"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59FDBD88" w14:textId="77777777"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t>The application should be desktop only</w:t>
            </w:r>
          </w:p>
        </w:tc>
        <w:tc>
          <w:tcPr>
            <w:tcW w:w="968" w:type="dxa"/>
          </w:tcPr>
          <w:p w14:paraId="5DE78B93" w14:textId="7D147274"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rsidRPr="008077CD">
              <w:t>1.152</w:t>
            </w:r>
          </w:p>
        </w:tc>
      </w:tr>
    </w:tbl>
    <w:p w14:paraId="11E202C8" w14:textId="7A7A36DC" w:rsidR="00283F8D" w:rsidRDefault="007734DE" w:rsidP="002A24B1">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8</w:t>
      </w:r>
      <w:r w:rsidR="00E221BC">
        <w:rPr>
          <w:noProof/>
        </w:rPr>
        <w:fldChar w:fldCharType="end"/>
      </w:r>
      <w:r>
        <w:t xml:space="preserve"> - Initial requirements</w:t>
      </w:r>
    </w:p>
    <w:p w14:paraId="2EC2E311" w14:textId="77777777" w:rsidR="002A24B1" w:rsidRDefault="002A24B1" w:rsidP="0099756E">
      <w:pPr>
        <w:pStyle w:val="Heading2"/>
      </w:pPr>
    </w:p>
    <w:p w14:paraId="7BB2CD27" w14:textId="7CCBBA9C" w:rsidR="0093275C" w:rsidRDefault="00526F44" w:rsidP="0099756E">
      <w:pPr>
        <w:pStyle w:val="Heading2"/>
      </w:pPr>
      <w:bookmarkStart w:id="16" w:name="_Toc531784735"/>
      <w:r>
        <w:t>3.</w:t>
      </w:r>
      <w:r w:rsidR="00475615">
        <w:t>5</w:t>
      </w:r>
      <w:r>
        <w:t xml:space="preserve"> </w:t>
      </w:r>
      <w:r w:rsidR="0093275C">
        <w:t>Proposed System Architecture</w:t>
      </w:r>
      <w:bookmarkEnd w:id="16"/>
    </w:p>
    <w:p w14:paraId="27C0504E" w14:textId="355BCDF5" w:rsidR="00526F44" w:rsidRPr="00526F44" w:rsidRDefault="00B208C0" w:rsidP="002005EB">
      <w:r>
        <w:rPr>
          <w:noProof/>
        </w:rPr>
        <mc:AlternateContent>
          <mc:Choice Requires="wpg">
            <w:drawing>
              <wp:anchor distT="0" distB="0" distL="114300" distR="114300" simplePos="0" relativeHeight="251686912" behindDoc="0" locked="0" layoutInCell="1" allowOverlap="1" wp14:anchorId="32197EE3" wp14:editId="4FFBFE55">
                <wp:simplePos x="0" y="0"/>
                <wp:positionH relativeFrom="column">
                  <wp:posOffset>326571</wp:posOffset>
                </wp:positionH>
                <wp:positionV relativeFrom="paragraph">
                  <wp:posOffset>589189</wp:posOffset>
                </wp:positionV>
                <wp:extent cx="6083935" cy="2441575"/>
                <wp:effectExtent l="0" t="0" r="12065" b="15875"/>
                <wp:wrapTopAndBottom/>
                <wp:docPr id="27" name="Group 27"/>
                <wp:cNvGraphicFramePr/>
                <a:graphic xmlns:a="http://schemas.openxmlformats.org/drawingml/2006/main">
                  <a:graphicData uri="http://schemas.microsoft.com/office/word/2010/wordprocessingGroup">
                    <wpg:wgp>
                      <wpg:cNvGrpSpPr/>
                      <wpg:grpSpPr>
                        <a:xfrm>
                          <a:off x="0" y="0"/>
                          <a:ext cx="6083935" cy="2441575"/>
                          <a:chOff x="0" y="0"/>
                          <a:chExt cx="6083935" cy="2442166"/>
                        </a:xfrm>
                      </wpg:grpSpPr>
                      <wps:wsp>
                        <wps:cNvPr id="3" name="Rectangle 3"/>
                        <wps:cNvSpPr/>
                        <wps:spPr>
                          <a:xfrm>
                            <a:off x="0" y="0"/>
                            <a:ext cx="6083935" cy="244216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Pentagon 4"/>
                        <wps:cNvSpPr/>
                        <wps:spPr>
                          <a:xfrm>
                            <a:off x="220951" y="1760815"/>
                            <a:ext cx="538480"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307CF740" w14:textId="6E6381F4" w:rsidR="00232AB2" w:rsidRPr="00EA5359" w:rsidRDefault="00232AB2" w:rsidP="00EA5359">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85784"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16377" y="968788"/>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7C444A0" w14:textId="1AB07B5F" w:rsidR="00232AB2" w:rsidRPr="00503EF2" w:rsidRDefault="00232AB2" w:rsidP="001239CD">
                              <w:pPr>
                                <w:ind w:firstLine="0"/>
                                <w:jc w:val="center"/>
                                <w:rPr>
                                  <w:sz w:val="16"/>
                                  <w:szCs w:val="16"/>
                                </w:rPr>
                              </w:pPr>
                              <w:r>
                                <w:rPr>
                                  <w:sz w:val="16"/>
                                  <w:szCs w:val="16"/>
                                </w:rPr>
                                <w:t>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47280" y="241348"/>
                            <a:ext cx="3049905" cy="1300480"/>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FF3CB55" w14:textId="77EC95F1" w:rsidR="00232AB2" w:rsidRPr="00863F2B" w:rsidRDefault="00232AB2" w:rsidP="00503EF2">
                              <w:pPr>
                                <w:ind w:firstLine="0"/>
                              </w:pPr>
                              <w:r w:rsidRPr="00863F2B">
                                <w:t>API (Cloud hos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Rectangle 10"/>
                        <wps:cNvSpPr/>
                        <wps:spPr>
                          <a:xfrm>
                            <a:off x="1006180" y="482695"/>
                            <a:ext cx="256540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2331DAA2" w14:textId="22ABE859" w:rsidR="00232AB2" w:rsidRPr="00503EF2" w:rsidRDefault="00232AB2" w:rsidP="000264BC">
                              <w:pPr>
                                <w:ind w:firstLine="0"/>
                                <w:jc w:val="center"/>
                                <w:rPr>
                                  <w:sz w:val="16"/>
                                  <w:szCs w:val="16"/>
                                </w:rPr>
                              </w:pPr>
                              <w:r>
                                <w:rPr>
                                  <w:sz w:val="16"/>
                                  <w:szCs w:val="16"/>
                                </w:rPr>
                                <w:t>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267304" y="96878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37FD73FA" w14:textId="201D98D4" w:rsidR="00232AB2" w:rsidRPr="00503EF2" w:rsidRDefault="00232AB2" w:rsidP="000264BC">
                              <w:pPr>
                                <w:ind w:firstLine="0"/>
                                <w:jc w:val="center"/>
                                <w:rPr>
                                  <w:sz w:val="16"/>
                                  <w:szCs w:val="16"/>
                                </w:rPr>
                              </w:pPr>
                              <w:r>
                                <w:rPr>
                                  <w:sz w:val="16"/>
                                  <w:szCs w:val="16"/>
                                </w:rPr>
                                <w:t>Pos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011741"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2A7CC8EB" w14:textId="28C4CA62" w:rsidR="00232AB2" w:rsidRPr="00503EF2" w:rsidRDefault="00232AB2" w:rsidP="000B548A">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187884" y="958591"/>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A58F547" w14:textId="31BABBB0" w:rsidR="00232AB2" w:rsidRPr="00503EF2" w:rsidRDefault="00232AB2" w:rsidP="00E909B2">
                              <w:pPr>
                                <w:ind w:firstLine="0"/>
                                <w:jc w:val="center"/>
                                <w:rPr>
                                  <w:sz w:val="16"/>
                                  <w:szCs w:val="16"/>
                                </w:rPr>
                              </w:pPr>
                              <w:r>
                                <w:rPr>
                                  <w:sz w:val="16"/>
                                  <w:szCs w:val="16"/>
                                </w:rPr>
                                <w:t>Virtual Sc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201481" y="1662237"/>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Pentagon 15"/>
                        <wps:cNvSpPr/>
                        <wps:spPr>
                          <a:xfrm>
                            <a:off x="5224657" y="1016378"/>
                            <a:ext cx="661035"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V="1">
                            <a:off x="1393695" y="1376699"/>
                            <a:ext cx="2363"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1900184" y="1145550"/>
                            <a:ext cx="309525" cy="70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1393695" y="775031"/>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2685412" y="788628"/>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375461" y="785229"/>
                            <a:ext cx="4725" cy="8411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V="1">
                            <a:off x="3912544" y="1849196"/>
                            <a:ext cx="241005" cy="4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V="1">
                            <a:off x="4588996" y="1369901"/>
                            <a:ext cx="0"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197EE3" id="Group 27" o:spid="_x0000_s1029" style="position:absolute;left:0;text-align:left;margin-left:25.7pt;margin-top:46.4pt;width:479.05pt;height:192.25pt;z-index:251686912" coordsize="60839,24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">
                <v:rect id="Rectangle 3" o:spid="_x0000_s1030" style="position:absolute;width:60839;height:24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4" o:spid="_x0000_s1031" type="#_x0000_t15" style="position:absolute;left:2209;top:17608;width:5385;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" adj="16582" fillcolor="white [3201]" strokecolor="black [3200]" strokeweight="1pt">
                  <v:textbox>
                    <w:txbxContent>
                      <w:p w14:paraId="307CF740" w14:textId="6E6381F4" w:rsidR="00232AB2" w:rsidRPr="00EA5359" w:rsidRDefault="00232AB2" w:rsidP="00EA5359">
                        <w:pPr>
                          <w:ind w:firstLine="0"/>
                          <w:rPr>
                            <w:sz w:val="16"/>
                            <w:szCs w:val="16"/>
                          </w:rPr>
                        </w:pPr>
                        <w:r w:rsidRPr="00EA5359">
                          <w:rPr>
                            <w:sz w:val="16"/>
                            <w:szCs w:val="16"/>
                          </w:rPr>
                          <w:t>Input</w:t>
                        </w:r>
                      </w:p>
                    </w:txbxContent>
                  </v:textbox>
                </v:shape>
                <v:rect id="Rectangle 5" o:spid="_x0000_s1032" style="position:absolute;left:985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v:textbox>
                </v:rect>
                <v:rect id="Rectangle 8" o:spid="_x0000_s1033" style="position:absolute;left:10163;top:9687;width:8382;height:3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07C444A0" w14:textId="1AB07B5F" w:rsidR="00232AB2" w:rsidRPr="00503EF2" w:rsidRDefault="00232AB2" w:rsidP="001239CD">
                        <w:pPr>
                          <w:ind w:firstLine="0"/>
                          <w:jc w:val="center"/>
                          <w:rPr>
                            <w:sz w:val="16"/>
                            <w:szCs w:val="16"/>
                          </w:rPr>
                        </w:pPr>
                        <w:r>
                          <w:rPr>
                            <w:sz w:val="16"/>
                            <w:szCs w:val="16"/>
                          </w:rPr>
                          <w:t>R-CNN</w:t>
                        </w:r>
                      </w:p>
                    </w:txbxContent>
                  </v:textbox>
                </v:rect>
                <v:rect id="Rectangle 6" o:spid="_x0000_s1034" style="position:absolute;left:5472;top:2413;width:30499;height:13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" fillcolor="white [3201]" strokecolor="black [3200]" strokeweight="1pt">
                  <v:stroke dashstyle="3 1"/>
                  <v:textbox>
                    <w:txbxContent>
                      <w:p w14:paraId="1FF3CB55" w14:textId="77EC95F1" w:rsidR="00232AB2" w:rsidRPr="00863F2B" w:rsidRDefault="00232AB2" w:rsidP="00503EF2">
                        <w:pPr>
                          <w:ind w:firstLine="0"/>
                        </w:pPr>
                        <w:r w:rsidRPr="00863F2B">
                          <w:t>API (Cloud hosted)</w:t>
                        </w:r>
                      </w:p>
                    </w:txbxContent>
                  </v:textbox>
                </v:rect>
                <v:rect id="Rectangle 10" o:spid="_x0000_s1035" style="position:absolute;left:10061;top:4826;width:256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331DAA2" w14:textId="22ABE859" w:rsidR="00232AB2" w:rsidRPr="00503EF2" w:rsidRDefault="00232AB2" w:rsidP="000264BC">
                        <w:pPr>
                          <w:ind w:firstLine="0"/>
                          <w:jc w:val="center"/>
                          <w:rPr>
                            <w:sz w:val="16"/>
                            <w:szCs w:val="16"/>
                          </w:rPr>
                        </w:pPr>
                        <w:r>
                          <w:rPr>
                            <w:sz w:val="16"/>
                            <w:szCs w:val="16"/>
                          </w:rPr>
                          <w:t>JSON Container</w:t>
                        </w:r>
                      </w:p>
                    </w:txbxContent>
                  </v:textbox>
                </v:rect>
                <v:rect id="Rectangle 11" o:spid="_x0000_s1036" style="position:absolute;left:22673;top:9687;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37FD73FA" w14:textId="201D98D4" w:rsidR="00232AB2" w:rsidRPr="00503EF2" w:rsidRDefault="00232AB2" w:rsidP="000264BC">
                        <w:pPr>
                          <w:ind w:firstLine="0"/>
                          <w:jc w:val="center"/>
                          <w:rPr>
                            <w:sz w:val="16"/>
                            <w:szCs w:val="16"/>
                          </w:rPr>
                        </w:pPr>
                        <w:r>
                          <w:rPr>
                            <w:sz w:val="16"/>
                            <w:szCs w:val="16"/>
                          </w:rPr>
                          <w:t>Pose Detection</w:t>
                        </w:r>
                      </w:p>
                    </w:txbxContent>
                  </v:textbox>
                </v:rect>
                <v:rect id="Rectangle 12" o:spid="_x0000_s1037" style="position:absolute;left:3011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2A7CC8EB" w14:textId="28C4CA62" w:rsidR="00232AB2" w:rsidRPr="00503EF2" w:rsidRDefault="00232AB2" w:rsidP="000B548A">
                        <w:pPr>
                          <w:ind w:firstLine="0"/>
                          <w:jc w:val="center"/>
                          <w:rPr>
                            <w:sz w:val="16"/>
                            <w:szCs w:val="16"/>
                          </w:rPr>
                        </w:pPr>
                        <w:r>
                          <w:rPr>
                            <w:sz w:val="16"/>
                            <w:szCs w:val="16"/>
                          </w:rPr>
                          <w:t>C# Scene Builder</w:t>
                        </w:r>
                      </w:p>
                    </w:txbxContent>
                  </v:textbox>
                </v:rect>
                <v:rect id="Rectangle 13" o:spid="_x0000_s1038" style="position:absolute;left:41878;top:9585;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7A58F547" w14:textId="31BABBB0" w:rsidR="00232AB2" w:rsidRPr="00503EF2" w:rsidRDefault="00232AB2" w:rsidP="00E909B2">
                        <w:pPr>
                          <w:ind w:firstLine="0"/>
                          <w:jc w:val="center"/>
                          <w:rPr>
                            <w:sz w:val="16"/>
                            <w:szCs w:val="16"/>
                          </w:rPr>
                        </w:pPr>
                        <w:r>
                          <w:rPr>
                            <w:sz w:val="16"/>
                            <w:szCs w:val="16"/>
                          </w:rPr>
                          <w:t>Virtual Scene</w:t>
                        </w:r>
                      </w:p>
                    </w:txbxContent>
                  </v:textbox>
                </v:rect>
                <v:rect id="Rectangle 14" o:spid="_x0000_s1039" style="position:absolute;left:42014;top:16622;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v:textbox>
                </v:rect>
                <v:shape id="Arrow: Pentagon 15" o:spid="_x0000_s1040" type="#_x0000_t15" style="position:absolute;left:52246;top:10163;width:6610;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" adj="17512" fillcolor="white [3201]" strokecolor="black [3200]" strokeweight="1pt">
                  <v:textbo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13936;top:13766;width:24;height:2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shape id="Straight Arrow Connector 17" o:spid="_x0000_s1042" type="#_x0000_t32" style="position:absolute;left:19001;top:11455;width:3096;height: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Straight Arrow Connector 18" o:spid="_x0000_s1043" type="#_x0000_t32" style="position:absolute;left:13936;top:7750;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19" o:spid="_x0000_s1044" type="#_x0000_t32" style="position:absolute;left:26854;top:7886;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shape id="Straight Arrow Connector 21" o:spid="_x0000_s1045" type="#_x0000_t32" style="position:absolute;left:33754;top:7852;width:47;height:8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 id="Straight Arrow Connector 22" o:spid="_x0000_s1046" type="#_x0000_t32" style="position:absolute;left:39125;top:18491;width:2410;height: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23" o:spid="_x0000_s1047" type="#_x0000_t32" style="position:absolute;left:45889;top:13699;width:0;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w10:wrap type="topAndBottom"/>
              </v:group>
            </w:pict>
          </mc:Fallback>
        </mc:AlternateContent>
      </w:r>
      <w:r w:rsidR="0093275C">
        <w:t>As an example of the architecture of the system going forward in planning, the author has ou</w:t>
      </w:r>
      <w:r w:rsidR="000A56BA">
        <w:t xml:space="preserve">tlined </w:t>
      </w:r>
      <w:r w:rsidR="00906B68">
        <w:t>below how the system will be structured.</w:t>
      </w:r>
    </w:p>
    <w:p w14:paraId="691ABBC4" w14:textId="587C6865" w:rsidR="00B208C0" w:rsidRDefault="00B208C0" w:rsidP="00A574BC">
      <w:r>
        <w:rPr>
          <w:noProof/>
        </w:rPr>
        <mc:AlternateContent>
          <mc:Choice Requires="wps">
            <w:drawing>
              <wp:anchor distT="0" distB="0" distL="114300" distR="114300" simplePos="0" relativeHeight="251685888" behindDoc="0" locked="0" layoutInCell="1" allowOverlap="1" wp14:anchorId="51F0A36E" wp14:editId="1158D1EE">
                <wp:simplePos x="0" y="0"/>
                <wp:positionH relativeFrom="margin">
                  <wp:align>center</wp:align>
                </wp:positionH>
                <wp:positionV relativeFrom="paragraph">
                  <wp:posOffset>2626178</wp:posOffset>
                </wp:positionV>
                <wp:extent cx="608393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083935" cy="635"/>
                        </a:xfrm>
                        <a:prstGeom prst="rect">
                          <a:avLst/>
                        </a:prstGeom>
                        <a:solidFill>
                          <a:prstClr val="white"/>
                        </a:solidFill>
                        <a:ln>
                          <a:noFill/>
                        </a:ln>
                      </wps:spPr>
                      <wps:txbx>
                        <w:txbxContent>
                          <w:p w14:paraId="3C9ABBEA" w14:textId="73D804FA"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273EE2">
                              <w:rPr>
                                <w:noProof/>
                                <w:color w:val="auto"/>
                              </w:rPr>
                              <w:t>9</w:t>
                            </w:r>
                            <w:r w:rsidRPr="002005EB">
                              <w:rPr>
                                <w:color w:val="auto"/>
                              </w:rPr>
                              <w:fldChar w:fldCharType="end"/>
                            </w:r>
                            <w:r w:rsidRPr="002005EB">
                              <w:rPr>
                                <w:color w:val="auto"/>
                              </w:rPr>
                              <w:t xml:space="preserve"> - Propose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0A36E" id="Text Box 25" o:spid="_x0000_s1048" type="#_x0000_t202" style="position:absolute;left:0;text-align:left;margin-left:0;margin-top:206.8pt;width:479.05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" stroked="f">
                <v:textbox style="mso-fit-shape-to-text:t" inset="0,0,0,0">
                  <w:txbxContent>
                    <w:p w14:paraId="3C9ABBEA" w14:textId="73D804FA"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273EE2">
                        <w:rPr>
                          <w:noProof/>
                          <w:color w:val="auto"/>
                        </w:rPr>
                        <w:t>9</w:t>
                      </w:r>
                      <w:r w:rsidRPr="002005EB">
                        <w:rPr>
                          <w:color w:val="auto"/>
                        </w:rPr>
                        <w:fldChar w:fldCharType="end"/>
                      </w:r>
                      <w:r w:rsidRPr="002005EB">
                        <w:rPr>
                          <w:color w:val="auto"/>
                        </w:rPr>
                        <w:t xml:space="preserve"> - Proposed Architecture</w:t>
                      </w:r>
                    </w:p>
                  </w:txbxContent>
                </v:textbox>
                <w10:wrap anchorx="margin"/>
              </v:shape>
            </w:pict>
          </mc:Fallback>
        </mc:AlternateContent>
      </w:r>
    </w:p>
    <w:p w14:paraId="38EF521A" w14:textId="6DC80950" w:rsidR="00B208C0" w:rsidRDefault="00B208C0" w:rsidP="00A31A29">
      <w:pPr>
        <w:ind w:firstLine="0"/>
      </w:pPr>
    </w:p>
    <w:p w14:paraId="458B4F57" w14:textId="00477C3C" w:rsidR="00E26B1A" w:rsidRPr="00E26B1A" w:rsidRDefault="005B1DD0" w:rsidP="0099756E">
      <w:pPr>
        <w:pStyle w:val="Heading2"/>
      </w:pPr>
      <w:bookmarkStart w:id="17" w:name="_Toc531784736"/>
      <w:r>
        <w:t xml:space="preserve">3.6 </w:t>
      </w:r>
      <w:r w:rsidR="00A074C5">
        <w:t>Software Lifecycle Methodology</w:t>
      </w:r>
      <w:bookmarkEnd w:id="17"/>
    </w:p>
    <w:p w14:paraId="2FBC0669" w14:textId="0585A7AA" w:rsidR="00A074C5" w:rsidRDefault="00E26B1A" w:rsidP="00A074C5">
      <w:r>
        <w:t xml:space="preserve">As outlined throughout this report, the </w:t>
      </w:r>
      <w:r w:rsidR="006372AA">
        <w:t>full system proposed is comprised of many different components. Each component should in theory be able to work independent from the others</w:t>
      </w:r>
      <w:r w:rsidR="007C347E">
        <w:t xml:space="preserve"> however it is the connections between each component that make the system novel. Even so, </w:t>
      </w:r>
      <w:r w:rsidR="00501897">
        <w:t xml:space="preserve">because of the independent nature of each component, the author has </w:t>
      </w:r>
      <w:r w:rsidR="005D1DC6">
        <w:t>decided that rapid prototyping will be the best practice going forward</w:t>
      </w:r>
      <w:r w:rsidR="00F32471">
        <w:t xml:space="preserve">, so that each component can be prototyped and connected from the ground up in </w:t>
      </w:r>
      <w:r w:rsidR="00E3214C">
        <w:t xml:space="preserve">relatively </w:t>
      </w:r>
      <w:r w:rsidR="00F32471">
        <w:t>similar timeframes.</w:t>
      </w:r>
    </w:p>
    <w:p w14:paraId="66E246F3" w14:textId="76FCEB84" w:rsidR="00F32471" w:rsidRDefault="00F32471" w:rsidP="00A074C5">
      <w:r>
        <w:lastRenderedPageBreak/>
        <w:t xml:space="preserve">It is because of this decision, that the methodology chosen for the project is spiral development. This methodology was first introduced by Boehm in 1988 </w:t>
      </w:r>
      <w:r w:rsidR="005C387C">
        <w:t>combining waterfall and RP development</w:t>
      </w:r>
      <w:r w:rsidR="009D102B">
        <w:t xml:space="preserve"> </w:t>
      </w:r>
      <w:r w:rsidR="009D102B" w:rsidRPr="009D102B">
        <w:t xml:space="preserve"> </w:t>
      </w:r>
      <w:r w:rsidR="009D102B" w:rsidRPr="009D102B">
        <w:fldChar w:fldCharType="begin" w:fldLock="1"/>
      </w:r>
      <w:r w:rsidR="00820DE8">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4]"},"properties":{"noteIndex":0},"schema":"https://github.com/citation-style-language/schema/raw/master/csl-citation.json"}</w:instrText>
      </w:r>
      <w:r w:rsidR="009D102B" w:rsidRPr="009D102B">
        <w:fldChar w:fldCharType="separate"/>
      </w:r>
      <w:r w:rsidR="00820DE8" w:rsidRPr="00820DE8">
        <w:rPr>
          <w:noProof/>
        </w:rPr>
        <w:t>[25]</w:t>
      </w:r>
      <w:r w:rsidR="009D102B" w:rsidRPr="009D102B">
        <w:fldChar w:fldCharType="end"/>
      </w:r>
      <w:r w:rsidR="005C387C">
        <w:t xml:space="preserve">. The justification of this is the timeframes of the </w:t>
      </w:r>
      <w:r w:rsidR="00481C76">
        <w:t>project set by the university. These given timeframes lend themselves more naturally to a waterfall driven development life cycle</w:t>
      </w:r>
      <w:r w:rsidR="00E2610F">
        <w:t xml:space="preserve"> which </w:t>
      </w:r>
      <w:r w:rsidR="00D55AD2">
        <w:t xml:space="preserve">the author believes </w:t>
      </w:r>
      <w:r w:rsidR="00E2610F">
        <w:t xml:space="preserve">would not be efficient for a single person </w:t>
      </w:r>
      <w:r w:rsidR="00D55AD2">
        <w:t xml:space="preserve">development </w:t>
      </w:r>
      <w:r w:rsidR="00E2610F">
        <w:t xml:space="preserve">team to implement into this project. </w:t>
      </w:r>
    </w:p>
    <w:p w14:paraId="793388B9" w14:textId="05C3F67B" w:rsidR="005876B6" w:rsidRDefault="005876B6" w:rsidP="00A074C5">
      <w:r>
        <w:t>The spiral methodology gives more forgiveness to complex systems</w:t>
      </w:r>
      <w:bookmarkStart w:id="18" w:name="_Hlk531729836"/>
      <w:r w:rsidR="006054AA">
        <w:t xml:space="preserve"> </w:t>
      </w:r>
      <w:r w:rsidR="006054AA">
        <w:fldChar w:fldCharType="begin" w:fldLock="1"/>
      </w:r>
      <w:r w:rsidR="00820DE8">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4]"},"properties":{"noteIndex":0},"schema":"https://github.com/citation-style-language/schema/raw/master/csl-citation.json"}</w:instrText>
      </w:r>
      <w:r w:rsidR="006054AA">
        <w:fldChar w:fldCharType="separate"/>
      </w:r>
      <w:r w:rsidR="00820DE8" w:rsidRPr="00820DE8">
        <w:rPr>
          <w:noProof/>
        </w:rPr>
        <w:t>[25]</w:t>
      </w:r>
      <w:r w:rsidR="006054AA">
        <w:fldChar w:fldCharType="end"/>
      </w:r>
      <w:bookmarkEnd w:id="18"/>
      <w:r w:rsidR="002E58BE">
        <w:t>,</w:t>
      </w:r>
      <w:r>
        <w:t xml:space="preserve"> such as </w:t>
      </w:r>
      <w:r w:rsidR="002E58BE">
        <w:t>the system</w:t>
      </w:r>
      <w:r>
        <w:t xml:space="preserve"> </w:t>
      </w:r>
      <w:r w:rsidR="00C02F17">
        <w:t>proposed</w:t>
      </w:r>
      <w:r w:rsidR="002E58BE">
        <w:t xml:space="preserve"> in this report,</w:t>
      </w:r>
      <w:r w:rsidR="00C02F17">
        <w:t xml:space="preserve"> and</w:t>
      </w:r>
      <w:r>
        <w:t xml:space="preserve"> </w:t>
      </w:r>
      <w:r w:rsidR="00CE7965">
        <w:t xml:space="preserve">allows for faster reaction to unforeseen technical complexity. This is required in the project as some of the technologies that will be used are still experimental and not fully tested. </w:t>
      </w:r>
      <w:r w:rsidR="00E97537">
        <w:t xml:space="preserve">The methodology </w:t>
      </w:r>
      <w:r w:rsidR="009B4111">
        <w:t xml:space="preserve">proceeds as cycles of development, at the end of which there will be a product prototype. At the beginning of the cycle </w:t>
      </w:r>
      <w:r w:rsidR="009D77D2">
        <w:t xml:space="preserve">the author </w:t>
      </w:r>
      <w:r w:rsidR="009B4111">
        <w:t xml:space="preserve">will evaluate </w:t>
      </w:r>
      <w:r w:rsidR="009D77D2">
        <w:t xml:space="preserve">risks associated and react accordingly </w:t>
      </w:r>
      <w:r w:rsidR="00C15F17">
        <w:t>–</w:t>
      </w:r>
      <w:r w:rsidR="009D77D2">
        <w:t xml:space="preserve"> develop</w:t>
      </w:r>
      <w:r w:rsidR="00C15F17">
        <w:t>ing the highest risk components first</w:t>
      </w:r>
      <w:r w:rsidR="009D77D2">
        <w:t xml:space="preserve">. </w:t>
      </w:r>
    </w:p>
    <w:p w14:paraId="41A205D0" w14:textId="3333D2F6" w:rsidR="00196416" w:rsidRDefault="00C15F17" w:rsidP="00196416">
      <w:r>
        <w:t xml:space="preserve">In association with the spiral methodology, </w:t>
      </w:r>
      <w:r w:rsidR="00F0636B">
        <w:t xml:space="preserve">a Kanban board will also be used. This will be held online and hosted by </w:t>
      </w:r>
      <w:proofErr w:type="spellStart"/>
      <w:r w:rsidR="00F0636B">
        <w:t>GitKracken</w:t>
      </w:r>
      <w:proofErr w:type="spellEnd"/>
      <w:r w:rsidR="007F284F">
        <w:t xml:space="preserve">. The Kanban board will be used for tracking the progress of each development </w:t>
      </w:r>
      <w:r w:rsidR="008675D4">
        <w:t>cycle</w:t>
      </w:r>
      <w:r w:rsidR="007F284F">
        <w:t xml:space="preserve">. The proposed </w:t>
      </w:r>
      <w:r w:rsidR="008675D4">
        <w:t>cycles</w:t>
      </w:r>
      <w:r w:rsidR="007F284F">
        <w:t xml:space="preserve"> are listed in </w:t>
      </w:r>
      <w:r w:rsidR="00D043C8">
        <w:t xml:space="preserve">figure </w:t>
      </w:r>
      <w:r w:rsidR="008675D4">
        <w:t>10</w:t>
      </w:r>
      <w:r w:rsidR="00D043C8">
        <w:t xml:space="preserve"> below. As the project is still in </w:t>
      </w:r>
      <w:r w:rsidR="00232AB2">
        <w:t>the planning stages</w:t>
      </w:r>
      <w:r w:rsidR="00D043C8">
        <w:t>, these rounds may vary slightly in the later stages of development</w:t>
      </w:r>
      <w:r w:rsidR="008675D4">
        <w:t xml:space="preserve"> in keeping with the methodology</w:t>
      </w:r>
      <w:r w:rsidR="00D043C8">
        <w:t>.</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856"/>
        <w:gridCol w:w="7224"/>
      </w:tblGrid>
      <w:tr w:rsidR="00681648" w14:paraId="230C271A" w14:textId="77777777" w:rsidTr="0019641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A73CA08" w14:textId="324B8162" w:rsidR="00681648" w:rsidRDefault="00681648" w:rsidP="00A074C5">
            <w:pPr>
              <w:ind w:firstLine="0"/>
            </w:pPr>
            <w:r>
              <w:t>Cycle</w:t>
            </w:r>
          </w:p>
        </w:tc>
        <w:tc>
          <w:tcPr>
            <w:tcW w:w="992" w:type="dxa"/>
          </w:tcPr>
          <w:p w14:paraId="271A7E2F" w14:textId="084561A0"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Task ID</w:t>
            </w:r>
          </w:p>
        </w:tc>
        <w:tc>
          <w:tcPr>
            <w:tcW w:w="856" w:type="dxa"/>
          </w:tcPr>
          <w:p w14:paraId="3E678C6B" w14:textId="20A46EEE"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Effort</w:t>
            </w:r>
          </w:p>
        </w:tc>
        <w:tc>
          <w:tcPr>
            <w:tcW w:w="7224" w:type="dxa"/>
          </w:tcPr>
          <w:p w14:paraId="2582B951" w14:textId="062C914D"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Description</w:t>
            </w:r>
          </w:p>
        </w:tc>
      </w:tr>
      <w:tr w:rsidR="00681648" w14:paraId="0F43885E"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444DFA6" w14:textId="0545C391" w:rsidR="00681648" w:rsidRPr="009650AC" w:rsidRDefault="00CB0AAF" w:rsidP="00FC5926">
            <w:pPr>
              <w:ind w:firstLine="0"/>
              <w:jc w:val="center"/>
            </w:pPr>
            <w:r w:rsidRPr="009650AC">
              <w:t>1</w:t>
            </w:r>
          </w:p>
        </w:tc>
        <w:tc>
          <w:tcPr>
            <w:tcW w:w="992" w:type="dxa"/>
          </w:tcPr>
          <w:p w14:paraId="0144968F"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856" w:type="dxa"/>
          </w:tcPr>
          <w:p w14:paraId="3F50A8B7"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7224" w:type="dxa"/>
          </w:tcPr>
          <w:p w14:paraId="14655A3D" w14:textId="7613E247" w:rsidR="00681648" w:rsidRPr="009650AC" w:rsidRDefault="00CB0AAF" w:rsidP="00FC5926">
            <w:pPr>
              <w:ind w:firstLine="0"/>
              <w:jc w:val="right"/>
              <w:cnfStyle w:val="000000100000" w:firstRow="0" w:lastRow="0" w:firstColumn="0" w:lastColumn="0" w:oddVBand="0" w:evenVBand="0" w:oddHBand="1" w:evenHBand="0" w:firstRowFirstColumn="0" w:firstRowLastColumn="0" w:lastRowFirstColumn="0" w:lastRowLastColumn="0"/>
              <w:rPr>
                <w:b/>
              </w:rPr>
            </w:pPr>
            <w:r w:rsidRPr="009650AC">
              <w:rPr>
                <w:b/>
              </w:rPr>
              <w:t>Preparation</w:t>
            </w:r>
          </w:p>
        </w:tc>
      </w:tr>
      <w:tr w:rsidR="00681648" w14:paraId="38F5A38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CD32616" w14:textId="77777777" w:rsidR="00681648" w:rsidRDefault="00681648" w:rsidP="00FC5926">
            <w:pPr>
              <w:ind w:firstLine="0"/>
              <w:jc w:val="center"/>
            </w:pPr>
          </w:p>
        </w:tc>
        <w:tc>
          <w:tcPr>
            <w:tcW w:w="992" w:type="dxa"/>
          </w:tcPr>
          <w:p w14:paraId="3B68ECB7" w14:textId="77D3418C"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1</w:t>
            </w:r>
          </w:p>
        </w:tc>
        <w:tc>
          <w:tcPr>
            <w:tcW w:w="856" w:type="dxa"/>
          </w:tcPr>
          <w:p w14:paraId="434DF056" w14:textId="42973259" w:rsidR="00681648" w:rsidRDefault="00233868"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2009F480" w14:textId="0058941E"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Proposal</w:t>
            </w:r>
          </w:p>
        </w:tc>
      </w:tr>
      <w:tr w:rsidR="00681648" w14:paraId="5E5B8EA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28E268A" w14:textId="77777777" w:rsidR="00681648" w:rsidRDefault="00681648" w:rsidP="00FC5926">
            <w:pPr>
              <w:ind w:firstLine="0"/>
              <w:jc w:val="center"/>
            </w:pPr>
          </w:p>
        </w:tc>
        <w:tc>
          <w:tcPr>
            <w:tcW w:w="992" w:type="dxa"/>
          </w:tcPr>
          <w:p w14:paraId="62694915" w14:textId="1656FE60"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02</w:t>
            </w:r>
          </w:p>
        </w:tc>
        <w:tc>
          <w:tcPr>
            <w:tcW w:w="856" w:type="dxa"/>
          </w:tcPr>
          <w:p w14:paraId="7C25995F" w14:textId="582B43FE"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4979BD2F" w14:textId="18092C55" w:rsidR="00681648" w:rsidRDefault="00CB0AAF" w:rsidP="00A074C5">
            <w:pPr>
              <w:ind w:firstLine="0"/>
              <w:cnfStyle w:val="000000100000" w:firstRow="0" w:lastRow="0" w:firstColumn="0" w:lastColumn="0" w:oddVBand="0" w:evenVBand="0" w:oddHBand="1" w:evenHBand="0" w:firstRowFirstColumn="0" w:firstRowLastColumn="0" w:lastRowFirstColumn="0" w:lastRowLastColumn="0"/>
            </w:pPr>
            <w:r>
              <w:t>Initial project plan and report</w:t>
            </w:r>
          </w:p>
        </w:tc>
      </w:tr>
      <w:tr w:rsidR="00681648" w14:paraId="15A73598"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797CDA62" w14:textId="77777777" w:rsidR="00681648" w:rsidRDefault="00681648" w:rsidP="00FC5926">
            <w:pPr>
              <w:ind w:firstLine="0"/>
              <w:jc w:val="center"/>
            </w:pPr>
          </w:p>
        </w:tc>
        <w:tc>
          <w:tcPr>
            <w:tcW w:w="992" w:type="dxa"/>
          </w:tcPr>
          <w:p w14:paraId="45D2DE82" w14:textId="33A4A55A"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3</w:t>
            </w:r>
          </w:p>
        </w:tc>
        <w:tc>
          <w:tcPr>
            <w:tcW w:w="856" w:type="dxa"/>
          </w:tcPr>
          <w:p w14:paraId="45AEF346" w14:textId="0EDC5725"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3B79A4C" w14:textId="76BC95F8"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Research into component technologies</w:t>
            </w:r>
          </w:p>
        </w:tc>
      </w:tr>
      <w:tr w:rsidR="00681648" w14:paraId="53E6C4DF"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ABFD5D8" w14:textId="77777777" w:rsidR="00681648" w:rsidRDefault="00681648" w:rsidP="00FC5926">
            <w:pPr>
              <w:ind w:firstLine="0"/>
              <w:jc w:val="center"/>
            </w:pPr>
          </w:p>
        </w:tc>
        <w:tc>
          <w:tcPr>
            <w:tcW w:w="992" w:type="dxa"/>
          </w:tcPr>
          <w:p w14:paraId="3C7BA034" w14:textId="7E8F5C4E"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04</w:t>
            </w:r>
          </w:p>
        </w:tc>
        <w:tc>
          <w:tcPr>
            <w:tcW w:w="856" w:type="dxa"/>
          </w:tcPr>
          <w:p w14:paraId="6DBDB178" w14:textId="3607E130"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4E4CD8" w14:textId="4AD8DFCB" w:rsidR="00681648" w:rsidRDefault="003C5E21" w:rsidP="00A074C5">
            <w:pPr>
              <w:ind w:firstLine="0"/>
              <w:cnfStyle w:val="000000100000" w:firstRow="0" w:lastRow="0" w:firstColumn="0" w:lastColumn="0" w:oddVBand="0" w:evenVBand="0" w:oddHBand="1" w:evenHBand="0" w:firstRowFirstColumn="0" w:firstRowLastColumn="0" w:lastRowFirstColumn="0" w:lastRowLastColumn="0"/>
            </w:pPr>
            <w:r>
              <w:t>Requirements development meetings</w:t>
            </w:r>
          </w:p>
        </w:tc>
      </w:tr>
      <w:tr w:rsidR="00681648" w14:paraId="2860AF6B"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71B8703" w14:textId="7D0E5698" w:rsidR="00681648" w:rsidRDefault="003C5E21" w:rsidP="00FC5926">
            <w:pPr>
              <w:ind w:firstLine="0"/>
              <w:jc w:val="center"/>
            </w:pPr>
            <w:r>
              <w:t>2</w:t>
            </w:r>
          </w:p>
        </w:tc>
        <w:tc>
          <w:tcPr>
            <w:tcW w:w="992" w:type="dxa"/>
          </w:tcPr>
          <w:p w14:paraId="56175C6C" w14:textId="77777777" w:rsidR="00681648"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59418F5F" w14:textId="77777777" w:rsidR="00681648" w:rsidRPr="009650AC"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43261E2E" w14:textId="190749A3" w:rsidR="00681648" w:rsidRPr="009650AC" w:rsidRDefault="003C5E21"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API</w:t>
            </w:r>
          </w:p>
        </w:tc>
      </w:tr>
      <w:tr w:rsidR="00681648" w14:paraId="5E6DBCF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0365425" w14:textId="77777777" w:rsidR="00681648" w:rsidRDefault="00681648" w:rsidP="00FC5926">
            <w:pPr>
              <w:ind w:firstLine="0"/>
              <w:jc w:val="center"/>
            </w:pPr>
          </w:p>
        </w:tc>
        <w:tc>
          <w:tcPr>
            <w:tcW w:w="992" w:type="dxa"/>
          </w:tcPr>
          <w:p w14:paraId="5F46D2BA" w14:textId="7A06DD33" w:rsidR="00681648" w:rsidRDefault="003C5E21" w:rsidP="00FC5926">
            <w:pPr>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856" w:type="dxa"/>
          </w:tcPr>
          <w:p w14:paraId="3B0F07C1" w14:textId="309E2C35" w:rsidR="00681648" w:rsidRDefault="006D00BE"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AA95D51" w14:textId="21A09A16" w:rsidR="00681648" w:rsidRDefault="006D00BE" w:rsidP="00A074C5">
            <w:pPr>
              <w:ind w:firstLine="0"/>
              <w:cnfStyle w:val="000000100000" w:firstRow="0" w:lastRow="0" w:firstColumn="0" w:lastColumn="0" w:oddVBand="0" w:evenVBand="0" w:oddHBand="1" w:evenHBand="0" w:firstRowFirstColumn="0" w:firstRowLastColumn="0" w:lastRowFirstColumn="0" w:lastRowLastColumn="0"/>
            </w:pPr>
            <w:r>
              <w:t>Setup cloud VM with public access</w:t>
            </w:r>
          </w:p>
        </w:tc>
      </w:tr>
      <w:tr w:rsidR="006D00BE" w14:paraId="1E74642C"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EFD02B5" w14:textId="77777777" w:rsidR="006D00BE" w:rsidRDefault="006D00BE" w:rsidP="00FC5926">
            <w:pPr>
              <w:ind w:firstLine="0"/>
              <w:jc w:val="center"/>
            </w:pPr>
          </w:p>
        </w:tc>
        <w:tc>
          <w:tcPr>
            <w:tcW w:w="992" w:type="dxa"/>
          </w:tcPr>
          <w:p w14:paraId="6B5D929F" w14:textId="416AE430" w:rsidR="006D00BE" w:rsidRDefault="006D00BE" w:rsidP="00FC5926">
            <w:pPr>
              <w:ind w:firstLine="0"/>
              <w:jc w:val="center"/>
              <w:cnfStyle w:val="000000000000" w:firstRow="0" w:lastRow="0" w:firstColumn="0" w:lastColumn="0" w:oddVBand="0" w:evenVBand="0" w:oddHBand="0" w:evenHBand="0" w:firstRowFirstColumn="0" w:firstRowLastColumn="0" w:lastRowFirstColumn="0" w:lastRowLastColumn="0"/>
            </w:pPr>
            <w:r>
              <w:t>06</w:t>
            </w:r>
          </w:p>
        </w:tc>
        <w:tc>
          <w:tcPr>
            <w:tcW w:w="856" w:type="dxa"/>
          </w:tcPr>
          <w:p w14:paraId="7FCED8CA" w14:textId="569E59BB" w:rsidR="006D00BE"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H</w:t>
            </w:r>
          </w:p>
        </w:tc>
        <w:tc>
          <w:tcPr>
            <w:tcW w:w="7224" w:type="dxa"/>
          </w:tcPr>
          <w:p w14:paraId="3D5FC77A" w14:textId="23FF6A81" w:rsidR="006D00BE" w:rsidRDefault="00C143F4" w:rsidP="00A074C5">
            <w:pPr>
              <w:ind w:firstLine="0"/>
              <w:cnfStyle w:val="000000000000" w:firstRow="0" w:lastRow="0" w:firstColumn="0" w:lastColumn="0" w:oddVBand="0" w:evenVBand="0" w:oddHBand="0" w:evenHBand="0" w:firstRowFirstColumn="0" w:firstRowLastColumn="0" w:lastRowFirstColumn="0" w:lastRowLastColumn="0"/>
            </w:pPr>
            <w:r>
              <w:t>Train RCNN model with single object</w:t>
            </w:r>
          </w:p>
        </w:tc>
      </w:tr>
      <w:tr w:rsidR="00C143F4" w14:paraId="7FE5C71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91D1D52" w14:textId="77777777" w:rsidR="00C143F4" w:rsidRDefault="00C143F4" w:rsidP="00FC5926">
            <w:pPr>
              <w:ind w:firstLine="0"/>
              <w:jc w:val="center"/>
            </w:pPr>
          </w:p>
        </w:tc>
        <w:tc>
          <w:tcPr>
            <w:tcW w:w="992" w:type="dxa"/>
          </w:tcPr>
          <w:p w14:paraId="5CFA8AC2" w14:textId="6A13E06B"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07</w:t>
            </w:r>
          </w:p>
        </w:tc>
        <w:tc>
          <w:tcPr>
            <w:tcW w:w="856" w:type="dxa"/>
          </w:tcPr>
          <w:p w14:paraId="12AA289E" w14:textId="17954E07"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24E4FDB5" w14:textId="62054E3D" w:rsidR="00C143F4" w:rsidRDefault="00C143F4" w:rsidP="00A074C5">
            <w:pPr>
              <w:ind w:firstLine="0"/>
              <w:cnfStyle w:val="000000100000" w:firstRow="0" w:lastRow="0" w:firstColumn="0" w:lastColumn="0" w:oddVBand="0" w:evenVBand="0" w:oddHBand="1" w:evenHBand="0" w:firstRowFirstColumn="0" w:firstRowLastColumn="0" w:lastRowFirstColumn="0" w:lastRowLastColumn="0"/>
            </w:pPr>
            <w:r>
              <w:t>Train Pose model with single object</w:t>
            </w:r>
          </w:p>
        </w:tc>
      </w:tr>
      <w:tr w:rsidR="00C143F4" w14:paraId="1A61D54A"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5E05182" w14:textId="77777777" w:rsidR="00C143F4" w:rsidRDefault="00C143F4" w:rsidP="00FC5926">
            <w:pPr>
              <w:ind w:firstLine="0"/>
              <w:jc w:val="center"/>
            </w:pPr>
          </w:p>
        </w:tc>
        <w:tc>
          <w:tcPr>
            <w:tcW w:w="992" w:type="dxa"/>
          </w:tcPr>
          <w:p w14:paraId="69A3D685" w14:textId="5A16743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08</w:t>
            </w:r>
          </w:p>
        </w:tc>
        <w:tc>
          <w:tcPr>
            <w:tcW w:w="856" w:type="dxa"/>
          </w:tcPr>
          <w:p w14:paraId="4D69948B" w14:textId="2A74B61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674655F" w14:textId="25919A4A" w:rsidR="00C143F4" w:rsidRDefault="00C143F4" w:rsidP="00A074C5">
            <w:pPr>
              <w:ind w:firstLine="0"/>
              <w:cnfStyle w:val="000000000000" w:firstRow="0" w:lastRow="0" w:firstColumn="0" w:lastColumn="0" w:oddVBand="0" w:evenVBand="0" w:oddHBand="0" w:evenHBand="0" w:firstRowFirstColumn="0" w:firstRowLastColumn="0" w:lastRowFirstColumn="0" w:lastRowLastColumn="0"/>
            </w:pPr>
            <w:r>
              <w:t xml:space="preserve">Move models into </w:t>
            </w:r>
            <w:r w:rsidR="005E2399">
              <w:t>the cloud</w:t>
            </w:r>
          </w:p>
        </w:tc>
      </w:tr>
      <w:tr w:rsidR="005E2399" w14:paraId="65E3D443"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0DD78380" w14:textId="77777777" w:rsidR="005E2399" w:rsidRDefault="005E2399" w:rsidP="00FC5926">
            <w:pPr>
              <w:ind w:firstLine="0"/>
              <w:jc w:val="center"/>
            </w:pPr>
          </w:p>
        </w:tc>
        <w:tc>
          <w:tcPr>
            <w:tcW w:w="992" w:type="dxa"/>
          </w:tcPr>
          <w:p w14:paraId="1FDC833E" w14:textId="37F55AA2"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09</w:t>
            </w:r>
          </w:p>
        </w:tc>
        <w:tc>
          <w:tcPr>
            <w:tcW w:w="856" w:type="dxa"/>
          </w:tcPr>
          <w:p w14:paraId="69A3AEC6" w14:textId="5AA2CDE5"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774C62F" w14:textId="7E79C3D6"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Connect models using JSON container</w:t>
            </w:r>
          </w:p>
        </w:tc>
      </w:tr>
      <w:tr w:rsidR="005E2399" w14:paraId="452C81A6"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38B6F84F" w14:textId="5776AA06" w:rsidR="005E2399" w:rsidRDefault="005E2399" w:rsidP="00FC5926">
            <w:pPr>
              <w:ind w:firstLine="0"/>
              <w:jc w:val="center"/>
            </w:pPr>
            <w:r>
              <w:t>3</w:t>
            </w:r>
          </w:p>
        </w:tc>
        <w:tc>
          <w:tcPr>
            <w:tcW w:w="992" w:type="dxa"/>
          </w:tcPr>
          <w:p w14:paraId="5E60CCBC"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29B2090"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7224" w:type="dxa"/>
          </w:tcPr>
          <w:p w14:paraId="543D0D1A" w14:textId="799B7725" w:rsidR="005E2399" w:rsidRPr="009650AC" w:rsidRDefault="005E2399"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Unity integration</w:t>
            </w:r>
          </w:p>
        </w:tc>
      </w:tr>
      <w:tr w:rsidR="005E2399" w14:paraId="6079A121"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C89CC94" w14:textId="77777777" w:rsidR="005E2399" w:rsidRDefault="005E2399" w:rsidP="00FC5926">
            <w:pPr>
              <w:ind w:firstLine="0"/>
              <w:jc w:val="center"/>
            </w:pPr>
          </w:p>
        </w:tc>
        <w:tc>
          <w:tcPr>
            <w:tcW w:w="992" w:type="dxa"/>
          </w:tcPr>
          <w:p w14:paraId="5D7A161E" w14:textId="4007B457"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10</w:t>
            </w:r>
          </w:p>
        </w:tc>
        <w:tc>
          <w:tcPr>
            <w:tcW w:w="856" w:type="dxa"/>
          </w:tcPr>
          <w:p w14:paraId="2FAF5A43" w14:textId="029E5696"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75267C40" w14:textId="6CBB140D"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Build initial UI</w:t>
            </w:r>
          </w:p>
        </w:tc>
      </w:tr>
      <w:tr w:rsidR="005E2399" w14:paraId="095AFB91"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16BAF80" w14:textId="77777777" w:rsidR="005E2399" w:rsidRDefault="005E2399" w:rsidP="00FC5926">
            <w:pPr>
              <w:ind w:firstLine="0"/>
              <w:jc w:val="center"/>
            </w:pPr>
          </w:p>
        </w:tc>
        <w:tc>
          <w:tcPr>
            <w:tcW w:w="992" w:type="dxa"/>
          </w:tcPr>
          <w:p w14:paraId="2B38B2B8" w14:textId="5B9B335B"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11</w:t>
            </w:r>
          </w:p>
        </w:tc>
        <w:tc>
          <w:tcPr>
            <w:tcW w:w="856" w:type="dxa"/>
          </w:tcPr>
          <w:p w14:paraId="392D01EE" w14:textId="6C0E13EF"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0EAFCD13" w14:textId="052618BA" w:rsidR="005E2399" w:rsidRDefault="005E2399" w:rsidP="00A074C5">
            <w:pPr>
              <w:ind w:firstLine="0"/>
              <w:cnfStyle w:val="000000000000" w:firstRow="0" w:lastRow="0" w:firstColumn="0" w:lastColumn="0" w:oddVBand="0" w:evenVBand="0" w:oddHBand="0" w:evenHBand="0" w:firstRowFirstColumn="0" w:firstRowLastColumn="0" w:lastRowFirstColumn="0" w:lastRowLastColumn="0"/>
            </w:pPr>
            <w:r>
              <w:t xml:space="preserve">Integrate the posting of inputs to </w:t>
            </w:r>
            <w:r w:rsidR="00B417F8">
              <w:t>the VM public IP</w:t>
            </w:r>
          </w:p>
        </w:tc>
      </w:tr>
      <w:tr w:rsidR="00B417F8" w14:paraId="6B7F725D"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73B7CAC" w14:textId="77777777" w:rsidR="00B417F8" w:rsidRDefault="00B417F8" w:rsidP="00FC5926">
            <w:pPr>
              <w:ind w:firstLine="0"/>
              <w:jc w:val="center"/>
            </w:pPr>
          </w:p>
        </w:tc>
        <w:tc>
          <w:tcPr>
            <w:tcW w:w="992" w:type="dxa"/>
          </w:tcPr>
          <w:p w14:paraId="702ABE87" w14:textId="7B324462" w:rsidR="00B417F8" w:rsidRDefault="00B417F8" w:rsidP="00FC5926">
            <w:pPr>
              <w:ind w:firstLine="0"/>
              <w:jc w:val="center"/>
              <w:cnfStyle w:val="000000100000" w:firstRow="0" w:lastRow="0" w:firstColumn="0" w:lastColumn="0" w:oddVBand="0" w:evenVBand="0" w:oddHBand="1" w:evenHBand="0" w:firstRowFirstColumn="0" w:firstRowLastColumn="0" w:lastRowFirstColumn="0" w:lastRowLastColumn="0"/>
            </w:pPr>
            <w:r>
              <w:t>12</w:t>
            </w:r>
          </w:p>
        </w:tc>
        <w:tc>
          <w:tcPr>
            <w:tcW w:w="856" w:type="dxa"/>
          </w:tcPr>
          <w:p w14:paraId="32DC3E66" w14:textId="52F5654D" w:rsidR="00B417F8" w:rsidRDefault="00F62317"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4652A48C" w14:textId="3A450D06" w:rsidR="00B417F8" w:rsidRDefault="001961BD" w:rsidP="00A074C5">
            <w:pPr>
              <w:ind w:firstLine="0"/>
              <w:cnfStyle w:val="000000100000" w:firstRow="0" w:lastRow="0" w:firstColumn="0" w:lastColumn="0" w:oddVBand="0" w:evenVBand="0" w:oddHBand="1" w:evenHBand="0" w:firstRowFirstColumn="0" w:firstRowLastColumn="0" w:lastRowFirstColumn="0" w:lastRowLastColumn="0"/>
            </w:pPr>
            <w:r>
              <w:t>Build initial Scene builder to parse returned JSON</w:t>
            </w:r>
          </w:p>
        </w:tc>
      </w:tr>
      <w:tr w:rsidR="001961BD" w14:paraId="434BB542"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A5FD5BE" w14:textId="212C3BAA" w:rsidR="001961BD" w:rsidRDefault="00980154" w:rsidP="00FC5926">
            <w:pPr>
              <w:ind w:firstLine="0"/>
              <w:jc w:val="center"/>
            </w:pPr>
            <w:r>
              <w:t>4</w:t>
            </w:r>
          </w:p>
        </w:tc>
        <w:tc>
          <w:tcPr>
            <w:tcW w:w="992" w:type="dxa"/>
          </w:tcPr>
          <w:p w14:paraId="7997B941" w14:textId="77777777" w:rsidR="001961BD"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CAAEDA5" w14:textId="77777777" w:rsidR="001961BD" w:rsidRPr="00422805"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546BB6AC" w14:textId="25E181FB" w:rsidR="001961BD" w:rsidRPr="00422805" w:rsidRDefault="009622C3"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422805">
              <w:rPr>
                <w:b/>
              </w:rPr>
              <w:t>Model Building</w:t>
            </w:r>
          </w:p>
        </w:tc>
      </w:tr>
      <w:tr w:rsidR="009622C3" w14:paraId="4D73129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F66079A" w14:textId="77777777" w:rsidR="009622C3" w:rsidRDefault="009622C3" w:rsidP="00FC5926">
            <w:pPr>
              <w:ind w:firstLine="0"/>
              <w:jc w:val="center"/>
            </w:pPr>
          </w:p>
        </w:tc>
        <w:tc>
          <w:tcPr>
            <w:tcW w:w="992" w:type="dxa"/>
          </w:tcPr>
          <w:p w14:paraId="183E7FD5" w14:textId="661C4EDA"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3</w:t>
            </w:r>
          </w:p>
        </w:tc>
        <w:tc>
          <w:tcPr>
            <w:tcW w:w="856" w:type="dxa"/>
          </w:tcPr>
          <w:p w14:paraId="30BABC89" w14:textId="6709FF39"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06DFA96B" w14:textId="7C6AEC2A" w:rsidR="009622C3" w:rsidRDefault="00972A3B" w:rsidP="00A074C5">
            <w:pPr>
              <w:ind w:firstLine="0"/>
              <w:cnfStyle w:val="000000100000" w:firstRow="0" w:lastRow="0" w:firstColumn="0" w:lastColumn="0" w:oddVBand="0" w:evenVBand="0" w:oddHBand="1" w:evenHBand="0" w:firstRowFirstColumn="0" w:firstRowLastColumn="0" w:lastRowFirstColumn="0" w:lastRowLastColumn="0"/>
            </w:pPr>
            <w:r>
              <w:t>Build initial simple object recognised by API</w:t>
            </w:r>
          </w:p>
        </w:tc>
      </w:tr>
      <w:tr w:rsidR="00972A3B" w14:paraId="68BAB4E4"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F99804A" w14:textId="77777777" w:rsidR="00972A3B" w:rsidRDefault="00972A3B" w:rsidP="00FC5926">
            <w:pPr>
              <w:ind w:firstLine="0"/>
              <w:jc w:val="center"/>
            </w:pPr>
          </w:p>
        </w:tc>
        <w:tc>
          <w:tcPr>
            <w:tcW w:w="992" w:type="dxa"/>
          </w:tcPr>
          <w:p w14:paraId="1EDB9357" w14:textId="5495EB0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14</w:t>
            </w:r>
          </w:p>
        </w:tc>
        <w:tc>
          <w:tcPr>
            <w:tcW w:w="856" w:type="dxa"/>
          </w:tcPr>
          <w:p w14:paraId="68B03F21" w14:textId="166721A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4C72BC9D" w14:textId="5114617A" w:rsidR="00972A3B" w:rsidRDefault="00972A3B" w:rsidP="00A074C5">
            <w:pPr>
              <w:ind w:firstLine="0"/>
              <w:cnfStyle w:val="000000000000" w:firstRow="0" w:lastRow="0" w:firstColumn="0" w:lastColumn="0" w:oddVBand="0" w:evenVBand="0" w:oddHBand="0" w:evenHBand="0" w:firstRowFirstColumn="0" w:firstRowLastColumn="0" w:lastRowFirstColumn="0" w:lastRowLastColumn="0"/>
            </w:pPr>
            <w:r>
              <w:t>Generate structure to hold models</w:t>
            </w:r>
          </w:p>
        </w:tc>
      </w:tr>
      <w:tr w:rsidR="00972A3B" w14:paraId="6ED4FA5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3234D50" w14:textId="77777777" w:rsidR="00972A3B" w:rsidRDefault="00972A3B" w:rsidP="00FC5926">
            <w:pPr>
              <w:ind w:firstLine="0"/>
              <w:jc w:val="center"/>
            </w:pPr>
          </w:p>
        </w:tc>
        <w:tc>
          <w:tcPr>
            <w:tcW w:w="992" w:type="dxa"/>
          </w:tcPr>
          <w:p w14:paraId="0C59E449" w14:textId="121E924E"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5</w:t>
            </w:r>
          </w:p>
        </w:tc>
        <w:tc>
          <w:tcPr>
            <w:tcW w:w="856" w:type="dxa"/>
          </w:tcPr>
          <w:p w14:paraId="6F977F69" w14:textId="39DF8018"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FFD682" w14:textId="41B44E66" w:rsidR="00972A3B" w:rsidRDefault="00387AB0" w:rsidP="00A074C5">
            <w:pPr>
              <w:ind w:firstLine="0"/>
              <w:cnfStyle w:val="000000100000" w:firstRow="0" w:lastRow="0" w:firstColumn="0" w:lastColumn="0" w:oddVBand="0" w:evenVBand="0" w:oddHBand="1" w:evenHBand="0" w:firstRowFirstColumn="0" w:firstRowLastColumn="0" w:lastRowFirstColumn="0" w:lastRowLastColumn="0"/>
            </w:pPr>
            <w:r>
              <w:t>Integrate structures with scene builder component to spawn objects</w:t>
            </w:r>
          </w:p>
        </w:tc>
      </w:tr>
      <w:tr w:rsidR="00387AB0" w14:paraId="475D4BE7"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75CAF7E" w14:textId="6135B0FC" w:rsidR="00387AB0" w:rsidRDefault="00387AB0" w:rsidP="00FC5926">
            <w:pPr>
              <w:ind w:firstLine="0"/>
              <w:jc w:val="center"/>
            </w:pPr>
            <w:r>
              <w:t>5</w:t>
            </w:r>
          </w:p>
        </w:tc>
        <w:tc>
          <w:tcPr>
            <w:tcW w:w="992" w:type="dxa"/>
          </w:tcPr>
          <w:p w14:paraId="59C543D3" w14:textId="77777777" w:rsidR="00387AB0"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7FC7D854" w14:textId="77777777" w:rsidR="00387AB0" w:rsidRPr="009650AC"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30C31730" w14:textId="7ED16B33" w:rsidR="00387AB0" w:rsidRPr="009650AC" w:rsidRDefault="00950166"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Additive Development</w:t>
            </w:r>
          </w:p>
        </w:tc>
      </w:tr>
      <w:tr w:rsidR="00950166" w14:paraId="68F3D7D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235171E" w14:textId="77777777" w:rsidR="00950166" w:rsidRDefault="00950166" w:rsidP="00FC5926">
            <w:pPr>
              <w:ind w:firstLine="0"/>
              <w:jc w:val="center"/>
            </w:pPr>
          </w:p>
        </w:tc>
        <w:tc>
          <w:tcPr>
            <w:tcW w:w="992" w:type="dxa"/>
          </w:tcPr>
          <w:p w14:paraId="59C4C605" w14:textId="009D057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6+</w:t>
            </w:r>
          </w:p>
        </w:tc>
        <w:tc>
          <w:tcPr>
            <w:tcW w:w="856" w:type="dxa"/>
          </w:tcPr>
          <w:p w14:paraId="6CED8BC6" w14:textId="22E837B9"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0182296" w14:textId="61E3492A" w:rsidR="00950166" w:rsidRDefault="00950166" w:rsidP="00A074C5">
            <w:pPr>
              <w:ind w:firstLine="0"/>
              <w:cnfStyle w:val="000000100000" w:firstRow="0" w:lastRow="0" w:firstColumn="0" w:lastColumn="0" w:oddVBand="0" w:evenVBand="0" w:oddHBand="1" w:evenHBand="0" w:firstRowFirstColumn="0" w:firstRowLastColumn="0" w:lastRowFirstColumn="0" w:lastRowLastColumn="0"/>
            </w:pPr>
            <w:r>
              <w:t>Train API with additional model</w:t>
            </w:r>
          </w:p>
        </w:tc>
      </w:tr>
      <w:tr w:rsidR="00950166" w14:paraId="0320BD6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BF20819" w14:textId="77777777" w:rsidR="00950166" w:rsidRDefault="00950166" w:rsidP="00FC5926">
            <w:pPr>
              <w:ind w:firstLine="0"/>
              <w:jc w:val="center"/>
            </w:pPr>
          </w:p>
        </w:tc>
        <w:tc>
          <w:tcPr>
            <w:tcW w:w="992" w:type="dxa"/>
          </w:tcPr>
          <w:p w14:paraId="7F2D7FDE" w14:textId="5F7DF422"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17+</w:t>
            </w:r>
          </w:p>
        </w:tc>
        <w:tc>
          <w:tcPr>
            <w:tcW w:w="856" w:type="dxa"/>
          </w:tcPr>
          <w:p w14:paraId="0F8F7138" w14:textId="7E0B9823"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0CF737B4" w14:textId="1034D14E" w:rsidR="00950166" w:rsidRDefault="00950166" w:rsidP="00A074C5">
            <w:pPr>
              <w:ind w:firstLine="0"/>
              <w:cnfStyle w:val="000000000000" w:firstRow="0" w:lastRow="0" w:firstColumn="0" w:lastColumn="0" w:oddVBand="0" w:evenVBand="0" w:oddHBand="0" w:evenHBand="0" w:firstRowFirstColumn="0" w:firstRowLastColumn="0" w:lastRowFirstColumn="0" w:lastRowLastColumn="0"/>
            </w:pPr>
            <w:r>
              <w:t>Create appropriate 3D model</w:t>
            </w:r>
          </w:p>
        </w:tc>
      </w:tr>
      <w:tr w:rsidR="00950166" w14:paraId="588E3064"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51D9847" w14:textId="77777777" w:rsidR="00950166" w:rsidRDefault="00950166" w:rsidP="00FC5926">
            <w:pPr>
              <w:ind w:firstLine="0"/>
              <w:jc w:val="center"/>
            </w:pPr>
          </w:p>
        </w:tc>
        <w:tc>
          <w:tcPr>
            <w:tcW w:w="992" w:type="dxa"/>
          </w:tcPr>
          <w:p w14:paraId="6B67C4B1" w14:textId="2BCCBA8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8+</w:t>
            </w:r>
          </w:p>
        </w:tc>
        <w:tc>
          <w:tcPr>
            <w:tcW w:w="856" w:type="dxa"/>
          </w:tcPr>
          <w:p w14:paraId="06F19F88" w14:textId="681D8B90"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E81E72A" w14:textId="726DB09A" w:rsidR="00950166" w:rsidRDefault="00950166" w:rsidP="009650AC">
            <w:pPr>
              <w:keepNext/>
              <w:ind w:firstLine="0"/>
              <w:cnfStyle w:val="000000100000" w:firstRow="0" w:lastRow="0" w:firstColumn="0" w:lastColumn="0" w:oddVBand="0" w:evenVBand="0" w:oddHBand="1" w:evenHBand="0" w:firstRowFirstColumn="0" w:firstRowLastColumn="0" w:lastRowFirstColumn="0" w:lastRowLastColumn="0"/>
            </w:pPr>
            <w:r>
              <w:t xml:space="preserve">Integrate model with </w:t>
            </w:r>
            <w:r w:rsidR="002C0DC8">
              <w:t>scene builder component</w:t>
            </w:r>
          </w:p>
        </w:tc>
      </w:tr>
    </w:tbl>
    <w:p w14:paraId="7ECB7905" w14:textId="7526A13D" w:rsidR="007803FA" w:rsidRPr="0034270D" w:rsidRDefault="009650AC" w:rsidP="0034270D">
      <w:pPr>
        <w:pStyle w:val="Caption"/>
        <w:rPr>
          <w:color w:val="auto"/>
        </w:rPr>
      </w:pPr>
      <w:r w:rsidRPr="009650AC">
        <w:rPr>
          <w:color w:val="auto"/>
        </w:rPr>
        <w:t xml:space="preserve">Figure </w:t>
      </w:r>
      <w:r w:rsidRPr="009650AC">
        <w:rPr>
          <w:color w:val="auto"/>
        </w:rPr>
        <w:fldChar w:fldCharType="begin"/>
      </w:r>
      <w:r w:rsidRPr="009650AC">
        <w:rPr>
          <w:color w:val="auto"/>
        </w:rPr>
        <w:instrText xml:space="preserve"> SEQ Figure \* ARABIC </w:instrText>
      </w:r>
      <w:r w:rsidRPr="009650AC">
        <w:rPr>
          <w:color w:val="auto"/>
        </w:rPr>
        <w:fldChar w:fldCharType="separate"/>
      </w:r>
      <w:r w:rsidR="00273EE2">
        <w:rPr>
          <w:noProof/>
          <w:color w:val="auto"/>
        </w:rPr>
        <w:t>10</w:t>
      </w:r>
      <w:r w:rsidRPr="009650AC">
        <w:rPr>
          <w:color w:val="auto"/>
        </w:rPr>
        <w:fldChar w:fldCharType="end"/>
      </w:r>
      <w:r w:rsidRPr="009650AC">
        <w:rPr>
          <w:color w:val="auto"/>
        </w:rPr>
        <w:t xml:space="preserve"> - Cycles outline</w:t>
      </w:r>
    </w:p>
    <w:p w14:paraId="7F293911" w14:textId="77777777" w:rsidR="00326CF2" w:rsidRDefault="00326CF2" w:rsidP="00A074C5"/>
    <w:p w14:paraId="42DF6D69" w14:textId="7E9CC5E5" w:rsidR="00424E0F" w:rsidRDefault="002C0DC8" w:rsidP="00A074C5">
      <w:r>
        <w:t xml:space="preserve">In </w:t>
      </w:r>
      <w:r w:rsidR="00623353">
        <w:t xml:space="preserve">figure </w:t>
      </w:r>
      <w:r w:rsidR="008675D4">
        <w:t>10</w:t>
      </w:r>
      <w:r>
        <w:t xml:space="preserve"> above, cycle 5</w:t>
      </w:r>
      <w:r w:rsidR="00623353">
        <w:t xml:space="preserve"> will continue to be repeated</w:t>
      </w:r>
      <w:r w:rsidR="00287977">
        <w:t xml:space="preserve"> in the remaining time</w:t>
      </w:r>
      <w:r w:rsidR="00623353">
        <w:t xml:space="preserve"> as in theory all systems will be connected by this cycle and should just need added to. The author only expects one of these cycles to be completed however there</w:t>
      </w:r>
      <w:r w:rsidR="00424E0F">
        <w:t xml:space="preserve"> is space for continued addition if the time is available. </w:t>
      </w:r>
    </w:p>
    <w:p w14:paraId="73D36761" w14:textId="0731B7F4" w:rsidR="00EF31DE" w:rsidRDefault="00424E0F" w:rsidP="00A074C5">
      <w:r>
        <w:t>Each cycle will begin with a meeting with stakeholders to outline and examine any risks associated and will end with all systems</w:t>
      </w:r>
      <w:r w:rsidR="009650AC">
        <w:t xml:space="preserve"> tested to assigned standards.</w:t>
      </w:r>
      <w:r w:rsidR="002C0DC8">
        <w:t xml:space="preserve"> </w:t>
      </w:r>
      <w:r w:rsidR="00EF31DE">
        <w:br/>
      </w:r>
    </w:p>
    <w:p w14:paraId="196AD1B4" w14:textId="77777777" w:rsidR="00EF31DE" w:rsidRDefault="00EF31DE">
      <w:pPr>
        <w:spacing w:after="160" w:line="259" w:lineRule="auto"/>
        <w:ind w:firstLine="0"/>
      </w:pPr>
      <w:r>
        <w:br w:type="page"/>
      </w:r>
    </w:p>
    <w:p w14:paraId="5110C085" w14:textId="77777777" w:rsidR="00124EFC" w:rsidRDefault="00124EFC" w:rsidP="00EF31DE">
      <w:pPr>
        <w:pStyle w:val="Heading2"/>
        <w:sectPr w:rsidR="00124EFC" w:rsidSect="003F53C4">
          <w:pgSz w:w="11906" w:h="16838"/>
          <w:pgMar w:top="720" w:right="720" w:bottom="720" w:left="720" w:header="709" w:footer="709" w:gutter="0"/>
          <w:cols w:space="708"/>
          <w:docGrid w:linePitch="360"/>
        </w:sectPr>
      </w:pPr>
    </w:p>
    <w:p w14:paraId="3C40B8D7" w14:textId="72D2B302" w:rsidR="007B69CB" w:rsidRDefault="00EF31DE" w:rsidP="00EF31DE">
      <w:pPr>
        <w:pStyle w:val="Heading2"/>
      </w:pPr>
      <w:bookmarkStart w:id="19" w:name="_Toc531784737"/>
      <w:r>
        <w:lastRenderedPageBreak/>
        <w:t>3.</w:t>
      </w:r>
      <w:r w:rsidR="00417FB7">
        <w:t>7</w:t>
      </w:r>
      <w:r>
        <w:t xml:space="preserve"> Work Breakdown Structure</w:t>
      </w:r>
      <w:bookmarkEnd w:id="19"/>
    </w:p>
    <w:p w14:paraId="7BD3CB78" w14:textId="689D70F8" w:rsidR="00EF31DE" w:rsidRDefault="007734DE" w:rsidP="007B69CB">
      <w:r>
        <w:rPr>
          <w:noProof/>
        </w:rPr>
        <mc:AlternateContent>
          <mc:Choice Requires="wps">
            <w:drawing>
              <wp:anchor distT="0" distB="0" distL="114300" distR="114300" simplePos="0" relativeHeight="251796480" behindDoc="0" locked="0" layoutInCell="1" allowOverlap="1" wp14:anchorId="7B03CADC" wp14:editId="177A6324">
                <wp:simplePos x="0" y="0"/>
                <wp:positionH relativeFrom="column">
                  <wp:posOffset>78740</wp:posOffset>
                </wp:positionH>
                <wp:positionV relativeFrom="paragraph">
                  <wp:posOffset>5450840</wp:posOffset>
                </wp:positionV>
                <wp:extent cx="9601200" cy="63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601200" cy="635"/>
                        </a:xfrm>
                        <a:prstGeom prst="rect">
                          <a:avLst/>
                        </a:prstGeom>
                        <a:solidFill>
                          <a:prstClr val="white"/>
                        </a:solidFill>
                        <a:ln>
                          <a:noFill/>
                        </a:ln>
                      </wps:spPr>
                      <wps:txbx>
                        <w:txbxContent>
                          <w:p w14:paraId="388C1FCD" w14:textId="63EBC569"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11</w:t>
                            </w:r>
                            <w:r w:rsidR="00E221BC">
                              <w:rPr>
                                <w:noProof/>
                              </w:rPr>
                              <w:fldChar w:fldCharType="end"/>
                            </w:r>
                            <w:r>
                              <w:t xml:space="preserve"> - Work breakdow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03CADC" id="Text Box 37" o:spid="_x0000_s1049" type="#_x0000_t202" style="position:absolute;left:0;text-align:left;margin-left:6.2pt;margin-top:429.2pt;width:756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" stroked="f">
                <v:textbox style="mso-fit-shape-to-text:t" inset="0,0,0,0">
                  <w:txbxContent>
                    <w:p w14:paraId="388C1FCD" w14:textId="63EBC569"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11</w:t>
                      </w:r>
                      <w:r w:rsidR="00E221BC">
                        <w:rPr>
                          <w:noProof/>
                        </w:rPr>
                        <w:fldChar w:fldCharType="end"/>
                      </w:r>
                      <w:r>
                        <w:t xml:space="preserve"> - Work breakdown structure</w:t>
                      </w:r>
                    </w:p>
                  </w:txbxContent>
                </v:textbox>
              </v:shape>
            </w:pict>
          </mc:Fallback>
        </mc:AlternateContent>
      </w:r>
      <w:r w:rsidR="00BA20D1">
        <w:rPr>
          <w:noProof/>
        </w:rPr>
        <mc:AlternateContent>
          <mc:Choice Requires="wpg">
            <w:drawing>
              <wp:anchor distT="0" distB="0" distL="114300" distR="114300" simplePos="0" relativeHeight="251794432" behindDoc="0" locked="0" layoutInCell="1" allowOverlap="1" wp14:anchorId="4D145543" wp14:editId="4D3A2116">
                <wp:simplePos x="0" y="0"/>
                <wp:positionH relativeFrom="margin">
                  <wp:align>center</wp:align>
                </wp:positionH>
                <wp:positionV relativeFrom="margin">
                  <wp:align>center</wp:align>
                </wp:positionV>
                <wp:extent cx="9601200" cy="4593499"/>
                <wp:effectExtent l="0" t="0" r="19050" b="17145"/>
                <wp:wrapNone/>
                <wp:docPr id="36" name="Group 36"/>
                <wp:cNvGraphicFramePr/>
                <a:graphic xmlns:a="http://schemas.openxmlformats.org/drawingml/2006/main">
                  <a:graphicData uri="http://schemas.microsoft.com/office/word/2010/wordprocessingGroup">
                    <wpg:wgp>
                      <wpg:cNvGrpSpPr/>
                      <wpg:grpSpPr>
                        <a:xfrm>
                          <a:off x="0" y="0"/>
                          <a:ext cx="9601200" cy="4593499"/>
                          <a:chOff x="0" y="0"/>
                          <a:chExt cx="9601200" cy="4593499"/>
                        </a:xfrm>
                      </wpg:grpSpPr>
                      <wps:wsp>
                        <wps:cNvPr id="24" name="Rectangle 24"/>
                        <wps:cNvSpPr/>
                        <wps:spPr>
                          <a:xfrm>
                            <a:off x="3581400" y="0"/>
                            <a:ext cx="1899285" cy="369570"/>
                          </a:xfrm>
                          <a:prstGeom prst="rect">
                            <a:avLst/>
                          </a:prstGeom>
                        </wps:spPr>
                        <wps:style>
                          <a:lnRef idx="2">
                            <a:schemeClr val="dk1"/>
                          </a:lnRef>
                          <a:fillRef idx="1">
                            <a:schemeClr val="lt1"/>
                          </a:fillRef>
                          <a:effectRef idx="0">
                            <a:schemeClr val="dk1"/>
                          </a:effectRef>
                          <a:fontRef idx="minor">
                            <a:schemeClr val="dk1"/>
                          </a:fontRef>
                        </wps:style>
                        <wps:txbx>
                          <w:txbxContent>
                            <w:p w14:paraId="2968AF98" w14:textId="23899E43" w:rsidR="006870F0" w:rsidRDefault="00C92CB9" w:rsidP="00C92CB9">
                              <w:pPr>
                                <w:ind w:firstLine="0"/>
                                <w:jc w:val="center"/>
                              </w:pPr>
                              <w:r>
                                <w:t>3D space compi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3015F6A" w14:textId="47311651" w:rsidR="00126751" w:rsidRDefault="00126751" w:rsidP="00126751">
                              <w:pPr>
                                <w:ind w:firstLine="0"/>
                                <w:jc w:val="center"/>
                              </w:pPr>
                              <w:r>
                                <w:t>Cycl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9431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7D67F943" w14:textId="228DB65D" w:rsidR="00126751" w:rsidRDefault="00126751" w:rsidP="00126751">
                              <w:pPr>
                                <w:ind w:firstLine="0"/>
                                <w:jc w:val="center"/>
                              </w:pPr>
                              <w:r>
                                <w:t xml:space="preserve">Cycle </w:t>
                              </w:r>
                              <w:r w:rsidR="0055699F">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8862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4201E3E" w14:textId="766F0CC7" w:rsidR="00126751" w:rsidRDefault="00126751" w:rsidP="00126751">
                              <w:pPr>
                                <w:ind w:firstLine="0"/>
                                <w:jc w:val="center"/>
                              </w:pPr>
                              <w:r>
                                <w:t xml:space="preserve">Cycle </w:t>
                              </w:r>
                              <w:r w:rsidR="0055699F">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58293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444A009B" w14:textId="43567F54" w:rsidR="002E237D" w:rsidRDefault="002E237D" w:rsidP="002E237D">
                              <w:pPr>
                                <w:ind w:firstLine="0"/>
                                <w:jc w:val="center"/>
                              </w:pPr>
                              <w:r>
                                <w:t xml:space="preserve">Cycle </w:t>
                              </w:r>
                              <w:r w:rsidR="0055699F">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77724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6B7F8919" w14:textId="380EDFED" w:rsidR="002E237D" w:rsidRDefault="002E237D" w:rsidP="002E237D">
                              <w:pPr>
                                <w:ind w:firstLine="0"/>
                                <w:jc w:val="center"/>
                              </w:pPr>
                              <w:r>
                                <w:t xml:space="preserve">Cycle </w:t>
                              </w:r>
                              <w:r w:rsidR="0055699F">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Connector 34"/>
                        <wps:cNvCnPr/>
                        <wps:spPr>
                          <a:xfrm>
                            <a:off x="685800" y="484414"/>
                            <a:ext cx="7772400" cy="0"/>
                          </a:xfrm>
                          <a:prstGeom prst="line">
                            <a:avLst/>
                          </a:prstGeom>
                        </wps:spPr>
                        <wps:style>
                          <a:lnRef idx="3">
                            <a:schemeClr val="dk1"/>
                          </a:lnRef>
                          <a:fillRef idx="0">
                            <a:schemeClr val="dk1"/>
                          </a:fillRef>
                          <a:effectRef idx="2">
                            <a:schemeClr val="dk1"/>
                          </a:effectRef>
                          <a:fontRef idx="minor">
                            <a:schemeClr val="tx1"/>
                          </a:fontRef>
                        </wps:style>
                        <wps:bodyPr/>
                      </wps:wsp>
                      <wps:wsp>
                        <wps:cNvPr id="35" name="Straight Connector 35"/>
                        <wps:cNvCnPr/>
                        <wps:spPr>
                          <a:xfrm>
                            <a:off x="4572000" y="370114"/>
                            <a:ext cx="0" cy="114300"/>
                          </a:xfrm>
                          <a:prstGeom prst="line">
                            <a:avLst/>
                          </a:prstGeom>
                        </wps:spPr>
                        <wps:style>
                          <a:lnRef idx="3">
                            <a:schemeClr val="dk1"/>
                          </a:lnRef>
                          <a:fillRef idx="0">
                            <a:schemeClr val="dk1"/>
                          </a:fillRef>
                          <a:effectRef idx="2">
                            <a:schemeClr val="dk1"/>
                          </a:effectRef>
                          <a:fontRef idx="minor">
                            <a:schemeClr val="tx1"/>
                          </a:fontRef>
                        </wps:style>
                        <wps:bodyPr/>
                      </wps:wsp>
                      <wps:wsp>
                        <wps:cNvPr id="41" name="Rectangle 41"/>
                        <wps:cNvSpPr/>
                        <wps:spPr>
                          <a:xfrm>
                            <a:off x="4572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0EDA9FE" w14:textId="576036AD" w:rsidR="00F40C96" w:rsidRPr="00443E38" w:rsidRDefault="00F40C96" w:rsidP="00F40C96">
                              <w:pPr>
                                <w:ind w:firstLine="0"/>
                                <w:rPr>
                                  <w:sz w:val="20"/>
                                  <w:szCs w:val="20"/>
                                </w:rPr>
                              </w:pPr>
                              <w:r w:rsidRPr="00443E38">
                                <w:rPr>
                                  <w:sz w:val="20"/>
                                  <w:szCs w:val="20"/>
                                </w:rPr>
                                <w:t>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57200" y="1856014"/>
                            <a:ext cx="1371600" cy="450850"/>
                          </a:xfrm>
                          <a:prstGeom prst="rect">
                            <a:avLst/>
                          </a:prstGeom>
                        </wps:spPr>
                        <wps:style>
                          <a:lnRef idx="2">
                            <a:schemeClr val="dk1"/>
                          </a:lnRef>
                          <a:fillRef idx="1">
                            <a:schemeClr val="lt1"/>
                          </a:fillRef>
                          <a:effectRef idx="0">
                            <a:schemeClr val="dk1"/>
                          </a:effectRef>
                          <a:fontRef idx="minor">
                            <a:schemeClr val="dk1"/>
                          </a:fontRef>
                        </wps:style>
                        <wps:txb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4572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81B048E" w14:textId="435567EE" w:rsidR="00F40C96" w:rsidRPr="00443E38" w:rsidRDefault="0017570D" w:rsidP="00F40C96">
                              <w:pPr>
                                <w:ind w:firstLine="0"/>
                                <w:rPr>
                                  <w:sz w:val="20"/>
                                  <w:szCs w:val="20"/>
                                </w:rPr>
                              </w:pPr>
                              <w:r>
                                <w:rPr>
                                  <w:sz w:val="20"/>
                                  <w:szCs w:val="20"/>
                                </w:rPr>
                                <w:t>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572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E07C0CD" w14:textId="6F8B8936" w:rsidR="00F40C96" w:rsidRPr="00443E38" w:rsidRDefault="0017570D" w:rsidP="00F40C96">
                              <w:pPr>
                                <w:ind w:firstLine="0"/>
                                <w:rPr>
                                  <w:sz w:val="20"/>
                                  <w:szCs w:val="20"/>
                                </w:rPr>
                              </w:pPr>
                              <w:r>
                                <w:rPr>
                                  <w:sz w:val="20"/>
                                  <w:szCs w:val="20"/>
                                </w:rPr>
                                <w:t>Requirements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4003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DD1FE4" w14:textId="784C3409" w:rsidR="00F40C96" w:rsidRPr="00443E38" w:rsidRDefault="0017570D" w:rsidP="00F40C96">
                              <w:pPr>
                                <w:ind w:firstLine="0"/>
                                <w:rPr>
                                  <w:sz w:val="20"/>
                                  <w:szCs w:val="20"/>
                                </w:rPr>
                              </w:pPr>
                              <w:r>
                                <w:rPr>
                                  <w:sz w:val="20"/>
                                  <w:szCs w:val="20"/>
                                </w:rPr>
                                <w:t>Setup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4003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DF22F3C" w14:textId="445AAAB6" w:rsidR="00F40C96" w:rsidRPr="00443E38" w:rsidRDefault="0017570D" w:rsidP="00F40C96">
                              <w:pPr>
                                <w:ind w:firstLine="0"/>
                                <w:rPr>
                                  <w:sz w:val="20"/>
                                  <w:szCs w:val="20"/>
                                </w:rPr>
                              </w:pPr>
                              <w:r>
                                <w:rPr>
                                  <w:sz w:val="20"/>
                                  <w:szCs w:val="20"/>
                                </w:rPr>
                                <w:t>Train R-CNN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4003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A6C0ADC" w14:textId="33F4FE01" w:rsidR="00F40C96" w:rsidRPr="00443E38" w:rsidRDefault="0017570D"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8229600" y="1289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4003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288F4E1" w14:textId="623A7C17" w:rsidR="00F40C96" w:rsidRPr="00443E38" w:rsidRDefault="0017570D" w:rsidP="00F40C96">
                              <w:pPr>
                                <w:ind w:firstLine="0"/>
                                <w:rPr>
                                  <w:sz w:val="20"/>
                                  <w:szCs w:val="20"/>
                                </w:rPr>
                              </w:pPr>
                              <w:r>
                                <w:rPr>
                                  <w:sz w:val="20"/>
                                  <w:szCs w:val="20"/>
                                </w:rPr>
                                <w:t>Move ML models to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3434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0D6C80B" w14:textId="731714C4" w:rsidR="00F40C96" w:rsidRPr="00443E38" w:rsidRDefault="00626783" w:rsidP="00F40C96">
                              <w:pPr>
                                <w:ind w:firstLine="0"/>
                                <w:rPr>
                                  <w:sz w:val="20"/>
                                  <w:szCs w:val="20"/>
                                </w:rPr>
                              </w:pPr>
                              <w:r>
                                <w:rPr>
                                  <w:sz w:val="20"/>
                                  <w:szCs w:val="20"/>
                                </w:rPr>
                                <w:t>Initial UI bu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43434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229D864" w14:textId="2A7AA2FC" w:rsidR="00F40C96" w:rsidRPr="00443E38" w:rsidRDefault="00626783" w:rsidP="00F40C96">
                              <w:pPr>
                                <w:ind w:firstLine="0"/>
                                <w:rPr>
                                  <w:sz w:val="20"/>
                                  <w:szCs w:val="20"/>
                                </w:rPr>
                              </w:pPr>
                              <w:r>
                                <w:rPr>
                                  <w:sz w:val="20"/>
                                  <w:szCs w:val="20"/>
                                </w:rPr>
                                <w:t>Integrate connections to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43434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204FECC" w14:textId="6726865D" w:rsidR="00F40C96" w:rsidRPr="00443E38" w:rsidRDefault="003E099D" w:rsidP="00F40C96">
                              <w:pPr>
                                <w:ind w:firstLine="0"/>
                                <w:rPr>
                                  <w:sz w:val="20"/>
                                  <w:szCs w:val="20"/>
                                </w:rPr>
                              </w:pPr>
                              <w:r>
                                <w:rPr>
                                  <w:sz w:val="20"/>
                                  <w:szCs w:val="20"/>
                                </w:rPr>
                                <w:t>Create initial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2865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7262AA9" w14:textId="08A9C873" w:rsidR="00F40C96" w:rsidRPr="00443E38" w:rsidRDefault="003E099D" w:rsidP="00F40C96">
                              <w:pPr>
                                <w:ind w:firstLine="0"/>
                                <w:rPr>
                                  <w:sz w:val="20"/>
                                  <w:szCs w:val="20"/>
                                </w:rPr>
                              </w:pPr>
                              <w:r>
                                <w:rPr>
                                  <w:sz w:val="20"/>
                                  <w:szCs w:val="20"/>
                                </w:rPr>
                                <w:t>Create 3D model of object re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62865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01EFC6" w14:textId="67779D31" w:rsidR="00F40C96" w:rsidRPr="00443E38" w:rsidRDefault="003E099D" w:rsidP="00F40C96">
                              <w:pPr>
                                <w:ind w:firstLine="0"/>
                                <w:rPr>
                                  <w:sz w:val="20"/>
                                  <w:szCs w:val="20"/>
                                </w:rPr>
                              </w:pPr>
                              <w:r>
                                <w:rPr>
                                  <w:sz w:val="20"/>
                                  <w:szCs w:val="20"/>
                                </w:rPr>
                                <w:t>Generate model storage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62865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A01742" w14:textId="335C80EF" w:rsidR="00F40C96" w:rsidRPr="00443E38" w:rsidRDefault="003E099D" w:rsidP="00F40C96">
                              <w:pPr>
                                <w:ind w:firstLine="0"/>
                                <w:rPr>
                                  <w:sz w:val="20"/>
                                  <w:szCs w:val="20"/>
                                </w:rPr>
                              </w:pPr>
                              <w:r>
                                <w:rPr>
                                  <w:sz w:val="20"/>
                                  <w:szCs w:val="20"/>
                                </w:rPr>
                                <w:t>Integrate models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8229600" y="1861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A88632C" w14:textId="07E3F80F" w:rsidR="00F40C96" w:rsidRPr="00443E38" w:rsidRDefault="00722F29"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8229600" y="2432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AA7705E" w14:textId="56CF84BC" w:rsidR="00F40C96" w:rsidRPr="00443E38" w:rsidRDefault="00722F29" w:rsidP="00F40C96">
                              <w:pPr>
                                <w:ind w:firstLine="0"/>
                                <w:rPr>
                                  <w:sz w:val="20"/>
                                  <w:szCs w:val="20"/>
                                </w:rPr>
                              </w:pPr>
                              <w:r>
                                <w:rPr>
                                  <w:sz w:val="20"/>
                                  <w:szCs w:val="20"/>
                                </w:rPr>
                                <w:t>Create 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82296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7AEEE5F" w14:textId="56F5E6D9" w:rsidR="00F40C96" w:rsidRPr="00443E38" w:rsidRDefault="00722F29" w:rsidP="00F40C96">
                              <w:pPr>
                                <w:ind w:firstLine="0"/>
                                <w:rPr>
                                  <w:sz w:val="20"/>
                                  <w:szCs w:val="20"/>
                                </w:rPr>
                              </w:pPr>
                              <w:r>
                                <w:rPr>
                                  <w:sz w:val="20"/>
                                  <w:szCs w:val="20"/>
                                </w:rPr>
                                <w:t>Integrate model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a:off x="2286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62" name="Rectangle 62"/>
                        <wps:cNvSpPr/>
                        <wps:spPr>
                          <a:xfrm>
                            <a:off x="2400300" y="3570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B3703D6" w14:textId="3097BD81" w:rsidR="0017570D" w:rsidRPr="00443E38" w:rsidRDefault="00626783" w:rsidP="0017570D">
                              <w:pPr>
                                <w:ind w:firstLine="0"/>
                                <w:rPr>
                                  <w:sz w:val="20"/>
                                  <w:szCs w:val="20"/>
                                </w:rPr>
                              </w:pPr>
                              <w:r>
                                <w:rPr>
                                  <w:sz w:val="20"/>
                                  <w:szCs w:val="20"/>
                                </w:rPr>
                                <w:t>Create 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82296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2854729" w14:textId="4805E26C" w:rsidR="00722F29" w:rsidRPr="00443E38" w:rsidRDefault="00722F29" w:rsidP="00722F29">
                              <w:pPr>
                                <w:ind w:firstLine="0"/>
                                <w:rPr>
                                  <w:sz w:val="20"/>
                                  <w:szCs w:val="20"/>
                                </w:rPr>
                              </w:pPr>
                              <w:r>
                                <w:rPr>
                                  <w:sz w:val="20"/>
                                  <w:szCs w:val="20"/>
                                </w:rPr>
                                <w:t>Finalise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43434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CC4C201" w14:textId="119DF64D" w:rsidR="00722F29" w:rsidRPr="00443E38" w:rsidRDefault="00722F29" w:rsidP="00722F29">
                              <w:pPr>
                                <w:ind w:firstLine="0"/>
                                <w:rPr>
                                  <w:sz w:val="20"/>
                                  <w:szCs w:val="20"/>
                                </w:rPr>
                              </w:pPr>
                              <w:r>
                                <w:rPr>
                                  <w:sz w:val="20"/>
                                  <w:szCs w:val="20"/>
                                </w:rPr>
                                <w:t>Full testing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62865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8529BE4" w14:textId="1AA0ADAE" w:rsidR="00722F29" w:rsidRPr="00443E38" w:rsidRDefault="00722F29" w:rsidP="00722F29">
                              <w:pPr>
                                <w:ind w:firstLine="0"/>
                                <w:rPr>
                                  <w:sz w:val="20"/>
                                  <w:szCs w:val="20"/>
                                </w:rPr>
                              </w:pPr>
                              <w:r>
                                <w:rPr>
                                  <w:sz w:val="20"/>
                                  <w:szCs w:val="20"/>
                                </w:rPr>
                                <w:t>Begin final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62865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7CC3A6" w14:textId="2B8C1096" w:rsidR="00BE74DE" w:rsidRPr="00443E38" w:rsidRDefault="00BE74DE" w:rsidP="00BE74DE">
                              <w:pPr>
                                <w:ind w:firstLine="0"/>
                                <w:rPr>
                                  <w:sz w:val="20"/>
                                  <w:szCs w:val="20"/>
                                </w:rPr>
                              </w:pPr>
                              <w:r>
                                <w:rPr>
                                  <w:sz w:val="20"/>
                                  <w:szCs w:val="20"/>
                                </w:rPr>
                                <w:t>Stakeholder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8229600" y="4142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37303BD" w14:textId="326F364A" w:rsidR="00BE74DE" w:rsidRPr="00443E38" w:rsidRDefault="00BE74DE" w:rsidP="00BE74DE">
                              <w:pPr>
                                <w:ind w:firstLine="0"/>
                                <w:rPr>
                                  <w:sz w:val="20"/>
                                  <w:szCs w:val="20"/>
                                </w:rPr>
                              </w:pPr>
                              <w:r>
                                <w:rPr>
                                  <w:sz w:val="20"/>
                                  <w:szCs w:val="20"/>
                                </w:rPr>
                                <w:t>Application-wide cod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21717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69" name="Straight Connector 69"/>
                        <wps:cNvCnPr/>
                        <wps:spPr>
                          <a:xfrm>
                            <a:off x="41148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70" name="Straight Connector 70"/>
                        <wps:cNvCnPr/>
                        <wps:spPr>
                          <a:xfrm>
                            <a:off x="60579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71" name="Straight Connector 71"/>
                        <wps:cNvCnPr/>
                        <wps:spPr>
                          <a:xfrm>
                            <a:off x="8001000" y="1170214"/>
                            <a:ext cx="0" cy="3200400"/>
                          </a:xfrm>
                          <a:prstGeom prst="line">
                            <a:avLst/>
                          </a:prstGeom>
                        </wps:spPr>
                        <wps:style>
                          <a:lnRef idx="3">
                            <a:schemeClr val="dk1"/>
                          </a:lnRef>
                          <a:fillRef idx="0">
                            <a:schemeClr val="dk1"/>
                          </a:fillRef>
                          <a:effectRef idx="2">
                            <a:schemeClr val="dk1"/>
                          </a:effectRef>
                          <a:fontRef idx="minor">
                            <a:schemeClr val="tx1"/>
                          </a:fontRef>
                        </wps:style>
                        <wps:bodyPr/>
                      </wps:wsp>
                      <wps:wsp>
                        <wps:cNvPr id="72" name="Straight Arrow Connector 72"/>
                        <wps:cNvCnPr/>
                        <wps:spPr>
                          <a:xfrm>
                            <a:off x="2286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3" name="Straight Arrow Connector 73"/>
                        <wps:cNvCnPr/>
                        <wps:spPr>
                          <a:xfrm>
                            <a:off x="2286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4" name="Straight Arrow Connector 74"/>
                        <wps:cNvCnPr/>
                        <wps:spPr>
                          <a:xfrm>
                            <a:off x="2286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5" name="Straight Arrow Connector 75"/>
                        <wps:cNvCnPr/>
                        <wps:spPr>
                          <a:xfrm>
                            <a:off x="2286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6" name="Straight Arrow Connector 76"/>
                        <wps:cNvCnPr/>
                        <wps:spPr>
                          <a:xfrm>
                            <a:off x="21717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7" name="Straight Arrow Connector 77"/>
                        <wps:cNvCnPr/>
                        <wps:spPr>
                          <a:xfrm>
                            <a:off x="21717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8" name="Straight Arrow Connector 78"/>
                        <wps:cNvCnPr/>
                        <wps:spPr>
                          <a:xfrm>
                            <a:off x="21717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9" name="Straight Arrow Connector 79"/>
                        <wps:cNvCnPr/>
                        <wps:spPr>
                          <a:xfrm>
                            <a:off x="21717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0" name="Straight Arrow Connector 80"/>
                        <wps:cNvCnPr/>
                        <wps:spPr>
                          <a:xfrm>
                            <a:off x="21717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1" name="Straight Arrow Connector 81"/>
                        <wps:cNvCnPr/>
                        <wps:spPr>
                          <a:xfrm>
                            <a:off x="41148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2" name="Straight Arrow Connector 82"/>
                        <wps:cNvCnPr/>
                        <wps:spPr>
                          <a:xfrm>
                            <a:off x="41148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3" name="Straight Arrow Connector 83"/>
                        <wps:cNvCnPr/>
                        <wps:spPr>
                          <a:xfrm>
                            <a:off x="41148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4" name="Straight Arrow Connector 84"/>
                        <wps:cNvCnPr/>
                        <wps:spPr>
                          <a:xfrm>
                            <a:off x="41148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5" name="Straight Arrow Connector 85"/>
                        <wps:cNvCnPr/>
                        <wps:spPr>
                          <a:xfrm>
                            <a:off x="60579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6" name="Straight Arrow Connector 86"/>
                        <wps:cNvCnPr/>
                        <wps:spPr>
                          <a:xfrm>
                            <a:off x="60579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7" name="Straight Arrow Connector 87"/>
                        <wps:cNvCnPr/>
                        <wps:spPr>
                          <a:xfrm>
                            <a:off x="60579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8" name="Straight Arrow Connector 88"/>
                        <wps:cNvCnPr/>
                        <wps:spPr>
                          <a:xfrm>
                            <a:off x="60579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9" name="Straight Arrow Connector 89"/>
                        <wps:cNvCnPr/>
                        <wps:spPr>
                          <a:xfrm>
                            <a:off x="60579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0" name="Straight Arrow Connector 90"/>
                        <wps:cNvCnPr/>
                        <wps:spPr>
                          <a:xfrm>
                            <a:off x="80010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1" name="Straight Arrow Connector 91"/>
                        <wps:cNvCnPr/>
                        <wps:spPr>
                          <a:xfrm>
                            <a:off x="80010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2" name="Straight Arrow Connector 92"/>
                        <wps:cNvCnPr/>
                        <wps:spPr>
                          <a:xfrm>
                            <a:off x="80010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3" name="Straight Arrow Connector 93"/>
                        <wps:cNvCnPr/>
                        <wps:spPr>
                          <a:xfrm>
                            <a:off x="80010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4" name="Straight Arrow Connector 94"/>
                        <wps:cNvCnPr/>
                        <wps:spPr>
                          <a:xfrm>
                            <a:off x="80010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5" name="Straight Arrow Connector 95"/>
                        <wps:cNvCnPr/>
                        <wps:spPr>
                          <a:xfrm>
                            <a:off x="8001000" y="4370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6" name="Straight Arrow Connector 96"/>
                        <wps:cNvCnPr/>
                        <wps:spPr>
                          <a:xfrm>
                            <a:off x="685800" y="495300"/>
                            <a:ext cx="0" cy="3149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Straight Arrow Connector 97"/>
                        <wps:cNvCnPr/>
                        <wps:spPr>
                          <a:xfrm>
                            <a:off x="2628900" y="484414"/>
                            <a:ext cx="0" cy="3257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8" name="Straight Arrow Connector 98"/>
                        <wps:cNvCnPr/>
                        <wps:spPr>
                          <a:xfrm>
                            <a:off x="45720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9" name="Straight Arrow Connector 99"/>
                        <wps:cNvCnPr/>
                        <wps:spPr>
                          <a:xfrm>
                            <a:off x="6515100" y="495300"/>
                            <a:ext cx="0" cy="3155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0" name="Straight Arrow Connector 100"/>
                        <wps:cNvCnPr/>
                        <wps:spPr>
                          <a:xfrm>
                            <a:off x="84582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4D145543" id="Group 36" o:spid="_x0000_s1050" style="position:absolute;left:0;text-align:left;margin-left:0;margin-top:0;width:756pt;height:361.7pt;z-index:251794432;mso-position-horizontal:center;mso-position-horizontal-relative:margin;mso-position-vertical:center;mso-position-vertical-relative:margin" coordsize="96012,45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">
                <v:rect id="Rectangle 24" o:spid="_x0000_s1051" style="position:absolute;left:35814;width:18992;height:3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2968AF98" w14:textId="23899E43" w:rsidR="006870F0" w:rsidRDefault="00C92CB9" w:rsidP="00C92CB9">
                        <w:pPr>
                          <w:ind w:firstLine="0"/>
                          <w:jc w:val="center"/>
                        </w:pPr>
                        <w:r>
                          <w:t>3D space compiler</w:t>
                        </w:r>
                      </w:p>
                    </w:txbxContent>
                  </v:textbox>
                </v:rect>
                <v:rect id="Rectangle 26" o:spid="_x0000_s1052" style="position:absolute;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13015F6A" w14:textId="47311651" w:rsidR="00126751" w:rsidRDefault="00126751" w:rsidP="00126751">
                        <w:pPr>
                          <w:ind w:firstLine="0"/>
                          <w:jc w:val="center"/>
                        </w:pPr>
                        <w:r>
                          <w:t>Cycle 1</w:t>
                        </w:r>
                      </w:p>
                    </w:txbxContent>
                  </v:textbox>
                </v:rect>
                <v:rect id="Rectangle 30" o:spid="_x0000_s1053" style="position:absolute;left:19431;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textbox>
                    <w:txbxContent>
                      <w:p w14:paraId="7D67F943" w14:textId="228DB65D" w:rsidR="00126751" w:rsidRDefault="00126751" w:rsidP="00126751">
                        <w:pPr>
                          <w:ind w:firstLine="0"/>
                          <w:jc w:val="center"/>
                        </w:pPr>
                        <w:r>
                          <w:t xml:space="preserve">Cycle </w:t>
                        </w:r>
                        <w:r w:rsidR="0055699F">
                          <w:t>2</w:t>
                        </w:r>
                      </w:p>
                    </w:txbxContent>
                  </v:textbox>
                </v:rect>
                <v:rect id="Rectangle 31" o:spid="_x0000_s1054" style="position:absolute;left:38862;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14201E3E" w14:textId="766F0CC7" w:rsidR="00126751" w:rsidRDefault="00126751" w:rsidP="00126751">
                        <w:pPr>
                          <w:ind w:firstLine="0"/>
                          <w:jc w:val="center"/>
                        </w:pPr>
                        <w:r>
                          <w:t xml:space="preserve">Cycle </w:t>
                        </w:r>
                        <w:r w:rsidR="0055699F">
                          <w:t>3</w:t>
                        </w:r>
                      </w:p>
                    </w:txbxContent>
                  </v:textbox>
                </v:rect>
                <v:rect id="Rectangle 32" o:spid="_x0000_s1055" style="position:absolute;left:58293;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444A009B" w14:textId="43567F54" w:rsidR="002E237D" w:rsidRDefault="002E237D" w:rsidP="002E237D">
                        <w:pPr>
                          <w:ind w:firstLine="0"/>
                          <w:jc w:val="center"/>
                        </w:pPr>
                        <w:r>
                          <w:t xml:space="preserve">Cycle </w:t>
                        </w:r>
                        <w:r w:rsidR="0055699F">
                          <w:t>4</w:t>
                        </w:r>
                      </w:p>
                    </w:txbxContent>
                  </v:textbox>
                </v:rect>
                <v:rect id="Rectangle 33" o:spid="_x0000_s1056" style="position:absolute;left:77724;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6B7F8919" w14:textId="380EDFED" w:rsidR="002E237D" w:rsidRDefault="002E237D" w:rsidP="002E237D">
                        <w:pPr>
                          <w:ind w:firstLine="0"/>
                          <w:jc w:val="center"/>
                        </w:pPr>
                        <w:r>
                          <w:t xml:space="preserve">Cycle </w:t>
                        </w:r>
                        <w:r w:rsidR="0055699F">
                          <w:t>5</w:t>
                        </w:r>
                      </w:p>
                    </w:txbxContent>
                  </v:textbox>
                </v:rect>
                <v:line id="Straight Connector 34" o:spid="_x0000_s1057" style="position:absolute;visibility:visible;mso-wrap-style:square" from="6858,4844" to="84582,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ihHxwAAANsAAAAPAAAAZHJzL2Rvd25yZXYueG1sRI/dasJA&#10;FITvhb7Dcgq9MxvbU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F6uKEfHAAAA2wAA&#10;AA8AAAAAAAAAAAAAAAAABwIAAGRycy9kb3ducmV2LnhtbFBLBQYAAAAAAwADALcAAAD7AgAAAAA=&#10;" strokecolor="black [3200]" strokeweight="1.5pt">
                  <v:stroke joinstyle="miter"/>
                </v:line>
                <v:line id="Straight Connector 35" o:spid="_x0000_s1058" style="position:absolute;visibility:visible;mso-wrap-style:square" from="45720,3701" to="45720,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o3cxwAAANsAAAAPAAAAZHJzL2Rvd25yZXYueG1sRI/dasJA&#10;FITvhb7Dcgq9MxtbW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DHijdzHAAAA2wAA&#10;AA8AAAAAAAAAAAAAAAAABwIAAGRycy9kb3ducmV2LnhtbFBLBQYAAAAAAwADALcAAAD7AgAAAAA=&#10;" strokecolor="black [3200]" strokeweight="1.5pt">
                  <v:stroke joinstyle="miter"/>
                </v:line>
                <v:rect id="Rectangle 41" o:spid="_x0000_s1059" style="position:absolute;left:4572;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60EDA9FE" w14:textId="576036AD" w:rsidR="00F40C96" w:rsidRPr="00443E38" w:rsidRDefault="00F40C96" w:rsidP="00F40C96">
                        <w:pPr>
                          <w:ind w:firstLine="0"/>
                          <w:rPr>
                            <w:sz w:val="20"/>
                            <w:szCs w:val="20"/>
                          </w:rPr>
                        </w:pPr>
                        <w:r w:rsidRPr="00443E38">
                          <w:rPr>
                            <w:sz w:val="20"/>
                            <w:szCs w:val="20"/>
                          </w:rPr>
                          <w:t>Proposal</w:t>
                        </w:r>
                      </w:p>
                    </w:txbxContent>
                  </v:textbox>
                </v:rect>
                <v:rect id="Rectangle 42" o:spid="_x0000_s1060" style="position:absolute;left:4572;top:18560;width:13716;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v:textbox>
                </v:rect>
                <v:rect id="Rectangle 43" o:spid="_x0000_s1061" style="position:absolute;left:4572;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4K2xAAAANsAAAAPAAAAZHJzL2Rvd25yZXYueG1sRI9Ba8JA&#10;FITvgv9heUJvutEW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zTgrbEAAAA2wAAAA8A&#10;AAAAAAAAAAAAAAAABwIAAGRycy9kb3ducmV2LnhtbFBLBQYAAAAAAwADALcAAAD4AgAAAAA=&#10;" fillcolor="white [3201]" strokecolor="black [3200]" strokeweight="1pt">
                  <v:textbox>
                    <w:txbxContent>
                      <w:p w14:paraId="081B048E" w14:textId="435567EE" w:rsidR="00F40C96" w:rsidRPr="00443E38" w:rsidRDefault="0017570D" w:rsidP="00F40C96">
                        <w:pPr>
                          <w:ind w:firstLine="0"/>
                          <w:rPr>
                            <w:sz w:val="20"/>
                            <w:szCs w:val="20"/>
                          </w:rPr>
                        </w:pPr>
                        <w:r>
                          <w:rPr>
                            <w:sz w:val="20"/>
                            <w:szCs w:val="20"/>
                          </w:rPr>
                          <w:t>Research</w:t>
                        </w:r>
                      </w:p>
                    </w:txbxContent>
                  </v:textbox>
                </v:rect>
                <v:rect id="Rectangle 44" o:spid="_x0000_s1062" style="position:absolute;left:4572;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5E07C0CD" w14:textId="6F8B8936" w:rsidR="00F40C96" w:rsidRPr="00443E38" w:rsidRDefault="0017570D" w:rsidP="00F40C96">
                        <w:pPr>
                          <w:ind w:firstLine="0"/>
                          <w:rPr>
                            <w:sz w:val="20"/>
                            <w:szCs w:val="20"/>
                          </w:rPr>
                        </w:pPr>
                        <w:r>
                          <w:rPr>
                            <w:sz w:val="20"/>
                            <w:szCs w:val="20"/>
                          </w:rPr>
                          <w:t>Requirements Development</w:t>
                        </w:r>
                      </w:p>
                    </w:txbxContent>
                  </v:textbox>
                </v:rect>
                <v:rect id="Rectangle 45" o:spid="_x0000_s1063" style="position:absolute;left:24003;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r9ZxAAAANsAAAAPAAAAZHJzL2Rvd25yZXYueG1sRI9Ba8JA&#10;FITvgv9heUJvulFa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Hx2v1nEAAAA2wAAAA8A&#10;AAAAAAAAAAAAAAAABwIAAGRycy9kb3ducmV2LnhtbFBLBQYAAAAAAwADALcAAAD4AgAAAAA=&#10;" fillcolor="white [3201]" strokecolor="black [3200]" strokeweight="1pt">
                  <v:textbox>
                    <w:txbxContent>
                      <w:p w14:paraId="1EDD1FE4" w14:textId="784C3409" w:rsidR="00F40C96" w:rsidRPr="00443E38" w:rsidRDefault="0017570D" w:rsidP="00F40C96">
                        <w:pPr>
                          <w:ind w:firstLine="0"/>
                          <w:rPr>
                            <w:sz w:val="20"/>
                            <w:szCs w:val="20"/>
                          </w:rPr>
                        </w:pPr>
                        <w:r>
                          <w:rPr>
                            <w:sz w:val="20"/>
                            <w:szCs w:val="20"/>
                          </w:rPr>
                          <w:t>Setup VM</w:t>
                        </w:r>
                      </w:p>
                    </w:txbxContent>
                  </v:textbox>
                </v:rect>
                <v:rect id="Rectangle 46" o:spid="_x0000_s1064" style="position:absolute;left:24003;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0DF22F3C" w14:textId="445AAAB6" w:rsidR="00F40C96" w:rsidRPr="00443E38" w:rsidRDefault="0017570D" w:rsidP="00F40C96">
                        <w:pPr>
                          <w:ind w:firstLine="0"/>
                          <w:rPr>
                            <w:sz w:val="20"/>
                            <w:szCs w:val="20"/>
                          </w:rPr>
                        </w:pPr>
                        <w:r>
                          <w:rPr>
                            <w:sz w:val="20"/>
                            <w:szCs w:val="20"/>
                          </w:rPr>
                          <w:t>Train R-CNN (single model)</w:t>
                        </w:r>
                      </w:p>
                    </w:txbxContent>
                  </v:textbox>
                </v:rect>
                <v:rect id="Rectangle 47" o:spid="_x0000_s1065" style="position:absolute;left:24003;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IS1xAAAANsAAAAPAAAAZHJzL2Rvd25yZXYueG1sRI9Ba8JA&#10;FITvBf/D8gRvdWMp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OPohLXEAAAA2wAAAA8A&#10;AAAAAAAAAAAAAAAABwIAAGRycy9kb3ducmV2LnhtbFBLBQYAAAAAAwADALcAAAD4AgAAAAA=&#10;" fillcolor="white [3201]" strokecolor="black [3200]" strokeweight="1pt">
                  <v:textbox>
                    <w:txbxContent>
                      <w:p w14:paraId="7A6C0ADC" w14:textId="33F4FE01" w:rsidR="00F40C96" w:rsidRPr="00443E38" w:rsidRDefault="0017570D" w:rsidP="00F40C96">
                        <w:pPr>
                          <w:ind w:firstLine="0"/>
                          <w:rPr>
                            <w:sz w:val="20"/>
                            <w:szCs w:val="20"/>
                          </w:rPr>
                        </w:pPr>
                        <w:r>
                          <w:rPr>
                            <w:sz w:val="20"/>
                            <w:szCs w:val="20"/>
                          </w:rPr>
                          <w:t>Train pose (single model)</w:t>
                        </w:r>
                      </w:p>
                    </w:txbxContent>
                  </v:textbox>
                </v:rect>
                <v:rect id="Rectangle 57" o:spid="_x0000_s1066" style="position:absolute;left:82296;top:1289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RJoxAAAANsAAAAPAAAAZHJzL2Rvd25yZXYueG1sRI9Ba8JA&#10;FITvBf/D8gRvdWOh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GYxEmjEAAAA2wAAAA8A&#10;AAAAAAAAAAAAAAAABwIAAGRycy9kb3ducmV2LnhtbFBLBQYAAAAAAwADALcAAAD4AgAAAAA=&#10;" fillcolor="white [3201]" strokecolor="black [3200]" strokeweight="1pt">
                  <v:textbo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v:textbox>
                </v:rect>
                <v:rect id="Rectangle 48" o:spid="_x0000_s1067" style="position:absolute;left:24003;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DHwAAAANsAAAAPAAAAZHJzL2Rvd25yZXYueG1sRE/LisIw&#10;FN0L/kO4A+40HRE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kncQx8AAAADbAAAADwAAAAAA&#10;AAAAAAAAAAAHAgAAZHJzL2Rvd25yZXYueG1sUEsFBgAAAAADAAMAtwAAAPQCAAAAAA==&#10;" fillcolor="white [3201]" strokecolor="black [3200]" strokeweight="1pt">
                  <v:textbox>
                    <w:txbxContent>
                      <w:p w14:paraId="2288F4E1" w14:textId="623A7C17" w:rsidR="00F40C96" w:rsidRPr="00443E38" w:rsidRDefault="0017570D" w:rsidP="00F40C96">
                        <w:pPr>
                          <w:ind w:firstLine="0"/>
                          <w:rPr>
                            <w:sz w:val="20"/>
                            <w:szCs w:val="20"/>
                          </w:rPr>
                        </w:pPr>
                        <w:r>
                          <w:rPr>
                            <w:sz w:val="20"/>
                            <w:szCs w:val="20"/>
                          </w:rPr>
                          <w:t>Move ML models to server</w:t>
                        </w:r>
                      </w:p>
                    </w:txbxContent>
                  </v:textbox>
                </v:rect>
                <v:rect id="Rectangle 49" o:spid="_x0000_s1068" style="position:absolute;left:43434;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7VcxAAAANsAAAAPAAAAZHJzL2Rvd25yZXYueG1sRI9Ba8JA&#10;FITvQv/D8gredNMi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P07tVzEAAAA2wAAAA8A&#10;AAAAAAAAAAAAAAAABwIAAGRycy9kb3ducmV2LnhtbFBLBQYAAAAAAwADALcAAAD4AgAAAAA=&#10;" fillcolor="white [3201]" strokecolor="black [3200]" strokeweight="1pt">
                  <v:textbox>
                    <w:txbxContent>
                      <w:p w14:paraId="10D6C80B" w14:textId="731714C4" w:rsidR="00F40C96" w:rsidRPr="00443E38" w:rsidRDefault="00626783" w:rsidP="00F40C96">
                        <w:pPr>
                          <w:ind w:firstLine="0"/>
                          <w:rPr>
                            <w:sz w:val="20"/>
                            <w:szCs w:val="20"/>
                          </w:rPr>
                        </w:pPr>
                        <w:r>
                          <w:rPr>
                            <w:sz w:val="20"/>
                            <w:szCs w:val="20"/>
                          </w:rPr>
                          <w:t>Initial UI build</w:t>
                        </w:r>
                      </w:p>
                    </w:txbxContent>
                  </v:textbox>
                </v:rect>
                <v:rect id="Rectangle 50" o:spid="_x0000_s1069" style="position:absolute;left:43434;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" fillcolor="white [3201]" strokecolor="black [3200]" strokeweight="1pt">
                  <v:textbox>
                    <w:txbxContent>
                      <w:p w14:paraId="1229D864" w14:textId="2A7AA2FC" w:rsidR="00F40C96" w:rsidRPr="00443E38" w:rsidRDefault="00626783" w:rsidP="00F40C96">
                        <w:pPr>
                          <w:ind w:firstLine="0"/>
                          <w:rPr>
                            <w:sz w:val="20"/>
                            <w:szCs w:val="20"/>
                          </w:rPr>
                        </w:pPr>
                        <w:r>
                          <w:rPr>
                            <w:sz w:val="20"/>
                            <w:szCs w:val="20"/>
                          </w:rPr>
                          <w:t>Integrate connections to VM</w:t>
                        </w:r>
                      </w:p>
                    </w:txbxContent>
                  </v:textbox>
                </v:rect>
                <v:rect id="Rectangle 51" o:spid="_x0000_s1070" style="position:absolute;left:43434;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C+HxAAAANsAAAAPAAAAZHJzL2Rvd25yZXYueG1sRI9Ba8JA&#10;FITvhf6H5RW81Y2C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IaUL4fEAAAA2wAAAA8A&#10;AAAAAAAAAAAAAAAABwIAAGRycy9kb3ducmV2LnhtbFBLBQYAAAAAAwADALcAAAD4AgAAAAA=&#10;" fillcolor="white [3201]" strokecolor="black [3200]" strokeweight="1pt">
                  <v:textbox>
                    <w:txbxContent>
                      <w:p w14:paraId="6204FECC" w14:textId="6726865D" w:rsidR="00F40C96" w:rsidRPr="00443E38" w:rsidRDefault="003E099D" w:rsidP="00F40C96">
                        <w:pPr>
                          <w:ind w:firstLine="0"/>
                          <w:rPr>
                            <w:sz w:val="20"/>
                            <w:szCs w:val="20"/>
                          </w:rPr>
                        </w:pPr>
                        <w:r>
                          <w:rPr>
                            <w:sz w:val="20"/>
                            <w:szCs w:val="20"/>
                          </w:rPr>
                          <w:t>Create initial Scene builder</w:t>
                        </w:r>
                      </w:p>
                    </w:txbxContent>
                  </v:textbox>
                </v:rect>
                <v:rect id="Rectangle 53" o:spid="_x0000_s1071" style="position:absolute;left:62865;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67262AA9" w14:textId="08A9C873" w:rsidR="00F40C96" w:rsidRPr="00443E38" w:rsidRDefault="003E099D" w:rsidP="00F40C96">
                        <w:pPr>
                          <w:ind w:firstLine="0"/>
                          <w:rPr>
                            <w:sz w:val="20"/>
                            <w:szCs w:val="20"/>
                          </w:rPr>
                        </w:pPr>
                        <w:r>
                          <w:rPr>
                            <w:sz w:val="20"/>
                            <w:szCs w:val="20"/>
                          </w:rPr>
                          <w:t>Create 3D model of object required</w:t>
                        </w:r>
                      </w:p>
                    </w:txbxContent>
                  </v:textbox>
                </v:rect>
                <v:rect id="Rectangle 54" o:spid="_x0000_s1072" style="position:absolute;left:62865;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701EFC6" w14:textId="67779D31" w:rsidR="00F40C96" w:rsidRPr="00443E38" w:rsidRDefault="003E099D" w:rsidP="00F40C96">
                        <w:pPr>
                          <w:ind w:firstLine="0"/>
                          <w:rPr>
                            <w:sz w:val="20"/>
                            <w:szCs w:val="20"/>
                          </w:rPr>
                        </w:pPr>
                        <w:r>
                          <w:rPr>
                            <w:sz w:val="20"/>
                            <w:szCs w:val="20"/>
                          </w:rPr>
                          <w:t>Generate model storage structure</w:t>
                        </w:r>
                      </w:p>
                    </w:txbxContent>
                  </v:textbox>
                </v:rect>
                <v:rect id="Rectangle 55" o:spid="_x0000_s1073" style="position:absolute;left:62865;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ymExAAAANsAAAAPAAAAZHJzL2Rvd25yZXYueG1sRI9Ba8JA&#10;FITvhf6H5RW81U0L2j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PmvKYTEAAAA2wAAAA8A&#10;AAAAAAAAAAAAAAAABwIAAGRycy9kb3ducmV2LnhtbFBLBQYAAAAAAwADALcAAAD4AgAAAAA=&#10;" fillcolor="white [3201]" strokecolor="black [3200]" strokeweight="1pt">
                  <v:textbox>
                    <w:txbxContent>
                      <w:p w14:paraId="27A01742" w14:textId="335C80EF" w:rsidR="00F40C96" w:rsidRPr="00443E38" w:rsidRDefault="003E099D" w:rsidP="00F40C96">
                        <w:pPr>
                          <w:ind w:firstLine="0"/>
                          <w:rPr>
                            <w:sz w:val="20"/>
                            <w:szCs w:val="20"/>
                          </w:rPr>
                        </w:pPr>
                        <w:r>
                          <w:rPr>
                            <w:sz w:val="20"/>
                            <w:szCs w:val="20"/>
                          </w:rPr>
                          <w:t>Integrate models to scene builder</w:t>
                        </w:r>
                      </w:p>
                    </w:txbxContent>
                  </v:textbox>
                </v:rect>
                <v:rect id="Rectangle 58" o:spid="_x0000_s1074" style="position:absolute;left:82296;top:1861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" fillcolor="white [3201]" strokecolor="black [3200]" strokeweight="1pt">
                  <v:textbox>
                    <w:txbxContent>
                      <w:p w14:paraId="6A88632C" w14:textId="07E3F80F" w:rsidR="00F40C96" w:rsidRPr="00443E38" w:rsidRDefault="00722F29" w:rsidP="00F40C96">
                        <w:pPr>
                          <w:ind w:firstLine="0"/>
                          <w:rPr>
                            <w:sz w:val="20"/>
                            <w:szCs w:val="20"/>
                          </w:rPr>
                        </w:pPr>
                        <w:r>
                          <w:rPr>
                            <w:sz w:val="20"/>
                            <w:szCs w:val="20"/>
                          </w:rPr>
                          <w:t>Train pose (single model)</w:t>
                        </w:r>
                      </w:p>
                    </w:txbxContent>
                  </v:textbox>
                </v:rect>
                <v:rect id="Rectangle 59" o:spid="_x0000_s1075" style="position:absolute;left:82296;top:2432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iOBxAAAANsAAAAPAAAAZHJzL2Rvd25yZXYueG1sRI9Ba8JA&#10;FITvQv/D8gredNOC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HjiI4HEAAAA2wAAAA8A&#10;AAAAAAAAAAAAAAAABwIAAGRycy9kb3ducmV2LnhtbFBLBQYAAAAAAwADALcAAAD4AgAAAAA=&#10;" fillcolor="white [3201]" strokecolor="black [3200]" strokeweight="1pt">
                  <v:textbox>
                    <w:txbxContent>
                      <w:p w14:paraId="0AA7705E" w14:textId="56CF84BC" w:rsidR="00F40C96" w:rsidRPr="00443E38" w:rsidRDefault="00722F29" w:rsidP="00F40C96">
                        <w:pPr>
                          <w:ind w:firstLine="0"/>
                          <w:rPr>
                            <w:sz w:val="20"/>
                            <w:szCs w:val="20"/>
                          </w:rPr>
                        </w:pPr>
                        <w:r>
                          <w:rPr>
                            <w:sz w:val="20"/>
                            <w:szCs w:val="20"/>
                          </w:rPr>
                          <w:t>Create 3D model</w:t>
                        </w:r>
                      </w:p>
                    </w:txbxContent>
                  </v:textbox>
                </v:rect>
                <v:rect id="Rectangle 60" o:spid="_x0000_s1076" style="position:absolute;left:82296;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77AEEE5F" w14:textId="56F5E6D9" w:rsidR="00F40C96" w:rsidRPr="00443E38" w:rsidRDefault="00722F29" w:rsidP="00F40C96">
                        <w:pPr>
                          <w:ind w:firstLine="0"/>
                          <w:rPr>
                            <w:sz w:val="20"/>
                            <w:szCs w:val="20"/>
                          </w:rPr>
                        </w:pPr>
                        <w:r>
                          <w:rPr>
                            <w:sz w:val="20"/>
                            <w:szCs w:val="20"/>
                          </w:rPr>
                          <w:t>Integrate model to scene builder</w:t>
                        </w:r>
                      </w:p>
                    </w:txbxContent>
                  </v:textbox>
                </v:rect>
                <v:line id="Straight Connector 61" o:spid="_x0000_s1077" style="position:absolute;visibility:visible;mso-wrap-style:square" from="2286,11702" to="2286,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" strokecolor="black [3200]" strokeweight="1.5pt">
                  <v:stroke joinstyle="miter"/>
                </v:line>
                <v:rect id="Rectangle 62" o:spid="_x0000_s1078" style="position:absolute;left:24003;top:3570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" fillcolor="white [3201]" strokecolor="black [3200]" strokeweight="1pt">
                  <v:textbox>
                    <w:txbxContent>
                      <w:p w14:paraId="1B3703D6" w14:textId="3097BD81" w:rsidR="0017570D" w:rsidRPr="00443E38" w:rsidRDefault="00626783" w:rsidP="0017570D">
                        <w:pPr>
                          <w:ind w:firstLine="0"/>
                          <w:rPr>
                            <w:sz w:val="20"/>
                            <w:szCs w:val="20"/>
                          </w:rPr>
                        </w:pPr>
                        <w:r>
                          <w:rPr>
                            <w:sz w:val="20"/>
                            <w:szCs w:val="20"/>
                          </w:rPr>
                          <w:t>Create JSON container</w:t>
                        </w:r>
                      </w:p>
                    </w:txbxContent>
                  </v:textbox>
                </v:rect>
                <v:rect id="Rectangle 63" o:spid="_x0000_s1079" style="position:absolute;left:82296;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t7WwwAAANsAAAAPAAAAZHJzL2Rvd25yZXYueG1sRI9Ba8JA&#10;FITvBf/D8oTe6kYL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12be1sMAAADbAAAADwAA&#10;AAAAAAAAAAAAAAAHAgAAZHJzL2Rvd25yZXYueG1sUEsFBgAAAAADAAMAtwAAAPcCAAAAAA==&#10;" fillcolor="white [3201]" strokecolor="black [3200]" strokeweight="1pt">
                  <v:textbox>
                    <w:txbxContent>
                      <w:p w14:paraId="42854729" w14:textId="4805E26C" w:rsidR="00722F29" w:rsidRPr="00443E38" w:rsidRDefault="00722F29" w:rsidP="00722F29">
                        <w:pPr>
                          <w:ind w:firstLine="0"/>
                          <w:rPr>
                            <w:sz w:val="20"/>
                            <w:szCs w:val="20"/>
                          </w:rPr>
                        </w:pPr>
                        <w:r>
                          <w:rPr>
                            <w:sz w:val="20"/>
                            <w:szCs w:val="20"/>
                          </w:rPr>
                          <w:t>Finalise report</w:t>
                        </w:r>
                      </w:p>
                    </w:txbxContent>
                  </v:textbox>
                </v:rect>
                <v:rect id="Rectangle 64" o:spid="_x0000_s1080" style="position:absolute;left:43434;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0aiwwAAANsAAAAPAAAAZHJzL2Rvd25yZXYueG1sRI9Ba8JA&#10;FITvBf/D8oTe6kYp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WI9GosMAAADbAAAADwAA&#10;AAAAAAAAAAAAAAAHAgAAZHJzL2Rvd25yZXYueG1sUEsFBgAAAAADAAMAtwAAAPcCAAAAAA==&#10;" fillcolor="white [3201]" strokecolor="black [3200]" strokeweight="1pt">
                  <v:textbox>
                    <w:txbxContent>
                      <w:p w14:paraId="4CC4C201" w14:textId="119DF64D" w:rsidR="00722F29" w:rsidRPr="00443E38" w:rsidRDefault="00722F29" w:rsidP="00722F29">
                        <w:pPr>
                          <w:ind w:firstLine="0"/>
                          <w:rPr>
                            <w:sz w:val="20"/>
                            <w:szCs w:val="20"/>
                          </w:rPr>
                        </w:pPr>
                        <w:r>
                          <w:rPr>
                            <w:sz w:val="20"/>
                            <w:szCs w:val="20"/>
                          </w:rPr>
                          <w:t>Full testing review</w:t>
                        </w:r>
                      </w:p>
                    </w:txbxContent>
                  </v:textbox>
                </v:rect>
                <v:rect id="Rectangle 65" o:spid="_x0000_s1081" style="position:absolute;left:62865;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textbox>
                    <w:txbxContent>
                      <w:p w14:paraId="58529BE4" w14:textId="1AA0ADAE" w:rsidR="00722F29" w:rsidRPr="00443E38" w:rsidRDefault="00722F29" w:rsidP="00722F29">
                        <w:pPr>
                          <w:ind w:firstLine="0"/>
                          <w:rPr>
                            <w:sz w:val="20"/>
                            <w:szCs w:val="20"/>
                          </w:rPr>
                        </w:pPr>
                        <w:r>
                          <w:rPr>
                            <w:sz w:val="20"/>
                            <w:szCs w:val="20"/>
                          </w:rPr>
                          <w:t>Begin final report</w:t>
                        </w:r>
                      </w:p>
                    </w:txbxContent>
                  </v:textbox>
                </v:rect>
                <v:rect id="Rectangle 66" o:spid="_x0000_s1082" style="position:absolute;left:62865;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1E7CC3A6" w14:textId="2B8C1096" w:rsidR="00BE74DE" w:rsidRPr="00443E38" w:rsidRDefault="00BE74DE" w:rsidP="00BE74DE">
                        <w:pPr>
                          <w:ind w:firstLine="0"/>
                          <w:rPr>
                            <w:sz w:val="20"/>
                            <w:szCs w:val="20"/>
                          </w:rPr>
                        </w:pPr>
                        <w:r>
                          <w:rPr>
                            <w:sz w:val="20"/>
                            <w:szCs w:val="20"/>
                          </w:rPr>
                          <w:t>Stakeholder review</w:t>
                        </w:r>
                      </w:p>
                    </w:txbxContent>
                  </v:textbox>
                </v:rect>
                <v:rect id="Rectangle 67" o:spid="_x0000_s1083" style="position:absolute;left:82296;top:4142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" fillcolor="white [3201]" strokecolor="black [3200]" strokeweight="1pt">
                  <v:textbox>
                    <w:txbxContent>
                      <w:p w14:paraId="137303BD" w14:textId="326F364A" w:rsidR="00BE74DE" w:rsidRPr="00443E38" w:rsidRDefault="00BE74DE" w:rsidP="00BE74DE">
                        <w:pPr>
                          <w:ind w:firstLine="0"/>
                          <w:rPr>
                            <w:sz w:val="20"/>
                            <w:szCs w:val="20"/>
                          </w:rPr>
                        </w:pPr>
                        <w:r>
                          <w:rPr>
                            <w:sz w:val="20"/>
                            <w:szCs w:val="20"/>
                          </w:rPr>
                          <w:t>Application-wide code review</w:t>
                        </w:r>
                      </w:p>
                    </w:txbxContent>
                  </v:textbox>
                </v:rect>
                <v:line id="Straight Connector 68" o:spid="_x0000_s1084" style="position:absolute;visibility:visible;mso-wrap-style:square" from="21717,11702" to="21717,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" strokecolor="black [3200]" strokeweight="1.5pt">
                  <v:stroke joinstyle="miter"/>
                </v:line>
                <v:line id="Straight Connector 69" o:spid="_x0000_s1085" style="position:absolute;visibility:visible;mso-wrap-style:square" from="41148,11702" to="41148,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" strokecolor="black [3200]" strokeweight="1.5pt">
                  <v:stroke joinstyle="miter"/>
                </v:line>
                <v:line id="Straight Connector 70" o:spid="_x0000_s1086" style="position:absolute;visibility:visible;mso-wrap-style:square" from="60579,11702" to="60579,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" strokecolor="black [3200]" strokeweight="1.5pt">
                  <v:stroke joinstyle="miter"/>
                </v:line>
                <v:line id="Straight Connector 71" o:spid="_x0000_s1087" style="position:absolute;visibility:visible;mso-wrap-style:square" from="80010,11702" to="80010,43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" strokecolor="black [3200]" strokeweight="1.5pt">
                  <v:stroke joinstyle="miter"/>
                </v:line>
                <v:shape id="Straight Arrow Connector 72" o:spid="_x0000_s1088" type="#_x0000_t32" style="position:absolute;left:2286;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" strokecolor="black [3200]" strokeweight="1.5pt">
                  <v:stroke endarrow="block" joinstyle="miter"/>
                </v:shape>
                <v:shape id="Straight Arrow Connector 73" o:spid="_x0000_s1089" type="#_x0000_t32" style="position:absolute;left:2286;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w/xgAAANsAAAAPAAAAZHJzL2Rvd25yZXYueG1sRI9ba8JA&#10;FITfC/6H5Qh9aza2qC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4Uj8P8YAAADbAAAA&#10;DwAAAAAAAAAAAAAAAAAHAgAAZHJzL2Rvd25yZXYueG1sUEsFBgAAAAADAAMAtwAAAPoCAAAAAA==&#10;" strokecolor="black [3200]" strokeweight="1.5pt">
                  <v:stroke endarrow="block" joinstyle="miter"/>
                </v:shape>
                <v:shape id="Straight Arrow Connector 74" o:spid="_x0000_s1090" type="#_x0000_t32" style="position:absolute;left:2286;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WRLxgAAANsAAAAPAAAAZHJzL2Rvd25yZXYueG1sRI9ba8JA&#10;FITfC/6H5Qh9azaWqi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bqFkS8YAAADbAAAA&#10;DwAAAAAAAAAAAAAAAAAHAgAAZHJzL2Rvd25yZXYueG1sUEsFBgAAAAADAAMAtwAAAPoCAAAAAA==&#10;" strokecolor="black [3200]" strokeweight="1.5pt">
                  <v:stroke endarrow="block" joinstyle="miter"/>
                </v:shape>
                <v:shape id="Straight Arrow Connector 75" o:spid="_x0000_s1091" type="#_x0000_t32" style="position:absolute;left:2286;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" strokecolor="black [3200]" strokeweight="1.5pt">
                  <v:stroke endarrow="block" joinstyle="miter"/>
                </v:shape>
                <v:shape id="Straight Arrow Connector 76" o:spid="_x0000_s1092" type="#_x0000_t32" style="position:absolute;left:21717;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" strokecolor="black [3200]" strokeweight="1.5pt">
                  <v:stroke endarrow="block" joinstyle="miter"/>
                </v:shape>
                <v:shape id="Straight Arrow Connector 77" o:spid="_x0000_s1093" type="#_x0000_t32" style="position:absolute;left:21717;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" strokecolor="black [3200]" strokeweight="1.5pt">
                  <v:stroke endarrow="block" joinstyle="miter"/>
                </v:shape>
                <v:shape id="Straight Arrow Connector 78" o:spid="_x0000_s1094" type="#_x0000_t32" style="position:absolute;left:21717;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" strokecolor="black [3200]" strokeweight="1.5pt">
                  <v:stroke endarrow="block" joinstyle="miter"/>
                </v:shape>
                <v:shape id="Straight Arrow Connector 79" o:spid="_x0000_s1095" type="#_x0000_t32" style="position:absolute;left:21717;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MvV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RK/x9CT9ApjcAAAD//wMAUEsBAi0AFAAGAAgAAAAhANvh9svuAAAAhQEAABMAAAAAAAAA&#10;AAAAAAAAAAAAAFtDb250ZW50X1R5cGVzXS54bWxQSwECLQAUAAYACAAAACEAWvQsW78AAAAVAQAA&#10;CwAAAAAAAAAAAAAAAAAfAQAAX3JlbHMvLnJlbHNQSwECLQAUAAYACAAAACEAgKDL1cYAAADbAAAA&#10;DwAAAAAAAAAAAAAAAAAHAgAAZHJzL2Rvd25yZXYueG1sUEsFBgAAAAADAAMAtwAAAPoCAAAAAA==&#10;" strokecolor="black [3200]" strokeweight="1.5pt">
                  <v:stroke endarrow="block" joinstyle="miter"/>
                </v:shape>
                <v:shape id="Straight Arrow Connector 80" o:spid="_x0000_s1096" type="#_x0000_t32" style="position:absolute;left:21717;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" strokecolor="black [3200]" strokeweight="1.5pt">
                  <v:stroke endarrow="block" joinstyle="miter"/>
                </v:shape>
                <v:shape id="Straight Arrow Connector 81" o:spid="_x0000_s1097" type="#_x0000_t32" style="position:absolute;left:41148;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" strokecolor="black [3200]" strokeweight="1.5pt">
                  <v:stroke endarrow="block" joinstyle="miter"/>
                </v:shape>
                <v:shape id="Straight Arrow Connector 82" o:spid="_x0000_s1098" type="#_x0000_t32" style="position:absolute;left:41148;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" strokecolor="black [3200]" strokeweight="1.5pt">
                  <v:stroke endarrow="block" joinstyle="miter"/>
                </v:shape>
                <v:shape id="Straight Arrow Connector 83" o:spid="_x0000_s1099" type="#_x0000_t32" style="position:absolute;left:41148;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wYxAAAANsAAAAPAAAAZHJzL2Rvd25yZXYueG1sRI9Pi8Iw&#10;FMTvgt8hPMGbpi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NSdjBjEAAAA2wAAAA8A&#10;AAAAAAAAAAAAAAAABwIAAGRycy9kb3ducmV2LnhtbFBLBQYAAAAAAwADALcAAAD4AgAAAAA=&#10;" strokecolor="black [3200]" strokeweight="1.5pt">
                  <v:stroke endarrow="block" joinstyle="miter"/>
                </v:shape>
                <v:shape id="Straight Arrow Connector 84" o:spid="_x0000_s1100" type="#_x0000_t32" style="position:absolute;left:41148;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RsxAAAANsAAAAPAAAAZHJzL2Rvd25yZXYueG1sRI9Pi8Iw&#10;FMTvgt8hPMGbpo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Ft0FGzEAAAA2wAAAA8A&#10;AAAAAAAAAAAAAAAABwIAAGRycy9kb3ducmV2LnhtbFBLBQYAAAAAAwADALcAAAD4AgAAAAA=&#10;" strokecolor="black [3200]" strokeweight="1.5pt">
                  <v:stroke endarrow="block" joinstyle="miter"/>
                </v:shape>
                <v:shape id="Straight Arrow Connector 85" o:spid="_x0000_s1101" type="#_x0000_t32" style="position:absolute;left:60579;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" strokecolor="black [3200]" strokeweight="1.5pt">
                  <v:stroke endarrow="block" joinstyle="miter"/>
                </v:shape>
                <v:shape id="Straight Arrow Connector 86" o:spid="_x0000_s1102" type="#_x0000_t32" style="position:absolute;left:60579;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" strokecolor="black [3200]" strokeweight="1.5pt">
                  <v:stroke endarrow="block" joinstyle="miter"/>
                </v:shape>
                <v:shape id="Straight Arrow Connector 87" o:spid="_x0000_s1103" type="#_x0000_t32" style="position:absolute;left:60579;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" strokecolor="black [3200]" strokeweight="1.5pt">
                  <v:stroke endarrow="block" joinstyle="miter"/>
                </v:shape>
                <v:shape id="Straight Arrow Connector 88" o:spid="_x0000_s1104" type="#_x0000_t32" style="position:absolute;left:60579;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" strokecolor="black [3200]" strokeweight="1.5pt">
                  <v:stroke endarrow="block" joinstyle="miter"/>
                </v:shape>
                <v:shape id="Straight Arrow Connector 89" o:spid="_x0000_s1105" type="#_x0000_t32" style="position:absolute;left:60579;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" strokecolor="black [3200]" strokeweight="1.5pt">
                  <v:stroke endarrow="block" joinstyle="miter"/>
                </v:shape>
                <v:shape id="Straight Arrow Connector 90" o:spid="_x0000_s1106" type="#_x0000_t32" style="position:absolute;left:80010;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" strokecolor="black [3200]" strokeweight="1.5pt">
                  <v:stroke endarrow="block" joinstyle="miter"/>
                </v:shape>
                <v:shape id="Straight Arrow Connector 91" o:spid="_x0000_s1107" type="#_x0000_t32" style="position:absolute;left:80010;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" strokecolor="black [3200]" strokeweight="1.5pt">
                  <v:stroke endarrow="block" joinstyle="miter"/>
                </v:shape>
                <v:shape id="Straight Arrow Connector 92" o:spid="_x0000_s1108" type="#_x0000_t32" style="position:absolute;left:80010;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" strokecolor="black [3200]" strokeweight="1.5pt">
                  <v:stroke endarrow="block" joinstyle="miter"/>
                </v:shape>
                <v:shape id="Straight Arrow Connector 93" o:spid="_x0000_s1109" type="#_x0000_t32" style="position:absolute;left:80010;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BrF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UUQaxcYAAADbAAAA&#10;DwAAAAAAAAAAAAAAAAAHAgAAZHJzL2Rvd25yZXYueG1sUEsFBgAAAAADAAMAtwAAAPoCAAAAAA==&#10;" strokecolor="black [3200]" strokeweight="1.5pt">
                  <v:stroke endarrow="block" joinstyle="miter"/>
                </v:shape>
                <v:shape id="Straight Arrow Connector 94" o:spid="_x0000_s1110" type="#_x0000_t32" style="position:absolute;left:80010;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KxxgAAANsAAAAPAAAAZHJzL2Rvd25yZXYueG1sRI9ba8JA&#10;FITfC/6H5Qh9azaWKj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3q2CscYAAADbAAAA&#10;DwAAAAAAAAAAAAAAAAAHAgAAZHJzL2Rvd25yZXYueG1sUEsFBgAAAAADAAMAtwAAAPoCAAAAAA==&#10;" strokecolor="black [3200]" strokeweight="1.5pt">
                  <v:stroke endarrow="block" joinstyle="miter"/>
                </v:shape>
                <v:shape id="Straight Arrow Connector 95" o:spid="_x0000_s1111" type="#_x0000_t32" style="position:absolute;left:80010;top:4370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" strokecolor="black [3200]" strokeweight="1.5pt">
                  <v:stroke endarrow="block" joinstyle="miter"/>
                </v:shape>
                <v:shape id="Straight Arrow Connector 96" o:spid="_x0000_s1112" type="#_x0000_t32" style="position:absolute;left:6858;top:4953;width:0;height:3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 id="Straight Arrow Connector 97" o:spid="_x0000_s1113" type="#_x0000_t32" style="position:absolute;left:26289;top:4844;width:0;height:3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xzG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XEfx9CT9ApjcAAAD//wMAUEsBAi0AFAAGAAgAAAAhANvh9svuAAAAhQEAABMAAAAAAAAA&#10;AAAAAAAAAAAAAFtDb250ZW50X1R5cGVzXS54bWxQSwECLQAUAAYACAAAACEAWvQsW78AAAAVAQAA&#10;CwAAAAAAAAAAAAAAAAAfAQAAX3JlbHMvLnJlbHNQSwECLQAUAAYACAAAACEALn8cxsYAAADbAAAA&#10;DwAAAAAAAAAAAAAAAAAHAgAAZHJzL2Rvd25yZXYueG1sUEsFBgAAAAADAAMAtwAAAPoCAAAAAA==&#10;" strokecolor="black [3200]" strokeweight="1.5pt">
                  <v:stroke endarrow="block" joinstyle="miter"/>
                </v:shape>
                <v:shape id="Straight Arrow Connector 98" o:spid="_x0000_s1114" type="#_x0000_t32" style="position:absolute;left:45720;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" strokecolor="black [3200]" strokeweight="1.5pt">
                  <v:stroke endarrow="block" joinstyle="miter"/>
                </v:shape>
                <v:shape id="Straight Arrow Connector 99" o:spid="_x0000_s1115" type="#_x0000_t32" style="position:absolute;left:65151;top:4953;width:0;height:31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" strokecolor="black [3200]" strokeweight="1.5pt">
                  <v:stroke endarrow="block" joinstyle="miter"/>
                </v:shape>
                <v:shape id="Straight Arrow Connector 100" o:spid="_x0000_s1116" type="#_x0000_t32" style="position:absolute;left:84582;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" strokecolor="black [3200]" strokeweight="1.5pt">
                  <v:stroke endarrow="block" joinstyle="miter"/>
                </v:shape>
                <w10:wrap anchorx="margin" anchory="margin"/>
              </v:group>
            </w:pict>
          </mc:Fallback>
        </mc:AlternateContent>
      </w:r>
      <w:r w:rsidR="00EF31DE">
        <w:br w:type="page"/>
      </w:r>
    </w:p>
    <w:p w14:paraId="424BB02A" w14:textId="77777777" w:rsidR="00D16577" w:rsidRDefault="00D16577" w:rsidP="00D83E93">
      <w:pPr>
        <w:pStyle w:val="Heading2"/>
        <w:sectPr w:rsidR="00D16577" w:rsidSect="00D16577">
          <w:pgSz w:w="16838" w:h="11906" w:orient="landscape"/>
          <w:pgMar w:top="720" w:right="720" w:bottom="720" w:left="720" w:header="709" w:footer="709" w:gutter="0"/>
          <w:cols w:space="708"/>
          <w:docGrid w:linePitch="360"/>
        </w:sectPr>
      </w:pPr>
    </w:p>
    <w:p w14:paraId="43FE3EFD" w14:textId="299DD1E6" w:rsidR="006C656D" w:rsidRDefault="00B641CD" w:rsidP="00D83E93">
      <w:pPr>
        <w:pStyle w:val="Heading2"/>
      </w:pPr>
      <w:bookmarkStart w:id="20" w:name="_Toc531784738"/>
      <w:r>
        <w:lastRenderedPageBreak/>
        <w:t>3.</w:t>
      </w:r>
      <w:r w:rsidR="00417FB7">
        <w:t>8</w:t>
      </w:r>
      <w:r>
        <w:t xml:space="preserve"> </w:t>
      </w:r>
      <w:r w:rsidR="006C656D">
        <w:t>Gantt Chart</w:t>
      </w:r>
      <w:bookmarkEnd w:id="20"/>
    </w:p>
    <w:p w14:paraId="77F3B692" w14:textId="63DF87EC" w:rsidR="00B208C0" w:rsidRDefault="000F3C7A" w:rsidP="00FA7AF8">
      <w:r>
        <w:rPr>
          <w:noProof/>
        </w:rPr>
        <mc:AlternateContent>
          <mc:Choice Requires="wps">
            <w:drawing>
              <wp:anchor distT="0" distB="0" distL="114300" distR="114300" simplePos="0" relativeHeight="251843584" behindDoc="0" locked="0" layoutInCell="1" allowOverlap="1" wp14:anchorId="116E51C9" wp14:editId="50BBDBE2">
                <wp:simplePos x="0" y="0"/>
                <wp:positionH relativeFrom="column">
                  <wp:posOffset>2251982</wp:posOffset>
                </wp:positionH>
                <wp:positionV relativeFrom="paragraph">
                  <wp:posOffset>5031105</wp:posOffset>
                </wp:positionV>
                <wp:extent cx="7304314" cy="0"/>
                <wp:effectExtent l="0" t="0" r="0" b="0"/>
                <wp:wrapNone/>
                <wp:docPr id="136" name="Straight Connector 136"/>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7E1430A6" id="Straight Connector 136" o:spid="_x0000_s1026" style="position:absolute;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3pt,396.15pt" to="752.45pt,39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41536" behindDoc="0" locked="0" layoutInCell="1" allowOverlap="1" wp14:anchorId="557ACC0E" wp14:editId="51EF4691">
                <wp:simplePos x="0" y="0"/>
                <wp:positionH relativeFrom="column">
                  <wp:posOffset>2246267</wp:posOffset>
                </wp:positionH>
                <wp:positionV relativeFrom="paragraph">
                  <wp:posOffset>3720465</wp:posOffset>
                </wp:positionV>
                <wp:extent cx="7304314" cy="0"/>
                <wp:effectExtent l="0" t="0" r="0" b="0"/>
                <wp:wrapNone/>
                <wp:docPr id="135" name="Straight Connector 135"/>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79572A48" id="Straight Connector 135" o:spid="_x0000_s1026" style="position:absolute;z-index:251841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85pt,292.95pt" to="752pt,29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39488" behindDoc="0" locked="0" layoutInCell="1" allowOverlap="1" wp14:anchorId="56C8463D" wp14:editId="6372FDDE">
                <wp:simplePos x="0" y="0"/>
                <wp:positionH relativeFrom="column">
                  <wp:posOffset>2244453</wp:posOffset>
                </wp:positionH>
                <wp:positionV relativeFrom="paragraph">
                  <wp:posOffset>2792730</wp:posOffset>
                </wp:positionV>
                <wp:extent cx="7304314" cy="0"/>
                <wp:effectExtent l="0" t="0" r="0" b="0"/>
                <wp:wrapNone/>
                <wp:docPr id="134" name="Straight Connector 134"/>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B5DCF42" id="Straight Connector 134" o:spid="_x0000_s1026" style="position:absolute;z-index:251839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75pt,219.9pt" to="751.9pt,2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kdL9A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" strokecolor="#272727 [2749]" strokeweight=".5pt">
                <v:stroke joinstyle="miter"/>
              </v:line>
            </w:pict>
          </mc:Fallback>
        </mc:AlternateContent>
      </w:r>
      <w:r w:rsidR="00287977">
        <w:rPr>
          <w:noProof/>
        </w:rPr>
        <mc:AlternateContent>
          <mc:Choice Requires="wps">
            <w:drawing>
              <wp:anchor distT="0" distB="0" distL="114300" distR="114300" simplePos="0" relativeHeight="251837440" behindDoc="0" locked="0" layoutInCell="1" allowOverlap="1" wp14:anchorId="773DC555" wp14:editId="4D821BA5">
                <wp:simplePos x="0" y="0"/>
                <wp:positionH relativeFrom="column">
                  <wp:posOffset>2247900</wp:posOffset>
                </wp:positionH>
                <wp:positionV relativeFrom="paragraph">
                  <wp:posOffset>1497330</wp:posOffset>
                </wp:positionV>
                <wp:extent cx="7304314" cy="0"/>
                <wp:effectExtent l="0" t="0" r="0" b="0"/>
                <wp:wrapNone/>
                <wp:docPr id="133" name="Straight Connector 133"/>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19AFC8DD" id="Straight Connector 133" o:spid="_x0000_s1026" style="position:absolute;z-index:251837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pt,117.9pt" to="752.15pt,1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25b9Q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" strokecolor="#272727 [2749]" strokeweight=".5pt">
                <v:stroke joinstyle="miter"/>
              </v:line>
            </w:pict>
          </mc:Fallback>
        </mc:AlternateContent>
      </w:r>
      <w:r w:rsidR="00417FB7">
        <w:rPr>
          <w:noProof/>
        </w:rPr>
        <mc:AlternateContent>
          <mc:Choice Requires="wps">
            <w:drawing>
              <wp:anchor distT="0" distB="0" distL="114300" distR="114300" simplePos="0" relativeHeight="251689984" behindDoc="0" locked="0" layoutInCell="1" allowOverlap="1" wp14:anchorId="3FD022B9" wp14:editId="4A142DFF">
                <wp:simplePos x="0" y="0"/>
                <wp:positionH relativeFrom="column">
                  <wp:posOffset>-27850</wp:posOffset>
                </wp:positionH>
                <wp:positionV relativeFrom="paragraph">
                  <wp:posOffset>6106795</wp:posOffset>
                </wp:positionV>
                <wp:extent cx="9845675" cy="635"/>
                <wp:effectExtent l="0" t="0" r="3175" b="0"/>
                <wp:wrapSquare wrapText="bothSides"/>
                <wp:docPr id="29" name="Text Box 29"/>
                <wp:cNvGraphicFramePr/>
                <a:graphic xmlns:a="http://schemas.openxmlformats.org/drawingml/2006/main">
                  <a:graphicData uri="http://schemas.microsoft.com/office/word/2010/wordprocessingShape">
                    <wps:wsp>
                      <wps:cNvSpPr txBox="1"/>
                      <wps:spPr>
                        <a:xfrm>
                          <a:off x="0" y="0"/>
                          <a:ext cx="9845675" cy="635"/>
                        </a:xfrm>
                        <a:prstGeom prst="rect">
                          <a:avLst/>
                        </a:prstGeom>
                        <a:solidFill>
                          <a:prstClr val="white"/>
                        </a:solidFill>
                        <a:ln>
                          <a:noFill/>
                        </a:ln>
                      </wps:spPr>
                      <wps:txbx>
                        <w:txbxContent>
                          <w:p w14:paraId="05854704" w14:textId="7A8AFAE3"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273EE2">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022B9" id="Text Box 29" o:spid="_x0000_s1117" type="#_x0000_t202" style="position:absolute;left:0;text-align:left;margin-left:-2.2pt;margin-top:480.85pt;width:775.25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" stroked="f">
                <v:textbox style="mso-fit-shape-to-text:t" inset="0,0,0,0">
                  <w:txbxContent>
                    <w:p w14:paraId="05854704" w14:textId="7A8AFAE3"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273EE2">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v:textbox>
                <w10:wrap type="square"/>
              </v:shape>
            </w:pict>
          </mc:Fallback>
        </mc:AlternateContent>
      </w:r>
      <w:r w:rsidR="00417FB7">
        <w:rPr>
          <w:noProof/>
        </w:rPr>
        <w:drawing>
          <wp:anchor distT="0" distB="0" distL="114300" distR="114300" simplePos="0" relativeHeight="251687936" behindDoc="0" locked="0" layoutInCell="1" allowOverlap="1" wp14:anchorId="771C8941" wp14:editId="7148CF89">
            <wp:simplePos x="0" y="0"/>
            <wp:positionH relativeFrom="margin">
              <wp:align>left</wp:align>
            </wp:positionH>
            <wp:positionV relativeFrom="paragraph">
              <wp:posOffset>273685</wp:posOffset>
            </wp:positionV>
            <wp:extent cx="9845675" cy="5823585"/>
            <wp:effectExtent l="0" t="0" r="3175" b="5715"/>
            <wp:wrapSquare wrapText="bothSides"/>
            <wp:docPr id="28" name="Chart 28">
              <a:extLst xmlns:a="http://schemas.openxmlformats.org/drawingml/2006/main">
                <a:ext uri="{FF2B5EF4-FFF2-40B4-BE49-F238E27FC236}">
                  <a16:creationId xmlns:a16="http://schemas.microsoft.com/office/drawing/2014/main" id="{30295229-9824-4308-85DB-10BEDD8B3F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8C5C6D" w:rsidRPr="005712AE">
        <w:br w:type="page"/>
      </w:r>
    </w:p>
    <w:p w14:paraId="6398CE33" w14:textId="77777777" w:rsidR="00417FB7" w:rsidRDefault="00417FB7" w:rsidP="00D83E93">
      <w:pPr>
        <w:pStyle w:val="Heading2"/>
        <w:sectPr w:rsidR="00417FB7" w:rsidSect="00417FB7">
          <w:pgSz w:w="16838" w:h="11906" w:orient="landscape"/>
          <w:pgMar w:top="720" w:right="720" w:bottom="720" w:left="720" w:header="709" w:footer="709" w:gutter="0"/>
          <w:cols w:space="708"/>
          <w:docGrid w:linePitch="360"/>
        </w:sectPr>
      </w:pPr>
    </w:p>
    <w:p w14:paraId="1AB4BE35" w14:textId="0303EBE2" w:rsidR="00B641CD" w:rsidRDefault="00B641CD" w:rsidP="00D83E93">
      <w:pPr>
        <w:pStyle w:val="Heading2"/>
      </w:pPr>
      <w:bookmarkStart w:id="21" w:name="_Toc531784739"/>
      <w:r>
        <w:lastRenderedPageBreak/>
        <w:t>3.</w:t>
      </w:r>
      <w:r w:rsidR="00C75111">
        <w:t>9</w:t>
      </w:r>
      <w:r>
        <w:t xml:space="preserve"> </w:t>
      </w:r>
      <w:r w:rsidR="001E1962">
        <w:t>Resources identification</w:t>
      </w:r>
      <w:bookmarkEnd w:id="21"/>
    </w:p>
    <w:p w14:paraId="57BA84FC" w14:textId="77777777" w:rsidR="005F7F2B" w:rsidRPr="005F7F2B" w:rsidRDefault="005F7F2B" w:rsidP="005F7F2B"/>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75"/>
        <w:gridCol w:w="1350"/>
        <w:gridCol w:w="6237"/>
      </w:tblGrid>
      <w:tr w:rsidR="00614633" w14:paraId="743FA56B" w14:textId="77777777" w:rsidTr="00F904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2364043" w14:textId="01E83521" w:rsidR="00614633" w:rsidRPr="00B81C3C" w:rsidRDefault="00614633">
            <w:pPr>
              <w:spacing w:after="160" w:line="259" w:lineRule="auto"/>
              <w:ind w:firstLine="0"/>
              <w:rPr>
                <w:sz w:val="20"/>
                <w:szCs w:val="20"/>
              </w:rPr>
            </w:pPr>
            <w:r w:rsidRPr="00B81C3C">
              <w:rPr>
                <w:sz w:val="20"/>
                <w:szCs w:val="20"/>
              </w:rPr>
              <w:t>Resource</w:t>
            </w:r>
          </w:p>
        </w:tc>
        <w:tc>
          <w:tcPr>
            <w:tcW w:w="1350" w:type="dxa"/>
          </w:tcPr>
          <w:p w14:paraId="164C0862" w14:textId="351C7D56"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Type</w:t>
            </w:r>
          </w:p>
        </w:tc>
        <w:tc>
          <w:tcPr>
            <w:tcW w:w="6237" w:type="dxa"/>
          </w:tcPr>
          <w:p w14:paraId="7DEA5A5C" w14:textId="32E0A1A3"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Purpose</w:t>
            </w:r>
          </w:p>
        </w:tc>
      </w:tr>
      <w:tr w:rsidR="00614633" w14:paraId="21367495"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48B9FC19" w14:textId="25BC508F" w:rsidR="00614633" w:rsidRPr="00B81C3C" w:rsidRDefault="00614633">
            <w:pPr>
              <w:spacing w:after="160" w:line="259" w:lineRule="auto"/>
              <w:ind w:firstLine="0"/>
              <w:rPr>
                <w:sz w:val="20"/>
                <w:szCs w:val="20"/>
              </w:rPr>
            </w:pPr>
            <w:r w:rsidRPr="00B81C3C">
              <w:rPr>
                <w:sz w:val="20"/>
                <w:szCs w:val="20"/>
              </w:rPr>
              <w:t>Laptop</w:t>
            </w:r>
          </w:p>
        </w:tc>
        <w:tc>
          <w:tcPr>
            <w:tcW w:w="1350" w:type="dxa"/>
          </w:tcPr>
          <w:p w14:paraId="2209193C" w14:textId="34C58BF8" w:rsidR="00614633" w:rsidRPr="00B81C3C" w:rsidRDefault="00614633">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Hardware</w:t>
            </w:r>
          </w:p>
        </w:tc>
        <w:tc>
          <w:tcPr>
            <w:tcW w:w="6237" w:type="dxa"/>
          </w:tcPr>
          <w:p w14:paraId="5219D795" w14:textId="1D5A735B" w:rsidR="00614633" w:rsidRPr="00B81C3C" w:rsidRDefault="003076F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Main form of development. Main piece of hardware for the project and will be used throughout.</w:t>
            </w:r>
          </w:p>
        </w:tc>
      </w:tr>
      <w:tr w:rsidR="00614633" w14:paraId="1E64F442"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12329CE" w14:textId="1C66543C" w:rsidR="00614633" w:rsidRPr="00B81C3C" w:rsidRDefault="00196416">
            <w:pPr>
              <w:spacing w:after="160" w:line="259" w:lineRule="auto"/>
              <w:ind w:firstLine="0"/>
              <w:rPr>
                <w:sz w:val="20"/>
                <w:szCs w:val="20"/>
              </w:rPr>
            </w:pPr>
            <w:r w:rsidRPr="00B81C3C">
              <w:rPr>
                <w:sz w:val="20"/>
                <w:szCs w:val="20"/>
              </w:rPr>
              <w:t>AWS</w:t>
            </w:r>
          </w:p>
        </w:tc>
        <w:tc>
          <w:tcPr>
            <w:tcW w:w="1350" w:type="dxa"/>
          </w:tcPr>
          <w:p w14:paraId="7D07AE15" w14:textId="09111596" w:rsidR="00614633" w:rsidRPr="00B81C3C" w:rsidRDefault="00196416">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Infrastructure</w:t>
            </w:r>
          </w:p>
        </w:tc>
        <w:tc>
          <w:tcPr>
            <w:tcW w:w="6237" w:type="dxa"/>
          </w:tcPr>
          <w:p w14:paraId="2AAE4B33" w14:textId="47D7ADD6" w:rsidR="00614633" w:rsidRPr="00B81C3C" w:rsidRDefault="002C6761">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to host the python API in the cloud. </w:t>
            </w:r>
            <w:proofErr w:type="gramStart"/>
            <w:r w:rsidRPr="00B81C3C">
              <w:rPr>
                <w:sz w:val="20"/>
                <w:szCs w:val="20"/>
              </w:rPr>
              <w:t>Also</w:t>
            </w:r>
            <w:proofErr w:type="gramEnd"/>
            <w:r w:rsidRPr="00B81C3C">
              <w:rPr>
                <w:sz w:val="20"/>
                <w:szCs w:val="20"/>
              </w:rPr>
              <w:t xml:space="preserve"> will be used to train ML models as </w:t>
            </w:r>
            <w:r w:rsidR="005E419C" w:rsidRPr="00B81C3C">
              <w:rPr>
                <w:sz w:val="20"/>
                <w:szCs w:val="20"/>
              </w:rPr>
              <w:t>a VM cluster will train faster than a standard laptop.</w:t>
            </w:r>
          </w:p>
        </w:tc>
      </w:tr>
      <w:tr w:rsidR="00614633" w14:paraId="13913C1B"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1FB4BA4" w14:textId="4DB3C57B" w:rsidR="00614633" w:rsidRPr="00B81C3C" w:rsidRDefault="005E419C">
            <w:pPr>
              <w:spacing w:after="160" w:line="259" w:lineRule="auto"/>
              <w:ind w:firstLine="0"/>
              <w:rPr>
                <w:sz w:val="20"/>
                <w:szCs w:val="20"/>
              </w:rPr>
            </w:pPr>
            <w:proofErr w:type="spellStart"/>
            <w:r w:rsidRPr="00B81C3C">
              <w:rPr>
                <w:sz w:val="20"/>
                <w:szCs w:val="20"/>
              </w:rPr>
              <w:t>Jupyter</w:t>
            </w:r>
            <w:proofErr w:type="spellEnd"/>
            <w:r w:rsidRPr="00B81C3C">
              <w:rPr>
                <w:sz w:val="20"/>
                <w:szCs w:val="20"/>
              </w:rPr>
              <w:t xml:space="preserve"> Notebooks</w:t>
            </w:r>
          </w:p>
        </w:tc>
        <w:tc>
          <w:tcPr>
            <w:tcW w:w="1350" w:type="dxa"/>
          </w:tcPr>
          <w:p w14:paraId="409186E1" w14:textId="4D8BA534"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29F03756" w14:textId="70B762D2"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ython notebook </w:t>
            </w:r>
            <w:r w:rsidR="00A25D4E" w:rsidRPr="00B81C3C">
              <w:rPr>
                <w:sz w:val="20"/>
                <w:szCs w:val="20"/>
              </w:rPr>
              <w:t xml:space="preserve">development environment. All python will initially </w:t>
            </w:r>
            <w:r w:rsidR="00101D25" w:rsidRPr="00B81C3C">
              <w:rPr>
                <w:sz w:val="20"/>
                <w:szCs w:val="20"/>
              </w:rPr>
              <w:t>be developed</w:t>
            </w:r>
            <w:r w:rsidR="00A25D4E" w:rsidRPr="00B81C3C">
              <w:rPr>
                <w:sz w:val="20"/>
                <w:szCs w:val="20"/>
              </w:rPr>
              <w:t xml:space="preserve"> within </w:t>
            </w:r>
            <w:proofErr w:type="spellStart"/>
            <w:r w:rsidR="00A25D4E" w:rsidRPr="00B81C3C">
              <w:rPr>
                <w:sz w:val="20"/>
                <w:szCs w:val="20"/>
              </w:rPr>
              <w:t>jupyter</w:t>
            </w:r>
            <w:proofErr w:type="spellEnd"/>
            <w:r w:rsidR="00A25D4E" w:rsidRPr="00B81C3C">
              <w:rPr>
                <w:sz w:val="20"/>
                <w:szCs w:val="20"/>
              </w:rPr>
              <w:t xml:space="preserve"> as it allows easy </w:t>
            </w:r>
            <w:r w:rsidR="00BC1F65" w:rsidRPr="00B81C3C">
              <w:rPr>
                <w:sz w:val="20"/>
                <w:szCs w:val="20"/>
              </w:rPr>
              <w:t xml:space="preserve">and readable </w:t>
            </w:r>
            <w:r w:rsidR="00A25D4E" w:rsidRPr="00B81C3C">
              <w:rPr>
                <w:sz w:val="20"/>
                <w:szCs w:val="20"/>
              </w:rPr>
              <w:t>modularisation of python files.</w:t>
            </w:r>
          </w:p>
        </w:tc>
      </w:tr>
      <w:tr w:rsidR="00614633" w14:paraId="32289A60"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5BBA343" w14:textId="6EB427AE" w:rsidR="00614633" w:rsidRPr="00B81C3C" w:rsidRDefault="00BC1F65">
            <w:pPr>
              <w:spacing w:after="160" w:line="259" w:lineRule="auto"/>
              <w:ind w:firstLine="0"/>
              <w:rPr>
                <w:sz w:val="20"/>
                <w:szCs w:val="20"/>
              </w:rPr>
            </w:pPr>
            <w:r w:rsidRPr="00B81C3C">
              <w:rPr>
                <w:sz w:val="20"/>
                <w:szCs w:val="20"/>
              </w:rPr>
              <w:t>Git</w:t>
            </w:r>
          </w:p>
        </w:tc>
        <w:tc>
          <w:tcPr>
            <w:tcW w:w="1350" w:type="dxa"/>
          </w:tcPr>
          <w:p w14:paraId="4A7317CF" w14:textId="00A7DDAA" w:rsidR="00614633" w:rsidRPr="00B81C3C" w:rsidRDefault="00BC1F6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3C652B34" w14:textId="15173FAF" w:rsidR="00614633" w:rsidRPr="00B81C3C" w:rsidRDefault="00101D2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for source control </w:t>
            </w:r>
            <w:r w:rsidR="00A73C1B" w:rsidRPr="00B81C3C">
              <w:rPr>
                <w:sz w:val="20"/>
                <w:szCs w:val="20"/>
              </w:rPr>
              <w:t>throughout the project.</w:t>
            </w:r>
          </w:p>
        </w:tc>
      </w:tr>
      <w:tr w:rsidR="00614633" w14:paraId="1C074774"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5AB725A5" w14:textId="217CC4E1" w:rsidR="00614633" w:rsidRPr="00B81C3C" w:rsidRDefault="00184889">
            <w:pPr>
              <w:spacing w:after="160" w:line="259" w:lineRule="auto"/>
              <w:ind w:firstLine="0"/>
              <w:rPr>
                <w:sz w:val="20"/>
                <w:szCs w:val="20"/>
              </w:rPr>
            </w:pPr>
            <w:r w:rsidRPr="00B81C3C">
              <w:rPr>
                <w:sz w:val="20"/>
                <w:szCs w:val="20"/>
              </w:rPr>
              <w:t>Visual Studio 2018</w:t>
            </w:r>
          </w:p>
        </w:tc>
        <w:tc>
          <w:tcPr>
            <w:tcW w:w="1350" w:type="dxa"/>
          </w:tcPr>
          <w:p w14:paraId="3F2C23CD" w14:textId="5113A2EF"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1B6648CA" w14:textId="520518D4"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Used for C# development. Is provided by Microsoft </w:t>
            </w:r>
            <w:r w:rsidR="00CB39F3" w:rsidRPr="00B81C3C">
              <w:rPr>
                <w:sz w:val="20"/>
                <w:szCs w:val="20"/>
              </w:rPr>
              <w:t>Imagine and will hook directly into the source control.</w:t>
            </w:r>
          </w:p>
        </w:tc>
      </w:tr>
      <w:tr w:rsidR="00614633" w14:paraId="14862683"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5E4CF8BE" w14:textId="283A0B32" w:rsidR="00614633" w:rsidRPr="00B81C3C" w:rsidRDefault="00CB39F3">
            <w:pPr>
              <w:spacing w:after="160" w:line="259" w:lineRule="auto"/>
              <w:ind w:firstLine="0"/>
              <w:rPr>
                <w:sz w:val="20"/>
                <w:szCs w:val="20"/>
              </w:rPr>
            </w:pPr>
            <w:r w:rsidRPr="00B81C3C">
              <w:rPr>
                <w:sz w:val="20"/>
                <w:szCs w:val="20"/>
              </w:rPr>
              <w:t xml:space="preserve">Git </w:t>
            </w:r>
            <w:proofErr w:type="spellStart"/>
            <w:r w:rsidRPr="00B81C3C">
              <w:rPr>
                <w:sz w:val="20"/>
                <w:szCs w:val="20"/>
              </w:rPr>
              <w:t>Kracken</w:t>
            </w:r>
            <w:proofErr w:type="spellEnd"/>
          </w:p>
        </w:tc>
        <w:tc>
          <w:tcPr>
            <w:tcW w:w="1350" w:type="dxa"/>
          </w:tcPr>
          <w:p w14:paraId="49EF756D" w14:textId="285D6BD7"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0278BFBA" w14:textId="242E322E"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Online software allowing quick generation of detailed Kanban boards. This will be used to track the cycles of development and any changes that are requested.</w:t>
            </w:r>
          </w:p>
        </w:tc>
      </w:tr>
      <w:tr w:rsidR="00CB39F3" w14:paraId="6188975E"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752B49CC" w14:textId="5413BF22" w:rsidR="00CB39F3" w:rsidRPr="00B81C3C" w:rsidRDefault="006E29DD">
            <w:pPr>
              <w:spacing w:after="160" w:line="259" w:lineRule="auto"/>
              <w:ind w:firstLine="0"/>
              <w:rPr>
                <w:sz w:val="20"/>
                <w:szCs w:val="20"/>
              </w:rPr>
            </w:pPr>
            <w:r w:rsidRPr="00B81C3C">
              <w:rPr>
                <w:sz w:val="20"/>
                <w:szCs w:val="20"/>
              </w:rPr>
              <w:t>Unity Engine</w:t>
            </w:r>
          </w:p>
        </w:tc>
        <w:tc>
          <w:tcPr>
            <w:tcW w:w="1350" w:type="dxa"/>
          </w:tcPr>
          <w:p w14:paraId="18BB1404" w14:textId="0669B482" w:rsidR="00CB39F3" w:rsidRPr="00B81C3C" w:rsidRDefault="006E29DD">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5BFBAF80" w14:textId="00BECF96" w:rsidR="00CB39F3" w:rsidRPr="00B81C3C" w:rsidRDefault="00754204" w:rsidP="00114F0A">
            <w:pPr>
              <w:keepNext/>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hysics engine that will be used to </w:t>
            </w:r>
            <w:r w:rsidR="00354977" w:rsidRPr="00B81C3C">
              <w:rPr>
                <w:sz w:val="20"/>
                <w:szCs w:val="20"/>
              </w:rPr>
              <w:t>generate all visuals and 3D scenes. Will also call to the API when required.</w:t>
            </w:r>
          </w:p>
        </w:tc>
      </w:tr>
    </w:tbl>
    <w:p w14:paraId="4855419F" w14:textId="0781DBC9" w:rsidR="00F077DC" w:rsidRPr="00114F0A" w:rsidRDefault="00114F0A" w:rsidP="00114F0A">
      <w:pPr>
        <w:pStyle w:val="Caption"/>
        <w:rPr>
          <w:color w:val="auto"/>
        </w:rPr>
      </w:pPr>
      <w:r w:rsidRPr="00114F0A">
        <w:rPr>
          <w:color w:val="auto"/>
        </w:rPr>
        <w:t xml:space="preserve">Figure </w:t>
      </w:r>
      <w:r w:rsidRPr="00114F0A">
        <w:rPr>
          <w:color w:val="auto"/>
        </w:rPr>
        <w:fldChar w:fldCharType="begin"/>
      </w:r>
      <w:r w:rsidRPr="00114F0A">
        <w:rPr>
          <w:color w:val="auto"/>
        </w:rPr>
        <w:instrText xml:space="preserve"> SEQ Figure \* ARABIC </w:instrText>
      </w:r>
      <w:r w:rsidRPr="00114F0A">
        <w:rPr>
          <w:color w:val="auto"/>
        </w:rPr>
        <w:fldChar w:fldCharType="separate"/>
      </w:r>
      <w:r w:rsidR="00273EE2">
        <w:rPr>
          <w:noProof/>
          <w:color w:val="auto"/>
        </w:rPr>
        <w:t>13</w:t>
      </w:r>
      <w:r w:rsidRPr="00114F0A">
        <w:rPr>
          <w:color w:val="auto"/>
        </w:rPr>
        <w:fldChar w:fldCharType="end"/>
      </w:r>
      <w:r w:rsidRPr="00114F0A">
        <w:rPr>
          <w:color w:val="auto"/>
        </w:rPr>
        <w:t xml:space="preserve"> - Resources</w:t>
      </w:r>
    </w:p>
    <w:p w14:paraId="18CF3B58" w14:textId="45CCB234" w:rsidR="006404DB" w:rsidRDefault="00F077DC">
      <w:pPr>
        <w:spacing w:after="160" w:line="259" w:lineRule="auto"/>
        <w:ind w:firstLine="0"/>
      </w:pPr>
      <w:r>
        <w:tab/>
        <w:t xml:space="preserve">Due to the project only being </w:t>
      </w:r>
      <w:r w:rsidR="004335CC">
        <w:t xml:space="preserve">developed by a single engineer, human resources have been omitted from identification. This is also because the project is not funded, and these costs are negligible. </w:t>
      </w:r>
    </w:p>
    <w:p w14:paraId="58DD5ADE" w14:textId="77777777" w:rsidR="00B81C3C" w:rsidRDefault="00B81C3C">
      <w:pPr>
        <w:spacing w:after="160" w:line="259" w:lineRule="auto"/>
        <w:ind w:firstLine="0"/>
      </w:pPr>
    </w:p>
    <w:p w14:paraId="35ACAAA6" w14:textId="77777777" w:rsidR="006B5E65" w:rsidRDefault="00843147" w:rsidP="00843147">
      <w:pPr>
        <w:pStyle w:val="Heading2"/>
      </w:pPr>
      <w:bookmarkStart w:id="22" w:name="_Toc531784740"/>
      <w:r>
        <w:t xml:space="preserve">3.10 </w:t>
      </w:r>
      <w:r w:rsidR="006B5E65">
        <w:t>Verification</w:t>
      </w:r>
      <w:r>
        <w:t xml:space="preserve"> plan</w:t>
      </w:r>
      <w:bookmarkEnd w:id="22"/>
    </w:p>
    <w:p w14:paraId="3D2D1D4F" w14:textId="19825713" w:rsidR="00B1738C" w:rsidRDefault="00E221BC" w:rsidP="006B5E65">
      <w:r>
        <w:rPr>
          <w:noProof/>
        </w:rPr>
        <mc:AlternateContent>
          <mc:Choice Requires="wps">
            <w:drawing>
              <wp:anchor distT="0" distB="0" distL="114300" distR="114300" simplePos="0" relativeHeight="251813888" behindDoc="0" locked="0" layoutInCell="1" allowOverlap="1" wp14:anchorId="5D647B94" wp14:editId="3241C8D2">
                <wp:simplePos x="0" y="0"/>
                <wp:positionH relativeFrom="column">
                  <wp:posOffset>3961765</wp:posOffset>
                </wp:positionH>
                <wp:positionV relativeFrom="paragraph">
                  <wp:posOffset>3729355</wp:posOffset>
                </wp:positionV>
                <wp:extent cx="2579370" cy="635"/>
                <wp:effectExtent l="0" t="0" r="0" b="0"/>
                <wp:wrapSquare wrapText="bothSides"/>
                <wp:docPr id="113" name="Text Box 113"/>
                <wp:cNvGraphicFramePr/>
                <a:graphic xmlns:a="http://schemas.openxmlformats.org/drawingml/2006/main">
                  <a:graphicData uri="http://schemas.microsoft.com/office/word/2010/wordprocessingShape">
                    <wps:wsp>
                      <wps:cNvSpPr txBox="1"/>
                      <wps:spPr>
                        <a:xfrm>
                          <a:off x="0" y="0"/>
                          <a:ext cx="2579370" cy="635"/>
                        </a:xfrm>
                        <a:prstGeom prst="rect">
                          <a:avLst/>
                        </a:prstGeom>
                        <a:solidFill>
                          <a:prstClr val="white"/>
                        </a:solidFill>
                        <a:ln>
                          <a:noFill/>
                        </a:ln>
                      </wps:spPr>
                      <wps:txbx>
                        <w:txbxContent>
                          <w:p w14:paraId="77979BE0" w14:textId="64CC5863"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273EE2">
                              <w:rPr>
                                <w:noProof/>
                              </w:rPr>
                              <w:t>14</w:t>
                            </w:r>
                            <w:r w:rsidR="00DF14E0">
                              <w:rPr>
                                <w:noProof/>
                              </w:rPr>
                              <w:fldChar w:fldCharType="end"/>
                            </w:r>
                            <w:r>
                              <w:t xml:space="preserve"> - TDD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47B94" id="Text Box 113" o:spid="_x0000_s1118" type="#_x0000_t202" style="position:absolute;left:0;text-align:left;margin-left:311.95pt;margin-top:293.65pt;width:203.1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HOJMQIAAGkEAAAOAAAAZHJzL2Uyb0RvYy54bWysVE1v2zAMvQ/YfxB0X5yPNe2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" stroked="f">
                <v:textbox style="mso-fit-shape-to-text:t" inset="0,0,0,0">
                  <w:txbxContent>
                    <w:p w14:paraId="77979BE0" w14:textId="64CC5863"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273EE2">
                        <w:rPr>
                          <w:noProof/>
                        </w:rPr>
                        <w:t>14</w:t>
                      </w:r>
                      <w:r w:rsidR="00DF14E0">
                        <w:rPr>
                          <w:noProof/>
                        </w:rPr>
                        <w:fldChar w:fldCharType="end"/>
                      </w:r>
                      <w:r>
                        <w:t xml:space="preserve"> - TDD diagram</w:t>
                      </w:r>
                    </w:p>
                  </w:txbxContent>
                </v:textbox>
                <w10:wrap type="square"/>
              </v:shape>
            </w:pict>
          </mc:Fallback>
        </mc:AlternateContent>
      </w:r>
      <w:r>
        <w:rPr>
          <w:noProof/>
        </w:rPr>
        <mc:AlternateContent>
          <mc:Choice Requires="wpg">
            <w:drawing>
              <wp:anchor distT="0" distB="0" distL="114300" distR="114300" simplePos="0" relativeHeight="251810816" behindDoc="0" locked="0" layoutInCell="1" allowOverlap="1" wp14:anchorId="47DD2DF6" wp14:editId="20C1FFFA">
                <wp:simplePos x="0" y="0"/>
                <wp:positionH relativeFrom="column">
                  <wp:posOffset>3962128</wp:posOffset>
                </wp:positionH>
                <wp:positionV relativeFrom="paragraph">
                  <wp:posOffset>1092835</wp:posOffset>
                </wp:positionV>
                <wp:extent cx="2579914" cy="2579914"/>
                <wp:effectExtent l="0" t="0" r="11430" b="11430"/>
                <wp:wrapSquare wrapText="bothSides"/>
                <wp:docPr id="112" name="Group 112"/>
                <wp:cNvGraphicFramePr/>
                <a:graphic xmlns:a="http://schemas.openxmlformats.org/drawingml/2006/main">
                  <a:graphicData uri="http://schemas.microsoft.com/office/word/2010/wordprocessingGroup">
                    <wpg:wgp>
                      <wpg:cNvGrpSpPr/>
                      <wpg:grpSpPr>
                        <a:xfrm>
                          <a:off x="0" y="0"/>
                          <a:ext cx="2579914" cy="2579914"/>
                          <a:chOff x="0" y="0"/>
                          <a:chExt cx="2579914" cy="2579914"/>
                        </a:xfrm>
                      </wpg:grpSpPr>
                      <wps:wsp>
                        <wps:cNvPr id="38" name="Rectangle 38"/>
                        <wps:cNvSpPr/>
                        <wps:spPr>
                          <a:xfrm>
                            <a:off x="0" y="0"/>
                            <a:ext cx="2579914" cy="257991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680357" y="277586"/>
                            <a:ext cx="1169670" cy="347980"/>
                          </a:xfrm>
                          <a:prstGeom prst="rect">
                            <a:avLst/>
                          </a:prstGeom>
                        </wps:spPr>
                        <wps:style>
                          <a:lnRef idx="2">
                            <a:schemeClr val="dk1"/>
                          </a:lnRef>
                          <a:fillRef idx="1">
                            <a:schemeClr val="lt1"/>
                          </a:fillRef>
                          <a:effectRef idx="0">
                            <a:schemeClr val="dk1"/>
                          </a:effectRef>
                          <a:fontRef idx="minor">
                            <a:schemeClr val="dk1"/>
                          </a:fontRef>
                        </wps:style>
                        <wps:txb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680357" y="1066800"/>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680357" y="1877786"/>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401E9569" w14:textId="25B4CF4F" w:rsidR="004757C1" w:rsidRPr="004757C1" w:rsidRDefault="004757C1" w:rsidP="004757C1">
                              <w:pPr>
                                <w:ind w:firstLine="0"/>
                                <w:jc w:val="center"/>
                                <w:rPr>
                                  <w:sz w:val="20"/>
                                  <w:szCs w:val="20"/>
                                </w:rPr>
                              </w:pPr>
                              <w:r>
                                <w:rPr>
                                  <w:sz w:val="20"/>
                                  <w:szCs w:val="20"/>
                                </w:rPr>
                                <w:t>Re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Straight Arrow Connector 103"/>
                        <wps:cNvCnPr/>
                        <wps:spPr>
                          <a:xfrm>
                            <a:off x="821872" y="658586"/>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4" name="Straight Arrow Connector 104"/>
                        <wps:cNvCnPr/>
                        <wps:spPr>
                          <a:xfrm>
                            <a:off x="821872" y="1469572"/>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5" name="Rectangle 105"/>
                        <wps:cNvSpPr/>
                        <wps:spPr>
                          <a:xfrm>
                            <a:off x="881743" y="745672"/>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908957" y="1502229"/>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01D8015" w14:textId="2FD8D21C" w:rsidR="00DC2389" w:rsidRPr="001A18DD" w:rsidRDefault="0085187B" w:rsidP="00DC2389">
                              <w:pPr>
                                <w:ind w:firstLine="0"/>
                                <w:rPr>
                                  <w:sz w:val="18"/>
                                  <w:szCs w:val="18"/>
                                </w:rPr>
                              </w:pPr>
                              <w:r>
                                <w:rPr>
                                  <w:sz w:val="18"/>
                                  <w:szCs w:val="18"/>
                                </w:rPr>
                                <w:t>Eliminate redund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Arc 109"/>
                        <wps:cNvSpPr/>
                        <wps:spPr>
                          <a:xfrm rot="10800000">
                            <a:off x="125186" y="489858"/>
                            <a:ext cx="941614" cy="1540328"/>
                          </a:xfrm>
                          <a:prstGeom prst="arc">
                            <a:avLst>
                              <a:gd name="adj1" fmla="val 16284365"/>
                              <a:gd name="adj2" fmla="val 5103186"/>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DD2DF6" id="Group 112" o:spid="_x0000_s1119" style="position:absolute;left:0;text-align:left;margin-left:312pt;margin-top:86.05pt;width:203.15pt;height:203.15pt;z-index:251810816" coordsize="25799,25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">
                <v:rect id="Rectangle 38" o:spid="_x0000_s1120" style="position:absolute;width:25799;height:25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rect id="Rectangle 40" o:spid="_x0000_s1121" style="position:absolute;left:6803;top:2775;width:11697;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v:textbox>
                </v:rect>
                <v:rect id="Rectangle 101" o:spid="_x0000_s1122" style="position:absolute;left:6803;top:10668;width:11702;height:3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v:textbox>
                </v:rect>
                <v:rect id="Rectangle 102" o:spid="_x0000_s1123" style="position:absolute;left:6803;top:18777;width:11702;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" fillcolor="white [3201]" strokecolor="black [3200]" strokeweight="1pt">
                  <v:textbox>
                    <w:txbxContent>
                      <w:p w14:paraId="401E9569" w14:textId="25B4CF4F" w:rsidR="004757C1" w:rsidRPr="004757C1" w:rsidRDefault="004757C1" w:rsidP="004757C1">
                        <w:pPr>
                          <w:ind w:firstLine="0"/>
                          <w:jc w:val="center"/>
                          <w:rPr>
                            <w:sz w:val="20"/>
                            <w:szCs w:val="20"/>
                          </w:rPr>
                        </w:pPr>
                        <w:r>
                          <w:rPr>
                            <w:sz w:val="20"/>
                            <w:szCs w:val="20"/>
                          </w:rPr>
                          <w:t>Refactor</w:t>
                        </w:r>
                      </w:p>
                    </w:txbxContent>
                  </v:textbox>
                </v:rect>
                <v:shape id="Straight Arrow Connector 103" o:spid="_x0000_s1124" type="#_x0000_t32" style="position:absolute;left:8218;top:6585;width:0;height:3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59nwgAAANwAAAAPAAAAZHJzL2Rvd25yZXYueG1sRE9Li8Iw&#10;EL4L/ocwC3vTdF1c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CdQ59nwgAAANwAAAAPAAAA&#10;AAAAAAAAAAAAAAcCAABkcnMvZG93bnJldi54bWxQSwUGAAAAAAMAAwC3AAAA9gIAAAAA&#10;" strokecolor="black [3200]" strokeweight="1.5pt">
                  <v:stroke endarrow="block" joinstyle="miter"/>
                </v:shape>
                <v:shape id="Straight Arrow Connector 104" o:spid="_x0000_s1125" type="#_x0000_t32" style="position:absolute;left:8218;top:14695;width:0;height:3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gcTwgAAANwAAAAPAAAAZHJzL2Rvd25yZXYueG1sRE9Li8Iw&#10;EL4L/ocwC3vTdGVd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ASqgcTwgAAANwAAAAPAAAA&#10;AAAAAAAAAAAAAAcCAABkcnMvZG93bnJldi54bWxQSwUGAAAAAAMAAwC3AAAA9gIAAAAA&#10;" strokecolor="black [3200]" strokeweight="1.5pt">
                  <v:stroke endarrow="block" joinstyle="miter"/>
                </v:shape>
                <v:rect id="Rectangle 105" o:spid="_x0000_s1126" style="position:absolute;left:8817;top:7456;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" fillcolor="white [3201]" stroked="f" strokeweight="1pt">
                  <v:textbo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v:textbox>
                </v:rect>
                <v:rect id="Rectangle 106" o:spid="_x0000_s1127" style="position:absolute;left:9089;top:15022;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" fillcolor="white [3201]" stroked="f" strokeweight="1pt">
                  <v:textbox>
                    <w:txbxContent>
                      <w:p w14:paraId="601D8015" w14:textId="2FD8D21C" w:rsidR="00DC2389" w:rsidRPr="001A18DD" w:rsidRDefault="0085187B" w:rsidP="00DC2389">
                        <w:pPr>
                          <w:ind w:firstLine="0"/>
                          <w:rPr>
                            <w:sz w:val="18"/>
                            <w:szCs w:val="18"/>
                          </w:rPr>
                        </w:pPr>
                        <w:r>
                          <w:rPr>
                            <w:sz w:val="18"/>
                            <w:szCs w:val="18"/>
                          </w:rPr>
                          <w:t>Eliminate redundancy</w:t>
                        </w:r>
                      </w:p>
                    </w:txbxContent>
                  </v:textbox>
                </v:rect>
                <v:shape id="Arc 109" o:spid="_x0000_s1128" style="position:absolute;left:1251;top:4898;width:9417;height:15403;rotation:180;visibility:visible;mso-wrap-style:square;v-text-anchor:middle" coordsize="941614,1540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" path="m489696,620nsc738728,16977,936822,347983,941530,755614v4494,389103,-169165,722549,-404720,777108l470807,770164,489696,620xem489696,620nfc738728,16977,936822,347983,941530,755614v4494,389103,-169165,722549,-404720,777108e" filled="f" strokecolor="black [3200]" strokeweight="1.5pt">
                  <v:stroke joinstyle="miter"/>
                  <v:path arrowok="t" o:connecttype="custom" o:connectlocs="489696,620;941530,755614;536810,1532722" o:connectangles="0,0,0"/>
                </v:shape>
                <w10:wrap type="square"/>
              </v:group>
            </w:pict>
          </mc:Fallback>
        </mc:AlternateContent>
      </w:r>
      <w:r w:rsidR="00084A14">
        <w:t xml:space="preserve">The project aims to make use of 2 completely different types of ML models. This adds considerable technical risk as neither have been designed to work together. </w:t>
      </w:r>
      <w:r w:rsidR="00531627">
        <w:t xml:space="preserve">Each of the specified models will be tested separately </w:t>
      </w:r>
      <w:r w:rsidR="00216C65">
        <w:t xml:space="preserve">using </w:t>
      </w:r>
      <w:r w:rsidR="009B5774">
        <w:t xml:space="preserve">industry standard 80/20 split of the data </w:t>
      </w:r>
      <w:r w:rsidR="009B5774">
        <w:fldChar w:fldCharType="begin" w:fldLock="1"/>
      </w:r>
      <w:r w:rsidR="00820DE8">
        <w:instrText>ADDIN CSL_CITATION {"citationItems":[{"id":"ITEM-1","itemData":{"DOI":"10.1017/CBO9781107415324.004","ISBN":"9788578110796","ISSN":"1098-6596","PMID":"25246403","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elien","non-dropping-particle":"","parse-names":false,"suffix":""}],"container-title":"Eaarly Accsess Book","id":"ITEM-1","issued":{"date-parts":[["2015"]]},"title":"Hands-on MachineLearning with Scikit-Learn &amp; Tensorflow","type":"book"},"uris":["http://www.mendeley.com/documents/?uuid=e4580334-fd2b-3b4d-9bee-34b99ddbb40e"]}],"mendeley":{"formattedCitation":"[26]","plainTextFormattedCitation":"[26]","previouslyFormattedCitation":"[25]"},"properties":{"noteIndex":0},"schema":"https://github.com/citation-style-language/schema/raw/master/csl-citation.json"}</w:instrText>
      </w:r>
      <w:r w:rsidR="009B5774">
        <w:fldChar w:fldCharType="separate"/>
      </w:r>
      <w:r w:rsidR="00820DE8" w:rsidRPr="00820DE8">
        <w:rPr>
          <w:noProof/>
        </w:rPr>
        <w:t>[26]</w:t>
      </w:r>
      <w:r w:rsidR="009B5774">
        <w:fldChar w:fldCharType="end"/>
      </w:r>
      <w:r w:rsidR="009B5774">
        <w:t>. This means that each dataset while training the ML models will be split into 80% training data and 20% verification data.</w:t>
      </w:r>
      <w:r w:rsidR="00112B92">
        <w:t xml:space="preserve"> Once each model is tested individually, </w:t>
      </w:r>
      <w:r w:rsidR="00FA771D">
        <w:t>developers</w:t>
      </w:r>
      <w:r w:rsidR="00112B92">
        <w:t xml:space="preserve"> will then continue </w:t>
      </w:r>
      <w:r w:rsidR="00B1738C">
        <w:t>the testing development and start to look at the actual code of the program.</w:t>
      </w:r>
    </w:p>
    <w:p w14:paraId="58FC31A5" w14:textId="36F4CC17" w:rsidR="00D44194" w:rsidRDefault="00E42C27" w:rsidP="006B5E65">
      <w:r>
        <w:rPr>
          <w:noProof/>
          <w:sz w:val="18"/>
          <w:szCs w:val="18"/>
        </w:rPr>
        <mc:AlternateContent>
          <mc:Choice Requires="wps">
            <w:drawing>
              <wp:anchor distT="0" distB="0" distL="114300" distR="114300" simplePos="0" relativeHeight="251811840" behindDoc="0" locked="0" layoutInCell="1" allowOverlap="1" wp14:anchorId="7C065291" wp14:editId="4D85E293">
                <wp:simplePos x="0" y="0"/>
                <wp:positionH relativeFrom="column">
                  <wp:posOffset>4438414</wp:posOffset>
                </wp:positionH>
                <wp:positionV relativeFrom="paragraph">
                  <wp:posOffset>361315</wp:posOffset>
                </wp:positionV>
                <wp:extent cx="152400" cy="0"/>
                <wp:effectExtent l="0" t="76200" r="19050" b="95250"/>
                <wp:wrapNone/>
                <wp:docPr id="110" name="Straight Arrow Connector 110"/>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4E44C77" id="Straight Arrow Connector 110" o:spid="_x0000_s1026" type="#_x0000_t32" style="position:absolute;margin-left:349.5pt;margin-top:28.45pt;width:12pt;height:0;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" strokecolor="black [3200]" strokeweight="1.5pt">
                <v:stroke endarrow="block" joinstyle="miter"/>
              </v:shape>
            </w:pict>
          </mc:Fallback>
        </mc:AlternateContent>
      </w:r>
      <w:r w:rsidR="00B1738C">
        <w:t xml:space="preserve">In testing the inner code of the program, I plan to use an automated workflow. </w:t>
      </w:r>
      <w:r w:rsidR="00727A15">
        <w:t>Th</w:t>
      </w:r>
      <w:r w:rsidR="00FB2B3C">
        <w:t>ese tests will be broken into unit tests</w:t>
      </w:r>
      <w:r w:rsidR="00235984">
        <w:t xml:space="preserve">, integration tests, </w:t>
      </w:r>
      <w:r w:rsidR="002415D0">
        <w:t>compatibility</w:t>
      </w:r>
      <w:r w:rsidR="006C085A">
        <w:t xml:space="preserve"> tests</w:t>
      </w:r>
      <w:r w:rsidR="002415D0">
        <w:t>, and user acceptance</w:t>
      </w:r>
      <w:r w:rsidR="00DA6FAF">
        <w:t xml:space="preserve"> tests</w:t>
      </w:r>
      <w:r w:rsidR="006C085A">
        <w:t xml:space="preserve">. </w:t>
      </w:r>
      <w:r w:rsidR="00DA6FAF">
        <w:t>The use of automation in the tests will provide the developer with the ability to cover all these areas and quickly see if changes break anything already developed and pushed in a previous development cycle.</w:t>
      </w:r>
    </w:p>
    <w:p w14:paraId="0A4235F2" w14:textId="77777777" w:rsidR="00FA771D" w:rsidRDefault="00D44194" w:rsidP="006B5E65">
      <w:r>
        <w:t xml:space="preserve">Throughout the development of both </w:t>
      </w:r>
      <w:r w:rsidR="00F8111E">
        <w:t>python-based</w:t>
      </w:r>
      <w:r>
        <w:t xml:space="preserve"> components and C# based components, unit tests will be developed </w:t>
      </w:r>
      <w:r w:rsidR="00C13DE5">
        <w:t>before the full development of the component. This ensures the efficient programming of modules using a TDD methodology.</w:t>
      </w:r>
    </w:p>
    <w:p w14:paraId="3CB6A34C" w14:textId="7E282F8F" w:rsidR="00C72F9C" w:rsidRDefault="001D7B27" w:rsidP="006B5E65">
      <w:r>
        <w:t xml:space="preserve">At the end of each cycle, the current prototype will be put through black box testing. The results of these tests will </w:t>
      </w:r>
      <w:r w:rsidR="002324D9">
        <w:t xml:space="preserve">play a part in defining the work required in the coming work </w:t>
      </w:r>
      <w:r w:rsidR="002324D9">
        <w:lastRenderedPageBreak/>
        <w:t xml:space="preserve">cycle, as outlined in the spiral development methodology </w:t>
      </w:r>
      <w:r w:rsidR="002324D9">
        <w:fldChar w:fldCharType="begin" w:fldLock="1"/>
      </w:r>
      <w:r w:rsidR="00820DE8">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4]"},"properties":{"noteIndex":0},"schema":"https://github.com/citation-style-language/schema/raw/master/csl-citation.json"}</w:instrText>
      </w:r>
      <w:r w:rsidR="002324D9">
        <w:fldChar w:fldCharType="separate"/>
      </w:r>
      <w:r w:rsidR="00820DE8" w:rsidRPr="00820DE8">
        <w:rPr>
          <w:noProof/>
        </w:rPr>
        <w:t>[25]</w:t>
      </w:r>
      <w:r w:rsidR="002324D9">
        <w:fldChar w:fldCharType="end"/>
      </w:r>
      <w:r w:rsidR="00B00752">
        <w:t>. Each black box test will use both the</w:t>
      </w:r>
      <w:r w:rsidR="005D54BA">
        <w:t xml:space="preserve"> proposed</w:t>
      </w:r>
      <w:r w:rsidR="00B00752">
        <w:t xml:space="preserve"> test images as inputs.</w:t>
      </w:r>
      <w:r w:rsidR="00D335CB">
        <w:t xml:space="preserve"> </w:t>
      </w:r>
      <w:r w:rsidR="0007767F">
        <w:t>A</w:t>
      </w:r>
      <w:r w:rsidR="00D335CB">
        <w:t xml:space="preserve"> verification test for each requirement is listed below.</w:t>
      </w:r>
    </w:p>
    <w:p w14:paraId="0DBBCD8E" w14:textId="77777777" w:rsidR="004A3CD3" w:rsidRDefault="004A3CD3" w:rsidP="006B5E65"/>
    <w:tbl>
      <w:tblPr>
        <w:tblStyle w:val="ListTable1Light-Accent3"/>
        <w:tblW w:w="0" w:type="auto"/>
        <w:tblLook w:val="04A0" w:firstRow="1" w:lastRow="0" w:firstColumn="1" w:lastColumn="0" w:noHBand="0" w:noVBand="1"/>
      </w:tblPr>
      <w:tblGrid>
        <w:gridCol w:w="1555"/>
        <w:gridCol w:w="4252"/>
        <w:gridCol w:w="4649"/>
      </w:tblGrid>
      <w:tr w:rsidR="00B51D4E" w14:paraId="3ECB549F" w14:textId="752677A0" w:rsidTr="00E227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5BBAF14" w14:textId="3B30536C" w:rsidR="00B51D4E" w:rsidRPr="00E22764" w:rsidRDefault="00B51D4E" w:rsidP="00B51D4E">
            <w:pPr>
              <w:ind w:firstLine="0"/>
              <w:jc w:val="center"/>
              <w:rPr>
                <w:sz w:val="20"/>
                <w:szCs w:val="20"/>
              </w:rPr>
            </w:pPr>
            <w:r w:rsidRPr="00E22764">
              <w:rPr>
                <w:sz w:val="20"/>
                <w:szCs w:val="20"/>
              </w:rPr>
              <w:t>Requirement ID</w:t>
            </w:r>
          </w:p>
        </w:tc>
        <w:tc>
          <w:tcPr>
            <w:tcW w:w="4252" w:type="dxa"/>
          </w:tcPr>
          <w:p w14:paraId="1C388176" w14:textId="4040DA29"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Verification test</w:t>
            </w:r>
          </w:p>
        </w:tc>
        <w:tc>
          <w:tcPr>
            <w:tcW w:w="4649" w:type="dxa"/>
          </w:tcPr>
          <w:p w14:paraId="5FC82884" w14:textId="484208D1"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Pass criteria</w:t>
            </w:r>
          </w:p>
        </w:tc>
      </w:tr>
      <w:tr w:rsidR="00B51D4E" w14:paraId="57D331E7" w14:textId="03D1BE94"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97A3FEA" w14:textId="573B59CC" w:rsidR="00B51D4E" w:rsidRPr="00E22764" w:rsidRDefault="00B51D4E" w:rsidP="00B51D4E">
            <w:pPr>
              <w:ind w:firstLine="0"/>
              <w:jc w:val="center"/>
              <w:rPr>
                <w:sz w:val="20"/>
                <w:szCs w:val="20"/>
              </w:rPr>
            </w:pPr>
            <w:r w:rsidRPr="00E22764">
              <w:rPr>
                <w:sz w:val="20"/>
                <w:szCs w:val="20"/>
              </w:rPr>
              <w:t>01</w:t>
            </w:r>
          </w:p>
        </w:tc>
        <w:tc>
          <w:tcPr>
            <w:tcW w:w="4252" w:type="dxa"/>
          </w:tcPr>
          <w:p w14:paraId="01F2B9EC" w14:textId="10C11FE1" w:rsidR="00B51D4E" w:rsidRPr="00E22764" w:rsidRDefault="00AF6D7A"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Run application </w:t>
            </w:r>
            <w:r w:rsidR="00C373F7" w:rsidRPr="00E22764">
              <w:rPr>
                <w:sz w:val="20"/>
                <w:szCs w:val="20"/>
              </w:rPr>
              <w:t>on a clean install</w:t>
            </w:r>
          </w:p>
        </w:tc>
        <w:tc>
          <w:tcPr>
            <w:tcW w:w="4649" w:type="dxa"/>
          </w:tcPr>
          <w:p w14:paraId="2088EF1C" w14:textId="1EAEF049" w:rsidR="00B51D4E" w:rsidRPr="00E22764" w:rsidRDefault="00FA1EF1"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C373F7" w:rsidRPr="00E22764">
              <w:rPr>
                <w:sz w:val="20"/>
                <w:szCs w:val="20"/>
              </w:rPr>
              <w:t>does not require any other software to be installed</w:t>
            </w:r>
          </w:p>
        </w:tc>
      </w:tr>
      <w:tr w:rsidR="00B51D4E" w14:paraId="08535C01" w14:textId="47E9151A" w:rsidTr="00E22764">
        <w:tc>
          <w:tcPr>
            <w:cnfStyle w:val="001000000000" w:firstRow="0" w:lastRow="0" w:firstColumn="1" w:lastColumn="0" w:oddVBand="0" w:evenVBand="0" w:oddHBand="0" w:evenHBand="0" w:firstRowFirstColumn="0" w:firstRowLastColumn="0" w:lastRowFirstColumn="0" w:lastRowLastColumn="0"/>
            <w:tcW w:w="1555" w:type="dxa"/>
          </w:tcPr>
          <w:p w14:paraId="5C2E5A56" w14:textId="2320E531" w:rsidR="00B51D4E" w:rsidRPr="00E22764" w:rsidRDefault="00B51D4E" w:rsidP="00B51D4E">
            <w:pPr>
              <w:ind w:firstLine="0"/>
              <w:jc w:val="center"/>
              <w:rPr>
                <w:sz w:val="20"/>
                <w:szCs w:val="20"/>
              </w:rPr>
            </w:pPr>
            <w:r w:rsidRPr="00E22764">
              <w:rPr>
                <w:sz w:val="20"/>
                <w:szCs w:val="20"/>
              </w:rPr>
              <w:t>02</w:t>
            </w:r>
          </w:p>
        </w:tc>
        <w:tc>
          <w:tcPr>
            <w:tcW w:w="4252" w:type="dxa"/>
          </w:tcPr>
          <w:p w14:paraId="794C89E7" w14:textId="0510357C" w:rsidR="00B51D4E" w:rsidRPr="00E22764" w:rsidRDefault="0007767F"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Follow application through to </w:t>
            </w:r>
            <w:r w:rsidR="00FA1EF1" w:rsidRPr="00E22764">
              <w:rPr>
                <w:sz w:val="20"/>
                <w:szCs w:val="20"/>
              </w:rPr>
              <w:t>image submission</w:t>
            </w:r>
          </w:p>
        </w:tc>
        <w:tc>
          <w:tcPr>
            <w:tcW w:w="4649" w:type="dxa"/>
          </w:tcPr>
          <w:p w14:paraId="53DB6022" w14:textId="0DAFC5E4" w:rsidR="00B51D4E" w:rsidRPr="00E22764" w:rsidRDefault="00FA1EF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only asks for a single image</w:t>
            </w:r>
          </w:p>
        </w:tc>
      </w:tr>
      <w:tr w:rsidR="00B51D4E" w14:paraId="12799FF2" w14:textId="1E41849F"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0FD5A39" w14:textId="245EFC09" w:rsidR="00B51D4E" w:rsidRPr="00E22764" w:rsidRDefault="00B51D4E" w:rsidP="00B51D4E">
            <w:pPr>
              <w:ind w:firstLine="0"/>
              <w:jc w:val="center"/>
              <w:rPr>
                <w:sz w:val="20"/>
                <w:szCs w:val="20"/>
              </w:rPr>
            </w:pPr>
            <w:r w:rsidRPr="00E22764">
              <w:rPr>
                <w:sz w:val="20"/>
                <w:szCs w:val="20"/>
              </w:rPr>
              <w:t>03</w:t>
            </w:r>
          </w:p>
        </w:tc>
        <w:tc>
          <w:tcPr>
            <w:tcW w:w="4252" w:type="dxa"/>
          </w:tcPr>
          <w:p w14:paraId="127AF79B" w14:textId="635DDAC4"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Submit an image to the system for analysis</w:t>
            </w:r>
          </w:p>
        </w:tc>
        <w:tc>
          <w:tcPr>
            <w:tcW w:w="4649" w:type="dxa"/>
          </w:tcPr>
          <w:p w14:paraId="52899A8F" w14:textId="7038A060"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990574" w:rsidRPr="00E22764">
              <w:rPr>
                <w:sz w:val="20"/>
                <w:szCs w:val="20"/>
              </w:rPr>
              <w:t>does not request more resources than are required by a regular unity development session.</w:t>
            </w:r>
          </w:p>
        </w:tc>
      </w:tr>
      <w:tr w:rsidR="00B51D4E" w14:paraId="622115DA" w14:textId="2D06408D" w:rsidTr="00E22764">
        <w:tc>
          <w:tcPr>
            <w:cnfStyle w:val="001000000000" w:firstRow="0" w:lastRow="0" w:firstColumn="1" w:lastColumn="0" w:oddVBand="0" w:evenVBand="0" w:oddHBand="0" w:evenHBand="0" w:firstRowFirstColumn="0" w:firstRowLastColumn="0" w:lastRowFirstColumn="0" w:lastRowLastColumn="0"/>
            <w:tcW w:w="1555" w:type="dxa"/>
          </w:tcPr>
          <w:p w14:paraId="5EF9D374" w14:textId="3A690981" w:rsidR="00B51D4E" w:rsidRPr="00E22764" w:rsidRDefault="00B51D4E" w:rsidP="00B51D4E">
            <w:pPr>
              <w:ind w:firstLine="0"/>
              <w:jc w:val="center"/>
              <w:rPr>
                <w:sz w:val="20"/>
                <w:szCs w:val="20"/>
              </w:rPr>
            </w:pPr>
            <w:r w:rsidRPr="00E22764">
              <w:rPr>
                <w:sz w:val="20"/>
                <w:szCs w:val="20"/>
              </w:rPr>
              <w:t>04</w:t>
            </w:r>
          </w:p>
        </w:tc>
        <w:tc>
          <w:tcPr>
            <w:tcW w:w="4252" w:type="dxa"/>
          </w:tcPr>
          <w:p w14:paraId="3131E4BE" w14:textId="06A138E8"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Connect to the system from a new IP address</w:t>
            </w:r>
          </w:p>
        </w:tc>
        <w:tc>
          <w:tcPr>
            <w:tcW w:w="4649" w:type="dxa"/>
          </w:tcPr>
          <w:p w14:paraId="63E71EBD" w14:textId="7481968B"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llows instant analysis </w:t>
            </w:r>
            <w:r w:rsidR="005F4659" w:rsidRPr="00E22764">
              <w:rPr>
                <w:sz w:val="20"/>
                <w:szCs w:val="20"/>
              </w:rPr>
              <w:t>regardless of new IP</w:t>
            </w:r>
          </w:p>
        </w:tc>
      </w:tr>
      <w:tr w:rsidR="00B51D4E" w14:paraId="1EAB87E4" w14:textId="7F57764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A503B51" w14:textId="5A87A08C" w:rsidR="00B51D4E" w:rsidRPr="00E22764" w:rsidRDefault="00B51D4E" w:rsidP="00B51D4E">
            <w:pPr>
              <w:ind w:firstLine="0"/>
              <w:jc w:val="center"/>
              <w:rPr>
                <w:sz w:val="20"/>
                <w:szCs w:val="20"/>
              </w:rPr>
            </w:pPr>
            <w:r w:rsidRPr="00E22764">
              <w:rPr>
                <w:sz w:val="20"/>
                <w:szCs w:val="20"/>
              </w:rPr>
              <w:t>05</w:t>
            </w:r>
          </w:p>
        </w:tc>
        <w:tc>
          <w:tcPr>
            <w:tcW w:w="4252" w:type="dxa"/>
          </w:tcPr>
          <w:p w14:paraId="63005436" w14:textId="4A062D75" w:rsidR="00B51D4E" w:rsidRPr="00E22764" w:rsidRDefault="00E50608"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hen going through image analysis, open object selection window</w:t>
            </w:r>
          </w:p>
        </w:tc>
        <w:tc>
          <w:tcPr>
            <w:tcW w:w="4649" w:type="dxa"/>
          </w:tcPr>
          <w:p w14:paraId="5960F547" w14:textId="2BE4C2DA" w:rsidR="00B51D4E" w:rsidRPr="00E22764" w:rsidRDefault="00CB0F2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lists several common objects approved by stakeholders</w:t>
            </w:r>
          </w:p>
        </w:tc>
      </w:tr>
      <w:tr w:rsidR="00B51D4E" w14:paraId="5A0E00C4" w14:textId="18430AAE" w:rsidTr="00E22764">
        <w:tc>
          <w:tcPr>
            <w:cnfStyle w:val="001000000000" w:firstRow="0" w:lastRow="0" w:firstColumn="1" w:lastColumn="0" w:oddVBand="0" w:evenVBand="0" w:oddHBand="0" w:evenHBand="0" w:firstRowFirstColumn="0" w:firstRowLastColumn="0" w:lastRowFirstColumn="0" w:lastRowLastColumn="0"/>
            <w:tcW w:w="1555" w:type="dxa"/>
          </w:tcPr>
          <w:p w14:paraId="3588FB5D" w14:textId="11A30769" w:rsidR="00B51D4E" w:rsidRPr="00E22764" w:rsidRDefault="00B51D4E" w:rsidP="00B51D4E">
            <w:pPr>
              <w:ind w:firstLine="0"/>
              <w:jc w:val="center"/>
              <w:rPr>
                <w:sz w:val="20"/>
                <w:szCs w:val="20"/>
              </w:rPr>
            </w:pPr>
            <w:r w:rsidRPr="00E22764">
              <w:rPr>
                <w:sz w:val="20"/>
                <w:szCs w:val="20"/>
              </w:rPr>
              <w:t>06</w:t>
            </w:r>
          </w:p>
        </w:tc>
        <w:tc>
          <w:tcPr>
            <w:tcW w:w="4252" w:type="dxa"/>
          </w:tcPr>
          <w:p w14:paraId="631FE7D7" w14:textId="2B5DF6BB"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5EFD6A1C" w14:textId="39863346"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utomatically </w:t>
            </w:r>
            <w:r w:rsidR="00A130E7" w:rsidRPr="00E22764">
              <w:rPr>
                <w:sz w:val="20"/>
                <w:szCs w:val="20"/>
              </w:rPr>
              <w:t>uses standard 3D objects with no input required from the user</w:t>
            </w:r>
          </w:p>
        </w:tc>
      </w:tr>
      <w:tr w:rsidR="00B51D4E" w14:paraId="01BA36AC" w14:textId="7443E57E"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6403AFD" w14:textId="1A9FFD20" w:rsidR="00B51D4E" w:rsidRPr="00E22764" w:rsidRDefault="00B51D4E" w:rsidP="00B51D4E">
            <w:pPr>
              <w:ind w:firstLine="0"/>
              <w:jc w:val="center"/>
              <w:rPr>
                <w:sz w:val="20"/>
                <w:szCs w:val="20"/>
              </w:rPr>
            </w:pPr>
            <w:r w:rsidRPr="00E22764">
              <w:rPr>
                <w:sz w:val="20"/>
                <w:szCs w:val="20"/>
              </w:rPr>
              <w:t>07</w:t>
            </w:r>
          </w:p>
        </w:tc>
        <w:tc>
          <w:tcPr>
            <w:tcW w:w="4252" w:type="dxa"/>
          </w:tcPr>
          <w:p w14:paraId="4923E94E" w14:textId="296EF1E4"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6BC810E0" w14:textId="4D706582"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returns a list of object rotations</w:t>
            </w:r>
          </w:p>
        </w:tc>
      </w:tr>
      <w:tr w:rsidR="00B51D4E" w14:paraId="3557CCBE" w14:textId="2DE76EA5" w:rsidTr="00E22764">
        <w:tc>
          <w:tcPr>
            <w:cnfStyle w:val="001000000000" w:firstRow="0" w:lastRow="0" w:firstColumn="1" w:lastColumn="0" w:oddVBand="0" w:evenVBand="0" w:oddHBand="0" w:evenHBand="0" w:firstRowFirstColumn="0" w:firstRowLastColumn="0" w:lastRowFirstColumn="0" w:lastRowLastColumn="0"/>
            <w:tcW w:w="1555" w:type="dxa"/>
          </w:tcPr>
          <w:p w14:paraId="1B91BAC3" w14:textId="55C88FC8" w:rsidR="00B51D4E" w:rsidRPr="00E22764" w:rsidRDefault="00B51D4E" w:rsidP="00B51D4E">
            <w:pPr>
              <w:ind w:firstLine="0"/>
              <w:jc w:val="center"/>
              <w:rPr>
                <w:sz w:val="20"/>
                <w:szCs w:val="20"/>
              </w:rPr>
            </w:pPr>
            <w:r w:rsidRPr="00E22764">
              <w:rPr>
                <w:sz w:val="20"/>
                <w:szCs w:val="20"/>
              </w:rPr>
              <w:t>08</w:t>
            </w:r>
          </w:p>
        </w:tc>
        <w:tc>
          <w:tcPr>
            <w:tcW w:w="4252" w:type="dxa"/>
          </w:tcPr>
          <w:p w14:paraId="40B686A2" w14:textId="53B3215F" w:rsidR="00B51D4E" w:rsidRPr="00E22764" w:rsidRDefault="00A130E7"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228C6E6F" w14:textId="528F8945" w:rsidR="00B51D4E" w:rsidRPr="00E22764" w:rsidRDefault="00AA3FA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returns a list of depth points of the desired object</w:t>
            </w:r>
          </w:p>
        </w:tc>
      </w:tr>
      <w:tr w:rsidR="00B51D4E" w14:paraId="4E5B964E" w14:textId="0A99D280"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C8167C9" w14:textId="75C23E51" w:rsidR="00B51D4E" w:rsidRPr="00E22764" w:rsidRDefault="00B51D4E" w:rsidP="00B51D4E">
            <w:pPr>
              <w:ind w:firstLine="0"/>
              <w:jc w:val="center"/>
              <w:rPr>
                <w:sz w:val="20"/>
                <w:szCs w:val="20"/>
              </w:rPr>
            </w:pPr>
            <w:r w:rsidRPr="00E22764">
              <w:rPr>
                <w:sz w:val="20"/>
                <w:szCs w:val="20"/>
              </w:rPr>
              <w:t>09</w:t>
            </w:r>
          </w:p>
        </w:tc>
        <w:tc>
          <w:tcPr>
            <w:tcW w:w="4252" w:type="dxa"/>
          </w:tcPr>
          <w:p w14:paraId="1B77649D" w14:textId="47905317"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A2D3CCC" w14:textId="5BD49499"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does not require any input once image is submitted</w:t>
            </w:r>
          </w:p>
        </w:tc>
      </w:tr>
      <w:tr w:rsidR="00B51D4E" w14:paraId="2E5C468E" w14:textId="2EE62CF1" w:rsidTr="00E22764">
        <w:tc>
          <w:tcPr>
            <w:cnfStyle w:val="001000000000" w:firstRow="0" w:lastRow="0" w:firstColumn="1" w:lastColumn="0" w:oddVBand="0" w:evenVBand="0" w:oddHBand="0" w:evenHBand="0" w:firstRowFirstColumn="0" w:firstRowLastColumn="0" w:lastRowFirstColumn="0" w:lastRowLastColumn="0"/>
            <w:tcW w:w="1555" w:type="dxa"/>
          </w:tcPr>
          <w:p w14:paraId="5646F13F" w14:textId="4DF514E8" w:rsidR="00B51D4E" w:rsidRPr="00E22764" w:rsidRDefault="00B51D4E" w:rsidP="00B51D4E">
            <w:pPr>
              <w:ind w:firstLine="0"/>
              <w:jc w:val="center"/>
              <w:rPr>
                <w:sz w:val="20"/>
                <w:szCs w:val="20"/>
              </w:rPr>
            </w:pPr>
            <w:r w:rsidRPr="00E22764">
              <w:rPr>
                <w:sz w:val="20"/>
                <w:szCs w:val="20"/>
              </w:rPr>
              <w:t>10</w:t>
            </w:r>
          </w:p>
        </w:tc>
        <w:tc>
          <w:tcPr>
            <w:tcW w:w="4252" w:type="dxa"/>
          </w:tcPr>
          <w:p w14:paraId="7AA1DB05" w14:textId="1C6354D4"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F56DF15" w14:textId="75AFABDA"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generates accurate virtual space based on user input</w:t>
            </w:r>
          </w:p>
        </w:tc>
      </w:tr>
      <w:tr w:rsidR="00B51D4E" w14:paraId="255CEEF2" w14:textId="1EA9359B"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0B31B92" w14:textId="1F5E614A" w:rsidR="00B51D4E" w:rsidRPr="00E22764" w:rsidRDefault="00B51D4E" w:rsidP="00B51D4E">
            <w:pPr>
              <w:ind w:firstLine="0"/>
              <w:jc w:val="center"/>
              <w:rPr>
                <w:sz w:val="20"/>
                <w:szCs w:val="20"/>
              </w:rPr>
            </w:pPr>
            <w:r w:rsidRPr="00E22764">
              <w:rPr>
                <w:sz w:val="20"/>
                <w:szCs w:val="20"/>
              </w:rPr>
              <w:t>11</w:t>
            </w:r>
          </w:p>
        </w:tc>
        <w:tc>
          <w:tcPr>
            <w:tcW w:w="4252" w:type="dxa"/>
          </w:tcPr>
          <w:p w14:paraId="1235647E" w14:textId="37823A1D" w:rsidR="00B51D4E" w:rsidRPr="00E22764" w:rsidRDefault="000D3DDD"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In the main screen, select to view application metrics</w:t>
            </w:r>
          </w:p>
        </w:tc>
        <w:tc>
          <w:tcPr>
            <w:tcW w:w="4649" w:type="dxa"/>
          </w:tcPr>
          <w:p w14:paraId="5C7A4257" w14:textId="4DE8E838" w:rsidR="00B51D4E" w:rsidRPr="00E22764" w:rsidRDefault="009E410F"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While application is running, it will show </w:t>
            </w:r>
            <w:r w:rsidR="00C503F5" w:rsidRPr="00E22764">
              <w:rPr>
                <w:sz w:val="20"/>
                <w:szCs w:val="20"/>
              </w:rPr>
              <w:t>metrics on the screen rather than blank loading screen</w:t>
            </w:r>
          </w:p>
        </w:tc>
      </w:tr>
      <w:tr w:rsidR="00C503F5" w14:paraId="65CD2C08" w14:textId="7195F272" w:rsidTr="00E22764">
        <w:tc>
          <w:tcPr>
            <w:cnfStyle w:val="001000000000" w:firstRow="0" w:lastRow="0" w:firstColumn="1" w:lastColumn="0" w:oddVBand="0" w:evenVBand="0" w:oddHBand="0" w:evenHBand="0" w:firstRowFirstColumn="0" w:firstRowLastColumn="0" w:lastRowFirstColumn="0" w:lastRowLastColumn="0"/>
            <w:tcW w:w="1555" w:type="dxa"/>
          </w:tcPr>
          <w:p w14:paraId="619F9955" w14:textId="3226C663" w:rsidR="00C503F5" w:rsidRPr="00E22764" w:rsidRDefault="00C503F5" w:rsidP="00C503F5">
            <w:pPr>
              <w:ind w:firstLine="0"/>
              <w:jc w:val="center"/>
              <w:rPr>
                <w:sz w:val="20"/>
                <w:szCs w:val="20"/>
              </w:rPr>
            </w:pPr>
            <w:r w:rsidRPr="00E22764">
              <w:rPr>
                <w:sz w:val="20"/>
                <w:szCs w:val="20"/>
              </w:rPr>
              <w:t>12</w:t>
            </w:r>
          </w:p>
        </w:tc>
        <w:tc>
          <w:tcPr>
            <w:tcW w:w="4252" w:type="dxa"/>
          </w:tcPr>
          <w:p w14:paraId="42CA4BDD" w14:textId="48FA217B"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start to finish</w:t>
            </w:r>
          </w:p>
        </w:tc>
        <w:tc>
          <w:tcPr>
            <w:tcW w:w="4649" w:type="dxa"/>
          </w:tcPr>
          <w:p w14:paraId="2082F31B" w14:textId="3EE34A9E"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stays within a single window throughout</w:t>
            </w:r>
          </w:p>
        </w:tc>
      </w:tr>
      <w:tr w:rsidR="00B51D4E" w14:paraId="0D74CF7B" w14:textId="40E157D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81F138" w14:textId="49FF0314" w:rsidR="00B51D4E" w:rsidRPr="00E22764" w:rsidRDefault="00B51D4E" w:rsidP="00B51D4E">
            <w:pPr>
              <w:ind w:firstLine="0"/>
              <w:jc w:val="center"/>
              <w:rPr>
                <w:sz w:val="20"/>
                <w:szCs w:val="20"/>
              </w:rPr>
            </w:pPr>
            <w:r w:rsidRPr="00E22764">
              <w:rPr>
                <w:sz w:val="20"/>
                <w:szCs w:val="20"/>
              </w:rPr>
              <w:t>13</w:t>
            </w:r>
          </w:p>
        </w:tc>
        <w:tc>
          <w:tcPr>
            <w:tcW w:w="4252" w:type="dxa"/>
          </w:tcPr>
          <w:p w14:paraId="6D0FAD36" w14:textId="2CE49B67"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1FF31225" w14:textId="63858BC6"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Once scene is built, user can put on a VR headset automatically</w:t>
            </w:r>
          </w:p>
        </w:tc>
      </w:tr>
      <w:tr w:rsidR="00B51D4E" w14:paraId="67B480CA" w14:textId="1AA3696A" w:rsidTr="00E22764">
        <w:tc>
          <w:tcPr>
            <w:cnfStyle w:val="001000000000" w:firstRow="0" w:lastRow="0" w:firstColumn="1" w:lastColumn="0" w:oddVBand="0" w:evenVBand="0" w:oddHBand="0" w:evenHBand="0" w:firstRowFirstColumn="0" w:firstRowLastColumn="0" w:lastRowFirstColumn="0" w:lastRowLastColumn="0"/>
            <w:tcW w:w="1555" w:type="dxa"/>
          </w:tcPr>
          <w:p w14:paraId="6B956940" w14:textId="651D119E" w:rsidR="00B51D4E" w:rsidRPr="00E22764" w:rsidRDefault="00B51D4E" w:rsidP="00B51D4E">
            <w:pPr>
              <w:ind w:firstLine="0"/>
              <w:jc w:val="center"/>
              <w:rPr>
                <w:sz w:val="20"/>
                <w:szCs w:val="20"/>
              </w:rPr>
            </w:pPr>
            <w:r w:rsidRPr="00E22764">
              <w:rPr>
                <w:sz w:val="20"/>
                <w:szCs w:val="20"/>
              </w:rPr>
              <w:t>14</w:t>
            </w:r>
          </w:p>
        </w:tc>
        <w:tc>
          <w:tcPr>
            <w:tcW w:w="4252" w:type="dxa"/>
          </w:tcPr>
          <w:p w14:paraId="5DF3A958" w14:textId="7FBBE73A"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n the main screen, open the object selection pane</w:t>
            </w:r>
          </w:p>
        </w:tc>
        <w:tc>
          <w:tcPr>
            <w:tcW w:w="4649" w:type="dxa"/>
          </w:tcPr>
          <w:p w14:paraId="0A0FC5ED" w14:textId="444CB5C4"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bjects will be listed</w:t>
            </w:r>
          </w:p>
        </w:tc>
      </w:tr>
      <w:tr w:rsidR="00B51D4E" w14:paraId="20574844" w14:textId="21CA8021"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36D4E4E" w14:textId="6E36FDA3" w:rsidR="00B51D4E" w:rsidRPr="00E22764" w:rsidRDefault="00B51D4E" w:rsidP="00B51D4E">
            <w:pPr>
              <w:ind w:firstLine="0"/>
              <w:jc w:val="center"/>
              <w:rPr>
                <w:sz w:val="20"/>
                <w:szCs w:val="20"/>
              </w:rPr>
            </w:pPr>
            <w:r w:rsidRPr="00E22764">
              <w:rPr>
                <w:sz w:val="20"/>
                <w:szCs w:val="20"/>
              </w:rPr>
              <w:t>15</w:t>
            </w:r>
          </w:p>
        </w:tc>
        <w:tc>
          <w:tcPr>
            <w:tcW w:w="4252" w:type="dxa"/>
          </w:tcPr>
          <w:p w14:paraId="4361F741" w14:textId="7A215673"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70A22E4E" w14:textId="26BF5AE5"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744EF1E" w14:textId="30DEE6DA" w:rsidTr="00E22764">
        <w:tc>
          <w:tcPr>
            <w:cnfStyle w:val="001000000000" w:firstRow="0" w:lastRow="0" w:firstColumn="1" w:lastColumn="0" w:oddVBand="0" w:evenVBand="0" w:oddHBand="0" w:evenHBand="0" w:firstRowFirstColumn="0" w:firstRowLastColumn="0" w:lastRowFirstColumn="0" w:lastRowLastColumn="0"/>
            <w:tcW w:w="1555" w:type="dxa"/>
          </w:tcPr>
          <w:p w14:paraId="555DDC4A" w14:textId="6860B511" w:rsidR="00B51D4E" w:rsidRPr="00E22764" w:rsidRDefault="00B51D4E" w:rsidP="00B51D4E">
            <w:pPr>
              <w:ind w:firstLine="0"/>
              <w:jc w:val="center"/>
              <w:rPr>
                <w:sz w:val="20"/>
                <w:szCs w:val="20"/>
              </w:rPr>
            </w:pPr>
            <w:r w:rsidRPr="00E22764">
              <w:rPr>
                <w:sz w:val="20"/>
                <w:szCs w:val="20"/>
              </w:rPr>
              <w:t>16</w:t>
            </w:r>
          </w:p>
        </w:tc>
        <w:tc>
          <w:tcPr>
            <w:tcW w:w="4252" w:type="dxa"/>
          </w:tcPr>
          <w:p w14:paraId="0CD8E139" w14:textId="2788AFA4"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system from start to finish with log option selected</w:t>
            </w:r>
          </w:p>
        </w:tc>
        <w:tc>
          <w:tcPr>
            <w:tcW w:w="4649" w:type="dxa"/>
          </w:tcPr>
          <w:p w14:paraId="724B0B64" w14:textId="6142538E"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 log folder </w:t>
            </w:r>
            <w:r w:rsidR="00A33760" w:rsidRPr="00E22764">
              <w:rPr>
                <w:sz w:val="20"/>
                <w:szCs w:val="20"/>
              </w:rPr>
              <w:t>will be generated on user’s desktop</w:t>
            </w:r>
          </w:p>
        </w:tc>
      </w:tr>
      <w:tr w:rsidR="00B51D4E" w14:paraId="149D3FC9" w14:textId="0486AE19"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7844ABF" w14:textId="21F600F9" w:rsidR="00B51D4E" w:rsidRPr="00E22764" w:rsidRDefault="00B51D4E" w:rsidP="00B51D4E">
            <w:pPr>
              <w:ind w:firstLine="0"/>
              <w:jc w:val="center"/>
              <w:rPr>
                <w:sz w:val="20"/>
                <w:szCs w:val="20"/>
              </w:rPr>
            </w:pPr>
            <w:r w:rsidRPr="00E22764">
              <w:rPr>
                <w:sz w:val="20"/>
                <w:szCs w:val="20"/>
              </w:rPr>
              <w:t>17</w:t>
            </w:r>
          </w:p>
        </w:tc>
        <w:tc>
          <w:tcPr>
            <w:tcW w:w="4252" w:type="dxa"/>
          </w:tcPr>
          <w:p w14:paraId="6934408D" w14:textId="488C553D"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3DD1A88F" w14:textId="4AAED928"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055D9EC" w14:textId="78D23E64" w:rsidTr="00E22764">
        <w:tc>
          <w:tcPr>
            <w:cnfStyle w:val="001000000000" w:firstRow="0" w:lastRow="0" w:firstColumn="1" w:lastColumn="0" w:oddVBand="0" w:evenVBand="0" w:oddHBand="0" w:evenHBand="0" w:firstRowFirstColumn="0" w:firstRowLastColumn="0" w:lastRowFirstColumn="0" w:lastRowLastColumn="0"/>
            <w:tcW w:w="1555" w:type="dxa"/>
          </w:tcPr>
          <w:p w14:paraId="515B9FB0" w14:textId="35C4E204" w:rsidR="00B51D4E" w:rsidRPr="00E22764" w:rsidRDefault="00B51D4E" w:rsidP="00B51D4E">
            <w:pPr>
              <w:ind w:firstLine="0"/>
              <w:jc w:val="center"/>
              <w:rPr>
                <w:sz w:val="20"/>
                <w:szCs w:val="20"/>
              </w:rPr>
            </w:pPr>
            <w:r w:rsidRPr="00E22764">
              <w:rPr>
                <w:sz w:val="20"/>
                <w:szCs w:val="20"/>
              </w:rPr>
              <w:t>18</w:t>
            </w:r>
          </w:p>
        </w:tc>
        <w:tc>
          <w:tcPr>
            <w:tcW w:w="4252" w:type="dxa"/>
          </w:tcPr>
          <w:p w14:paraId="4309F702" w14:textId="664D98BC"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test coverage program in the backend</w:t>
            </w:r>
          </w:p>
        </w:tc>
        <w:tc>
          <w:tcPr>
            <w:tcW w:w="4649" w:type="dxa"/>
          </w:tcPr>
          <w:p w14:paraId="34B07472" w14:textId="73C48897"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has 70% or higher coverage</w:t>
            </w:r>
          </w:p>
        </w:tc>
      </w:tr>
      <w:tr w:rsidR="00B51D4E" w14:paraId="37539BC9" w14:textId="3BED8C2D"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62EF6C1" w14:textId="1DF24E21" w:rsidR="00B51D4E" w:rsidRPr="00E22764" w:rsidRDefault="00B51D4E" w:rsidP="00B51D4E">
            <w:pPr>
              <w:ind w:firstLine="0"/>
              <w:jc w:val="center"/>
              <w:rPr>
                <w:sz w:val="20"/>
                <w:szCs w:val="20"/>
              </w:rPr>
            </w:pPr>
            <w:r w:rsidRPr="00E22764">
              <w:rPr>
                <w:sz w:val="20"/>
                <w:szCs w:val="20"/>
              </w:rPr>
              <w:t>19</w:t>
            </w:r>
          </w:p>
        </w:tc>
        <w:tc>
          <w:tcPr>
            <w:tcW w:w="4252" w:type="dxa"/>
          </w:tcPr>
          <w:p w14:paraId="52BCFD70" w14:textId="73CCFC2F"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23277E4E" w14:textId="19F3988E"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6B9BFBAE" w14:textId="19864BEA" w:rsidTr="00E22764">
        <w:tc>
          <w:tcPr>
            <w:cnfStyle w:val="001000000000" w:firstRow="0" w:lastRow="0" w:firstColumn="1" w:lastColumn="0" w:oddVBand="0" w:evenVBand="0" w:oddHBand="0" w:evenHBand="0" w:firstRowFirstColumn="0" w:firstRowLastColumn="0" w:lastRowFirstColumn="0" w:lastRowLastColumn="0"/>
            <w:tcW w:w="1555" w:type="dxa"/>
          </w:tcPr>
          <w:p w14:paraId="4FC5693D" w14:textId="28AF8C55" w:rsidR="00B51D4E" w:rsidRPr="00E22764" w:rsidRDefault="00B51D4E" w:rsidP="00B51D4E">
            <w:pPr>
              <w:ind w:firstLine="0"/>
              <w:jc w:val="center"/>
              <w:rPr>
                <w:sz w:val="20"/>
                <w:szCs w:val="20"/>
              </w:rPr>
            </w:pPr>
            <w:r w:rsidRPr="00E22764">
              <w:rPr>
                <w:sz w:val="20"/>
                <w:szCs w:val="20"/>
              </w:rPr>
              <w:t>20</w:t>
            </w:r>
          </w:p>
        </w:tc>
        <w:tc>
          <w:tcPr>
            <w:tcW w:w="4252" w:type="dxa"/>
          </w:tcPr>
          <w:p w14:paraId="636317FC" w14:textId="18D31DBB" w:rsidR="00B51D4E" w:rsidRPr="00E22764" w:rsidRDefault="00E22764"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Try run application on a mobile tablet</w:t>
            </w:r>
          </w:p>
        </w:tc>
        <w:tc>
          <w:tcPr>
            <w:tcW w:w="4649" w:type="dxa"/>
          </w:tcPr>
          <w:p w14:paraId="501B0CB3" w14:textId="0FF31F7D" w:rsidR="00B51D4E" w:rsidRPr="00E22764" w:rsidRDefault="00E22764" w:rsidP="00E22764">
            <w:pPr>
              <w:keepNext/>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does not run</w:t>
            </w:r>
          </w:p>
        </w:tc>
      </w:tr>
    </w:tbl>
    <w:p w14:paraId="1E5DCB9D" w14:textId="582D2F65" w:rsidR="00E22764" w:rsidRDefault="00E2276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5</w:t>
      </w:r>
      <w:r w:rsidR="003541C0">
        <w:rPr>
          <w:noProof/>
        </w:rPr>
        <w:fldChar w:fldCharType="end"/>
      </w:r>
      <w:r>
        <w:t xml:space="preserve"> - Verification plan</w:t>
      </w:r>
    </w:p>
    <w:p w14:paraId="5AEEC360" w14:textId="77777777" w:rsidR="007B0D9C" w:rsidRDefault="007B0D9C" w:rsidP="00916EFD">
      <w:pPr>
        <w:pStyle w:val="Heading2"/>
      </w:pPr>
    </w:p>
    <w:p w14:paraId="589BE47B" w14:textId="1B02F146" w:rsidR="006362CD" w:rsidRDefault="00916EFD" w:rsidP="00916EFD">
      <w:pPr>
        <w:pStyle w:val="Heading2"/>
      </w:pPr>
      <w:bookmarkStart w:id="23" w:name="_Toc531784741"/>
      <w:r>
        <w:t>3.11 V</w:t>
      </w:r>
      <w:r w:rsidR="006362CD">
        <w:t>alidation Plan</w:t>
      </w:r>
      <w:bookmarkEnd w:id="23"/>
    </w:p>
    <w:p w14:paraId="550997F8" w14:textId="2A3DAC2D" w:rsidR="006362CD" w:rsidRDefault="00287DDA" w:rsidP="006362CD">
      <w:r>
        <w:t>The proposed product will be validated through regular meetings with stakeholders. These stakeholder meetings will ideally be held at the end of each cycle</w:t>
      </w:r>
      <w:r w:rsidR="00C777D5">
        <w:t xml:space="preserve"> and will address any issues that come from the current prototype at the time. </w:t>
      </w:r>
      <w:r w:rsidR="00D32DDD">
        <w:t xml:space="preserve">All stakeholder will be asked to individually discuss each task outlined in the previous cycle and </w:t>
      </w:r>
      <w:r w:rsidR="00333032">
        <w:t xml:space="preserve">how the final prototype reflects each. These discussions will produce work items that will be added to the next cycle if the project lead </w:t>
      </w:r>
      <w:r w:rsidR="007B0D9C">
        <w:t>believes there to be enough time for development of these changes before the next major stakeholder review.</w:t>
      </w:r>
      <w:r w:rsidR="00333032">
        <w:t xml:space="preserve"> </w:t>
      </w:r>
    </w:p>
    <w:p w14:paraId="2BD39DBF" w14:textId="25CA180E" w:rsidR="00B641CD" w:rsidRDefault="00B641CD" w:rsidP="006362CD">
      <w:r>
        <w:br w:type="page"/>
      </w:r>
    </w:p>
    <w:p w14:paraId="62948512" w14:textId="77777777" w:rsidR="00D159F6" w:rsidRDefault="00D159F6" w:rsidP="00D83E93">
      <w:pPr>
        <w:pStyle w:val="Heading1"/>
        <w:sectPr w:rsidR="00D159F6" w:rsidSect="00D16577">
          <w:pgSz w:w="11906" w:h="16838"/>
          <w:pgMar w:top="720" w:right="720" w:bottom="720" w:left="720" w:header="709" w:footer="709" w:gutter="0"/>
          <w:cols w:space="708"/>
          <w:docGrid w:linePitch="360"/>
        </w:sectPr>
      </w:pPr>
    </w:p>
    <w:p w14:paraId="6F9F38B5" w14:textId="4CA49FD5" w:rsidR="00073D84" w:rsidRDefault="008C5C6D" w:rsidP="00D83E93">
      <w:pPr>
        <w:pStyle w:val="Heading1"/>
      </w:pPr>
      <w:bookmarkStart w:id="24" w:name="_Toc531784742"/>
      <w:r w:rsidRPr="005712AE">
        <w:lastRenderedPageBreak/>
        <w:t xml:space="preserve">4. </w:t>
      </w:r>
      <w:r w:rsidR="00CD72F6" w:rsidRPr="005712AE">
        <w:t>Risk Assessment</w:t>
      </w:r>
      <w:bookmarkEnd w:id="24"/>
    </w:p>
    <w:p w14:paraId="2E3172AF" w14:textId="4A2FFA2E" w:rsidR="00CC27F5" w:rsidRPr="008A5A10" w:rsidRDefault="0016372A" w:rsidP="008A5A10">
      <w:r>
        <w:t xml:space="preserve">The initial risk table is outlined below. This table </w:t>
      </w:r>
      <w:r w:rsidR="004B10EE">
        <w:t xml:space="preserve">outlines the criteria of risk, the threat posed by the risk, source of the risk, the control measure </w:t>
      </w:r>
      <w:r w:rsidR="00A10325">
        <w:t xml:space="preserve">to </w:t>
      </w:r>
      <w:r w:rsidR="00F22FA6">
        <w:t>reduce risk likelihood</w:t>
      </w:r>
      <w:r w:rsidR="00A10325">
        <w:t xml:space="preserve">, then the risk scores generated by the author. </w:t>
      </w:r>
      <w:r w:rsidR="00F22FA6">
        <w:t>The final column also outlines the mitigation strategy of the risk. This strategy is the plan of action to take should the risk happen.</w:t>
      </w:r>
      <w:r w:rsidR="00CC27F5">
        <w:t xml:space="preserve"> The risk score is generated using:</w:t>
      </w:r>
      <w:r w:rsidR="008A5A10">
        <w:t xml:space="preserve"> </w:t>
      </w:r>
      <w:r w:rsidR="00CC27F5">
        <w:rPr>
          <w:i/>
        </w:rPr>
        <w:t>Likelihood * Impact = Risk</w:t>
      </w:r>
      <w:r w:rsidR="008A5A10">
        <w:rPr>
          <w:i/>
        </w:rPr>
        <w:t>.</w:t>
      </w:r>
    </w:p>
    <w:tbl>
      <w:tblPr>
        <w:tblStyle w:val="TableGrid"/>
        <w:tblW w:w="14803" w:type="dxa"/>
        <w:tblBorders>
          <w:insideV w:val="none" w:sz="0" w:space="0" w:color="auto"/>
        </w:tblBorders>
        <w:tblLook w:val="04A0" w:firstRow="1" w:lastRow="0" w:firstColumn="1" w:lastColumn="0" w:noHBand="0" w:noVBand="1"/>
      </w:tblPr>
      <w:tblGrid>
        <w:gridCol w:w="420"/>
        <w:gridCol w:w="1090"/>
        <w:gridCol w:w="2026"/>
        <w:gridCol w:w="1347"/>
        <w:gridCol w:w="2980"/>
        <w:gridCol w:w="1075"/>
        <w:gridCol w:w="956"/>
        <w:gridCol w:w="891"/>
        <w:gridCol w:w="4018"/>
      </w:tblGrid>
      <w:tr w:rsidR="00B21C16" w14:paraId="2D18068C" w14:textId="4DCE07F9" w:rsidTr="00B21C16">
        <w:tc>
          <w:tcPr>
            <w:tcW w:w="421" w:type="dxa"/>
            <w:shd w:val="clear" w:color="auto" w:fill="E7E6E6" w:themeFill="background2"/>
            <w:vAlign w:val="center"/>
          </w:tcPr>
          <w:p w14:paraId="0E52902A" w14:textId="47D5A7B1" w:rsidR="00B21C16" w:rsidRPr="00A430D1" w:rsidRDefault="00B21C16" w:rsidP="00A430D1">
            <w:pPr>
              <w:pStyle w:val="ListParagraph"/>
            </w:pPr>
            <w:r w:rsidRPr="00A430D1">
              <w:t>ID</w:t>
            </w:r>
          </w:p>
        </w:tc>
        <w:tc>
          <w:tcPr>
            <w:tcW w:w="1090" w:type="dxa"/>
            <w:shd w:val="clear" w:color="auto" w:fill="E7E6E6" w:themeFill="background2"/>
            <w:vAlign w:val="center"/>
          </w:tcPr>
          <w:p w14:paraId="2008FBF7" w14:textId="462B8322" w:rsidR="00B21C16" w:rsidRPr="00A430D1" w:rsidRDefault="00B21C16" w:rsidP="00A430D1">
            <w:pPr>
              <w:pStyle w:val="ListParagraph"/>
            </w:pPr>
            <w:r w:rsidRPr="00A430D1">
              <w:t>Criteria</w:t>
            </w:r>
          </w:p>
        </w:tc>
        <w:tc>
          <w:tcPr>
            <w:tcW w:w="2026" w:type="dxa"/>
            <w:shd w:val="clear" w:color="auto" w:fill="E7E6E6" w:themeFill="background2"/>
            <w:vAlign w:val="center"/>
          </w:tcPr>
          <w:p w14:paraId="13B6FF03" w14:textId="098A937D" w:rsidR="00B21C16" w:rsidRPr="00A430D1" w:rsidRDefault="00B21C16" w:rsidP="00A430D1">
            <w:pPr>
              <w:pStyle w:val="ListParagraph"/>
            </w:pPr>
            <w:r w:rsidRPr="00A430D1">
              <w:t>Threat</w:t>
            </w:r>
          </w:p>
        </w:tc>
        <w:tc>
          <w:tcPr>
            <w:tcW w:w="1346" w:type="dxa"/>
            <w:shd w:val="clear" w:color="auto" w:fill="E7E6E6" w:themeFill="background2"/>
            <w:vAlign w:val="center"/>
          </w:tcPr>
          <w:p w14:paraId="6E61C61E" w14:textId="227020D8" w:rsidR="00B21C16" w:rsidRPr="00A430D1" w:rsidRDefault="00B21C16" w:rsidP="00A430D1">
            <w:pPr>
              <w:pStyle w:val="ListParagraph"/>
            </w:pPr>
            <w:r w:rsidRPr="00A430D1">
              <w:t>Source</w:t>
            </w:r>
          </w:p>
        </w:tc>
        <w:tc>
          <w:tcPr>
            <w:tcW w:w="2980" w:type="dxa"/>
            <w:shd w:val="clear" w:color="auto" w:fill="E7E6E6" w:themeFill="background2"/>
            <w:vAlign w:val="center"/>
          </w:tcPr>
          <w:p w14:paraId="37FA574C" w14:textId="31A77527" w:rsidR="00B21C16" w:rsidRPr="00A430D1" w:rsidRDefault="00B21C16" w:rsidP="00A430D1">
            <w:pPr>
              <w:pStyle w:val="ListParagraph"/>
            </w:pPr>
            <w:r w:rsidRPr="00A430D1">
              <w:t>Control measures</w:t>
            </w:r>
          </w:p>
        </w:tc>
        <w:tc>
          <w:tcPr>
            <w:tcW w:w="1075" w:type="dxa"/>
            <w:shd w:val="clear" w:color="auto" w:fill="E7E6E6" w:themeFill="background2"/>
            <w:vAlign w:val="center"/>
          </w:tcPr>
          <w:p w14:paraId="19F3D5C1" w14:textId="4A99E62A" w:rsidR="00B21C16" w:rsidRPr="00A430D1" w:rsidRDefault="00B21C16" w:rsidP="00A430D1">
            <w:pPr>
              <w:pStyle w:val="ListParagraph"/>
            </w:pPr>
            <w:r w:rsidRPr="00A430D1">
              <w:t>Likelihood</w:t>
            </w:r>
          </w:p>
        </w:tc>
        <w:tc>
          <w:tcPr>
            <w:tcW w:w="956" w:type="dxa"/>
            <w:shd w:val="clear" w:color="auto" w:fill="E7E6E6" w:themeFill="background2"/>
            <w:vAlign w:val="center"/>
          </w:tcPr>
          <w:p w14:paraId="3A5C0A1B" w14:textId="05CCEF77" w:rsidR="00B21C16" w:rsidRPr="00A430D1" w:rsidRDefault="00B21C16" w:rsidP="00A430D1">
            <w:pPr>
              <w:pStyle w:val="ListParagraph"/>
            </w:pPr>
            <w:r w:rsidRPr="00A430D1">
              <w:t>Impact</w:t>
            </w:r>
          </w:p>
        </w:tc>
        <w:tc>
          <w:tcPr>
            <w:tcW w:w="891" w:type="dxa"/>
            <w:shd w:val="clear" w:color="auto" w:fill="E7E6E6" w:themeFill="background2"/>
            <w:vAlign w:val="center"/>
          </w:tcPr>
          <w:p w14:paraId="77FC821A" w14:textId="03583710" w:rsidR="00B21C16" w:rsidRPr="00A430D1" w:rsidRDefault="00B21C16" w:rsidP="00A430D1">
            <w:pPr>
              <w:pStyle w:val="ListParagraph"/>
            </w:pPr>
            <w:r w:rsidRPr="00A430D1">
              <w:t>Risk</w:t>
            </w:r>
          </w:p>
        </w:tc>
        <w:tc>
          <w:tcPr>
            <w:tcW w:w="4018" w:type="dxa"/>
            <w:shd w:val="clear" w:color="auto" w:fill="E7E6E6" w:themeFill="background2"/>
            <w:vAlign w:val="center"/>
          </w:tcPr>
          <w:p w14:paraId="7414AF60" w14:textId="4C1A380C" w:rsidR="00B21C16" w:rsidRPr="00A430D1" w:rsidRDefault="00B21C16" w:rsidP="00A430D1">
            <w:pPr>
              <w:pStyle w:val="ListParagraph"/>
            </w:pPr>
            <w:r w:rsidRPr="00A430D1">
              <w:t>Mitigation strategy</w:t>
            </w:r>
          </w:p>
        </w:tc>
      </w:tr>
      <w:tr w:rsidR="00B21C16" w14:paraId="5E10058C" w14:textId="415245F0" w:rsidTr="00B21C16">
        <w:trPr>
          <w:trHeight w:val="907"/>
        </w:trPr>
        <w:tc>
          <w:tcPr>
            <w:tcW w:w="421" w:type="dxa"/>
            <w:shd w:val="clear" w:color="auto" w:fill="C00000"/>
            <w:vAlign w:val="center"/>
          </w:tcPr>
          <w:p w14:paraId="3C8C9D00" w14:textId="0D57ADFE" w:rsidR="00B21C16" w:rsidRPr="00A430D1" w:rsidRDefault="00B21C16" w:rsidP="00A430D1">
            <w:pPr>
              <w:pStyle w:val="ListParagraph"/>
            </w:pPr>
            <w:r w:rsidRPr="00A430D1">
              <w:t>01</w:t>
            </w:r>
          </w:p>
        </w:tc>
        <w:tc>
          <w:tcPr>
            <w:tcW w:w="1090" w:type="dxa"/>
            <w:shd w:val="clear" w:color="auto" w:fill="C00000"/>
            <w:vAlign w:val="center"/>
          </w:tcPr>
          <w:p w14:paraId="0DC0004E" w14:textId="121EA42A" w:rsidR="00B21C16" w:rsidRPr="00A430D1" w:rsidRDefault="00B21C16" w:rsidP="00A430D1">
            <w:pPr>
              <w:pStyle w:val="ListParagraph"/>
            </w:pPr>
            <w:r w:rsidRPr="00A430D1">
              <w:t>Technical</w:t>
            </w:r>
          </w:p>
        </w:tc>
        <w:tc>
          <w:tcPr>
            <w:tcW w:w="2026" w:type="dxa"/>
            <w:shd w:val="clear" w:color="auto" w:fill="C00000"/>
            <w:vAlign w:val="center"/>
          </w:tcPr>
          <w:p w14:paraId="19D862D7" w14:textId="2B6FAC86" w:rsidR="00B21C16" w:rsidRPr="00A430D1" w:rsidRDefault="00B21C16" w:rsidP="00A430D1">
            <w:pPr>
              <w:pStyle w:val="ListParagraph"/>
            </w:pPr>
            <w:r w:rsidRPr="00A430D1">
              <w:t xml:space="preserve">Not enough </w:t>
            </w:r>
            <w:r w:rsidR="00673179" w:rsidRPr="00A430D1">
              <w:t>resources</w:t>
            </w:r>
            <w:r w:rsidRPr="00A430D1">
              <w:t xml:space="preserve"> to train models efficiently locally</w:t>
            </w:r>
          </w:p>
        </w:tc>
        <w:tc>
          <w:tcPr>
            <w:tcW w:w="1346" w:type="dxa"/>
            <w:shd w:val="clear" w:color="auto" w:fill="C00000"/>
            <w:vAlign w:val="center"/>
          </w:tcPr>
          <w:p w14:paraId="1D5495EB" w14:textId="2B5EF65F" w:rsidR="00B21C16" w:rsidRPr="00A430D1" w:rsidRDefault="00B21C16" w:rsidP="00A430D1">
            <w:pPr>
              <w:pStyle w:val="ListParagraph"/>
            </w:pPr>
            <w:r w:rsidRPr="00A430D1">
              <w:t>Local CPU</w:t>
            </w:r>
          </w:p>
        </w:tc>
        <w:tc>
          <w:tcPr>
            <w:tcW w:w="2980" w:type="dxa"/>
            <w:shd w:val="clear" w:color="auto" w:fill="C00000"/>
            <w:vAlign w:val="center"/>
          </w:tcPr>
          <w:p w14:paraId="51081A9B" w14:textId="5B8FC44D" w:rsidR="00B21C16" w:rsidRPr="00A430D1" w:rsidRDefault="00B21C16" w:rsidP="00A430D1">
            <w:pPr>
              <w:pStyle w:val="ListParagraph"/>
            </w:pPr>
            <w:r w:rsidRPr="00A430D1">
              <w:t xml:space="preserve">Use AWS vouchers to move model training to the cloud. Voucher sources either </w:t>
            </w:r>
            <w:proofErr w:type="spellStart"/>
            <w:r w:rsidRPr="00A430D1">
              <w:t>github</w:t>
            </w:r>
            <w:proofErr w:type="spellEnd"/>
            <w:r w:rsidRPr="00A430D1">
              <w:t xml:space="preserve"> student or AINI community.</w:t>
            </w:r>
          </w:p>
        </w:tc>
        <w:tc>
          <w:tcPr>
            <w:tcW w:w="1075" w:type="dxa"/>
            <w:shd w:val="clear" w:color="auto" w:fill="C00000"/>
            <w:vAlign w:val="center"/>
          </w:tcPr>
          <w:p w14:paraId="3EF19C07" w14:textId="58C6C916" w:rsidR="00B21C16" w:rsidRPr="00A430D1" w:rsidRDefault="00B21C16" w:rsidP="00A430D1">
            <w:pPr>
              <w:pStyle w:val="ListParagraph"/>
            </w:pPr>
            <w:r w:rsidRPr="00A430D1">
              <w:t>6</w:t>
            </w:r>
          </w:p>
        </w:tc>
        <w:tc>
          <w:tcPr>
            <w:tcW w:w="956" w:type="dxa"/>
            <w:shd w:val="clear" w:color="auto" w:fill="C00000"/>
            <w:vAlign w:val="center"/>
          </w:tcPr>
          <w:p w14:paraId="55FB8BB6" w14:textId="26D678E8" w:rsidR="00B21C16" w:rsidRPr="00A430D1" w:rsidRDefault="00B21C16" w:rsidP="00A430D1">
            <w:pPr>
              <w:pStyle w:val="ListParagraph"/>
            </w:pPr>
            <w:r w:rsidRPr="00A430D1">
              <w:t>4</w:t>
            </w:r>
          </w:p>
        </w:tc>
        <w:tc>
          <w:tcPr>
            <w:tcW w:w="891" w:type="dxa"/>
            <w:shd w:val="clear" w:color="auto" w:fill="C00000"/>
            <w:vAlign w:val="center"/>
          </w:tcPr>
          <w:p w14:paraId="2E2BB6C9" w14:textId="69413B45" w:rsidR="00B21C16" w:rsidRPr="00A430D1" w:rsidRDefault="00B21C16" w:rsidP="00A430D1">
            <w:pPr>
              <w:pStyle w:val="ListParagraph"/>
            </w:pPr>
            <w:r w:rsidRPr="00A430D1">
              <w:t>24</w:t>
            </w:r>
          </w:p>
        </w:tc>
        <w:tc>
          <w:tcPr>
            <w:tcW w:w="4018" w:type="dxa"/>
            <w:shd w:val="clear" w:color="auto" w:fill="C00000"/>
            <w:vAlign w:val="center"/>
          </w:tcPr>
          <w:p w14:paraId="0C51D9A3" w14:textId="24E500E6" w:rsidR="00B21C16" w:rsidRPr="00A430D1" w:rsidRDefault="00B21C16" w:rsidP="00A430D1">
            <w:pPr>
              <w:pStyle w:val="ListParagraph"/>
            </w:pPr>
            <w:r w:rsidRPr="00A430D1">
              <w:t>If the vouchers prove not to be enough, contacts from both Kainos and Digital Catapult will be able to supply computers with top of the line GPUs for model training.</w:t>
            </w:r>
          </w:p>
        </w:tc>
      </w:tr>
      <w:tr w:rsidR="00B21C16" w14:paraId="441B697C" w14:textId="3ABE0707" w:rsidTr="00B21C16">
        <w:trPr>
          <w:trHeight w:val="907"/>
        </w:trPr>
        <w:tc>
          <w:tcPr>
            <w:tcW w:w="421" w:type="dxa"/>
            <w:shd w:val="clear" w:color="auto" w:fill="FFC000"/>
            <w:vAlign w:val="center"/>
          </w:tcPr>
          <w:p w14:paraId="743C0DDA" w14:textId="503B5F78" w:rsidR="00B21C16" w:rsidRPr="00A430D1" w:rsidRDefault="00B21C16" w:rsidP="00A430D1">
            <w:pPr>
              <w:pStyle w:val="ListParagraph"/>
            </w:pPr>
            <w:r w:rsidRPr="00A430D1">
              <w:t>02</w:t>
            </w:r>
          </w:p>
        </w:tc>
        <w:tc>
          <w:tcPr>
            <w:tcW w:w="1090" w:type="dxa"/>
            <w:shd w:val="clear" w:color="auto" w:fill="FFC000"/>
            <w:vAlign w:val="center"/>
          </w:tcPr>
          <w:p w14:paraId="27B1C578" w14:textId="1ACAE190" w:rsidR="00B21C16" w:rsidRPr="00A430D1" w:rsidRDefault="00B21C16" w:rsidP="00A430D1">
            <w:pPr>
              <w:pStyle w:val="ListParagraph"/>
            </w:pPr>
            <w:r w:rsidRPr="00A430D1">
              <w:t>Technical</w:t>
            </w:r>
          </w:p>
        </w:tc>
        <w:tc>
          <w:tcPr>
            <w:tcW w:w="2026" w:type="dxa"/>
            <w:shd w:val="clear" w:color="auto" w:fill="FFC000"/>
            <w:vAlign w:val="center"/>
          </w:tcPr>
          <w:p w14:paraId="69F15EDD" w14:textId="3F88CC50" w:rsidR="00B21C16" w:rsidRPr="00A430D1" w:rsidRDefault="00B21C16" w:rsidP="00A430D1">
            <w:pPr>
              <w:pStyle w:val="ListParagraph"/>
            </w:pPr>
            <w:r w:rsidRPr="00A430D1">
              <w:t>Classification of objects with R-CNN not accurate enough</w:t>
            </w:r>
          </w:p>
        </w:tc>
        <w:tc>
          <w:tcPr>
            <w:tcW w:w="1346" w:type="dxa"/>
            <w:shd w:val="clear" w:color="auto" w:fill="FFC000"/>
            <w:vAlign w:val="center"/>
          </w:tcPr>
          <w:p w14:paraId="6BD12F0E" w14:textId="154B1708" w:rsidR="00B21C16" w:rsidRPr="00A430D1" w:rsidRDefault="00B21C16" w:rsidP="00A430D1">
            <w:pPr>
              <w:pStyle w:val="ListParagraph"/>
            </w:pPr>
            <w:r w:rsidRPr="00A430D1">
              <w:t>ML Model training</w:t>
            </w:r>
          </w:p>
        </w:tc>
        <w:tc>
          <w:tcPr>
            <w:tcW w:w="2980" w:type="dxa"/>
            <w:shd w:val="clear" w:color="auto" w:fill="FFC000"/>
            <w:vAlign w:val="center"/>
          </w:tcPr>
          <w:p w14:paraId="53072611" w14:textId="485DABA4" w:rsidR="00B21C16" w:rsidRPr="00A430D1" w:rsidRDefault="00B21C16" w:rsidP="00A430D1">
            <w:pPr>
              <w:pStyle w:val="ListParagraph"/>
            </w:pPr>
            <w:r w:rsidRPr="00A430D1">
              <w:t>Spend more time developing a large</w:t>
            </w:r>
            <w:r w:rsidR="007A38AF" w:rsidRPr="00A430D1">
              <w:t>r</w:t>
            </w:r>
            <w:r w:rsidRPr="00A430D1">
              <w:t xml:space="preserve"> training </w:t>
            </w:r>
            <w:r w:rsidR="007A38AF" w:rsidRPr="00A430D1">
              <w:t xml:space="preserve">and validation </w:t>
            </w:r>
            <w:r w:rsidRPr="00A430D1">
              <w:t>dataset for the R-CNN</w:t>
            </w:r>
            <w:r w:rsidR="007A38AF" w:rsidRPr="00A430D1">
              <w:t xml:space="preserve"> component</w:t>
            </w:r>
          </w:p>
        </w:tc>
        <w:tc>
          <w:tcPr>
            <w:tcW w:w="1075" w:type="dxa"/>
            <w:shd w:val="clear" w:color="auto" w:fill="FFC000"/>
            <w:vAlign w:val="center"/>
          </w:tcPr>
          <w:p w14:paraId="544C4F4A" w14:textId="14453F70" w:rsidR="00B21C16" w:rsidRPr="00A430D1" w:rsidRDefault="00B21C16" w:rsidP="00A430D1">
            <w:pPr>
              <w:pStyle w:val="ListParagraph"/>
            </w:pPr>
            <w:r w:rsidRPr="00A430D1">
              <w:t>3</w:t>
            </w:r>
          </w:p>
        </w:tc>
        <w:tc>
          <w:tcPr>
            <w:tcW w:w="956" w:type="dxa"/>
            <w:shd w:val="clear" w:color="auto" w:fill="FFC000"/>
            <w:vAlign w:val="center"/>
          </w:tcPr>
          <w:p w14:paraId="0E8AA00E" w14:textId="3F8D7BAE" w:rsidR="00B21C16" w:rsidRPr="00A430D1" w:rsidRDefault="00B21C16" w:rsidP="00A430D1">
            <w:pPr>
              <w:pStyle w:val="ListParagraph"/>
            </w:pPr>
            <w:r w:rsidRPr="00A430D1">
              <w:t>7</w:t>
            </w:r>
          </w:p>
        </w:tc>
        <w:tc>
          <w:tcPr>
            <w:tcW w:w="891" w:type="dxa"/>
            <w:shd w:val="clear" w:color="auto" w:fill="FFC000"/>
            <w:vAlign w:val="center"/>
          </w:tcPr>
          <w:p w14:paraId="772AE836" w14:textId="03CEB108" w:rsidR="00B21C16" w:rsidRPr="00A430D1" w:rsidRDefault="00B21C16" w:rsidP="00A430D1">
            <w:pPr>
              <w:pStyle w:val="ListParagraph"/>
            </w:pPr>
            <w:r w:rsidRPr="00A430D1">
              <w:t>21</w:t>
            </w:r>
          </w:p>
        </w:tc>
        <w:tc>
          <w:tcPr>
            <w:tcW w:w="4018" w:type="dxa"/>
            <w:shd w:val="clear" w:color="auto" w:fill="FFC000"/>
            <w:vAlign w:val="center"/>
          </w:tcPr>
          <w:p w14:paraId="27206E16" w14:textId="33908B81" w:rsidR="00B21C16" w:rsidRPr="00A430D1" w:rsidRDefault="00B21C16" w:rsidP="00A430D1">
            <w:pPr>
              <w:pStyle w:val="ListParagraph"/>
            </w:pPr>
            <w:r w:rsidRPr="00A430D1">
              <w:t>Revisit the training dataset and see if you can improve upon the tagged images. If the dataset is deemed large enough by the project lead, research a different image classification model.</w:t>
            </w:r>
          </w:p>
        </w:tc>
      </w:tr>
      <w:tr w:rsidR="00B21C16" w14:paraId="60F2C327" w14:textId="6D0C3997" w:rsidTr="00B21C16">
        <w:trPr>
          <w:trHeight w:val="907"/>
        </w:trPr>
        <w:tc>
          <w:tcPr>
            <w:tcW w:w="421" w:type="dxa"/>
            <w:shd w:val="clear" w:color="auto" w:fill="C00000"/>
            <w:vAlign w:val="center"/>
          </w:tcPr>
          <w:p w14:paraId="29CDB327" w14:textId="3E6763B8" w:rsidR="00B21C16" w:rsidRPr="00A430D1" w:rsidRDefault="00B21C16" w:rsidP="00A430D1">
            <w:pPr>
              <w:pStyle w:val="ListParagraph"/>
            </w:pPr>
            <w:r w:rsidRPr="00A430D1">
              <w:t>03</w:t>
            </w:r>
          </w:p>
        </w:tc>
        <w:tc>
          <w:tcPr>
            <w:tcW w:w="1090" w:type="dxa"/>
            <w:shd w:val="clear" w:color="auto" w:fill="C00000"/>
            <w:vAlign w:val="center"/>
          </w:tcPr>
          <w:p w14:paraId="6AAA9C47" w14:textId="78A9EBF3" w:rsidR="00B21C16" w:rsidRPr="00A430D1" w:rsidRDefault="00B21C16" w:rsidP="00A430D1">
            <w:pPr>
              <w:pStyle w:val="ListParagraph"/>
            </w:pPr>
            <w:r w:rsidRPr="00A430D1">
              <w:t>Technical</w:t>
            </w:r>
          </w:p>
        </w:tc>
        <w:tc>
          <w:tcPr>
            <w:tcW w:w="2026" w:type="dxa"/>
            <w:shd w:val="clear" w:color="auto" w:fill="C00000"/>
            <w:vAlign w:val="center"/>
          </w:tcPr>
          <w:p w14:paraId="2E3A2EA7" w14:textId="1E5B71E4" w:rsidR="00B21C16" w:rsidRPr="00A430D1" w:rsidRDefault="00B21C16" w:rsidP="00A430D1">
            <w:pPr>
              <w:pStyle w:val="ListParagraph"/>
            </w:pPr>
            <w:r w:rsidRPr="00A430D1">
              <w:t>KeypointNet system does not return the true depth of each object</w:t>
            </w:r>
          </w:p>
        </w:tc>
        <w:tc>
          <w:tcPr>
            <w:tcW w:w="1346" w:type="dxa"/>
            <w:shd w:val="clear" w:color="auto" w:fill="C00000"/>
            <w:vAlign w:val="center"/>
          </w:tcPr>
          <w:p w14:paraId="091C94DD" w14:textId="28BB931B" w:rsidR="00B21C16" w:rsidRPr="00A430D1" w:rsidRDefault="00B21C16" w:rsidP="00A430D1">
            <w:pPr>
              <w:pStyle w:val="ListParagraph"/>
            </w:pPr>
            <w:r w:rsidRPr="00A430D1">
              <w:t>ML Model</w:t>
            </w:r>
          </w:p>
        </w:tc>
        <w:tc>
          <w:tcPr>
            <w:tcW w:w="2980" w:type="dxa"/>
            <w:shd w:val="clear" w:color="auto" w:fill="C00000"/>
            <w:vAlign w:val="center"/>
          </w:tcPr>
          <w:p w14:paraId="28878DBF" w14:textId="5B6AA2A1" w:rsidR="00B21C16" w:rsidRPr="00A430D1" w:rsidRDefault="00B21C16" w:rsidP="00A430D1">
            <w:pPr>
              <w:pStyle w:val="ListParagraph"/>
            </w:pPr>
            <w:r w:rsidRPr="00A430D1">
              <w:t>N/A</w:t>
            </w:r>
          </w:p>
        </w:tc>
        <w:tc>
          <w:tcPr>
            <w:tcW w:w="1075" w:type="dxa"/>
            <w:shd w:val="clear" w:color="auto" w:fill="C00000"/>
            <w:vAlign w:val="center"/>
          </w:tcPr>
          <w:p w14:paraId="73559959" w14:textId="509DE953" w:rsidR="00B21C16" w:rsidRPr="00A430D1" w:rsidRDefault="008B3942" w:rsidP="00A430D1">
            <w:pPr>
              <w:pStyle w:val="ListParagraph"/>
            </w:pPr>
            <w:r w:rsidRPr="00A430D1">
              <w:t>6</w:t>
            </w:r>
          </w:p>
        </w:tc>
        <w:tc>
          <w:tcPr>
            <w:tcW w:w="956" w:type="dxa"/>
            <w:shd w:val="clear" w:color="auto" w:fill="C00000"/>
            <w:vAlign w:val="center"/>
          </w:tcPr>
          <w:p w14:paraId="35E8D7AE" w14:textId="55786F59" w:rsidR="00B21C16" w:rsidRPr="00A430D1" w:rsidRDefault="00B21C16" w:rsidP="00A430D1">
            <w:pPr>
              <w:pStyle w:val="ListParagraph"/>
            </w:pPr>
            <w:r w:rsidRPr="00A430D1">
              <w:t>8</w:t>
            </w:r>
          </w:p>
        </w:tc>
        <w:tc>
          <w:tcPr>
            <w:tcW w:w="891" w:type="dxa"/>
            <w:shd w:val="clear" w:color="auto" w:fill="C00000"/>
            <w:vAlign w:val="center"/>
          </w:tcPr>
          <w:p w14:paraId="40A6FADD" w14:textId="5AD4D131" w:rsidR="00B21C16" w:rsidRPr="00A430D1" w:rsidRDefault="008B3942" w:rsidP="00A430D1">
            <w:pPr>
              <w:pStyle w:val="ListParagraph"/>
            </w:pPr>
            <w:r w:rsidRPr="00A430D1">
              <w:t>48</w:t>
            </w:r>
          </w:p>
        </w:tc>
        <w:tc>
          <w:tcPr>
            <w:tcW w:w="4018" w:type="dxa"/>
            <w:shd w:val="clear" w:color="auto" w:fill="C00000"/>
            <w:vAlign w:val="center"/>
          </w:tcPr>
          <w:p w14:paraId="090A4979" w14:textId="7361026B" w:rsidR="00B21C16" w:rsidRPr="00A430D1" w:rsidRDefault="00B21C16" w:rsidP="00A430D1">
            <w:pPr>
              <w:pStyle w:val="ListParagraph"/>
            </w:pPr>
            <w:r w:rsidRPr="00A430D1">
              <w:t xml:space="preserve">If the KeypointNet system does not return the true depth, look into </w:t>
            </w:r>
            <w:proofErr w:type="spellStart"/>
            <w:r w:rsidRPr="00A430D1">
              <w:t>monoscopic</w:t>
            </w:r>
            <w:proofErr w:type="spellEnd"/>
            <w:r w:rsidRPr="00A430D1">
              <w:t xml:space="preserve"> depth perception algorithms such as </w:t>
            </w:r>
            <w:r w:rsidRPr="00A430D1">
              <w:fldChar w:fldCharType="begin" w:fldLock="1"/>
            </w:r>
            <w:r w:rsidRPr="00A430D1">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Pr="00A430D1">
              <w:fldChar w:fldCharType="separate"/>
            </w:r>
            <w:r w:rsidRPr="00A430D1">
              <w:rPr>
                <w:noProof/>
              </w:rPr>
              <w:t>[17]</w:t>
            </w:r>
            <w:r w:rsidRPr="00A430D1">
              <w:fldChar w:fldCharType="end"/>
            </w:r>
            <w:r w:rsidRPr="00A430D1">
              <w:t xml:space="preserve"> and estimate how long it would take to implement.</w:t>
            </w:r>
          </w:p>
        </w:tc>
      </w:tr>
      <w:tr w:rsidR="00B21C16" w14:paraId="0CA7675B" w14:textId="7D2B69B7" w:rsidTr="00B21C16">
        <w:trPr>
          <w:trHeight w:val="907"/>
        </w:trPr>
        <w:tc>
          <w:tcPr>
            <w:tcW w:w="421" w:type="dxa"/>
            <w:shd w:val="clear" w:color="auto" w:fill="92D050"/>
            <w:vAlign w:val="center"/>
          </w:tcPr>
          <w:p w14:paraId="4E57E56F" w14:textId="29C8BABF" w:rsidR="00B21C16" w:rsidRPr="00A430D1" w:rsidRDefault="00B21C16" w:rsidP="00A430D1">
            <w:pPr>
              <w:pStyle w:val="ListParagraph"/>
            </w:pPr>
            <w:r w:rsidRPr="00A430D1">
              <w:t>04</w:t>
            </w:r>
          </w:p>
        </w:tc>
        <w:tc>
          <w:tcPr>
            <w:tcW w:w="1090" w:type="dxa"/>
            <w:shd w:val="clear" w:color="auto" w:fill="92D050"/>
            <w:vAlign w:val="center"/>
          </w:tcPr>
          <w:p w14:paraId="5C35AB53" w14:textId="586C5078" w:rsidR="00B21C16" w:rsidRPr="00A430D1" w:rsidRDefault="00B21C16" w:rsidP="00A430D1">
            <w:pPr>
              <w:pStyle w:val="ListParagraph"/>
            </w:pPr>
            <w:r w:rsidRPr="00A430D1">
              <w:t>Technical</w:t>
            </w:r>
          </w:p>
        </w:tc>
        <w:tc>
          <w:tcPr>
            <w:tcW w:w="2026" w:type="dxa"/>
            <w:shd w:val="clear" w:color="auto" w:fill="92D050"/>
            <w:vAlign w:val="center"/>
          </w:tcPr>
          <w:p w14:paraId="11FA682C" w14:textId="401C4B72" w:rsidR="00B21C16" w:rsidRPr="00A430D1" w:rsidRDefault="00B21C16" w:rsidP="00A430D1">
            <w:pPr>
              <w:pStyle w:val="ListParagraph"/>
            </w:pPr>
            <w:r w:rsidRPr="00A430D1">
              <w:t>VM server could drop due to connection issues</w:t>
            </w:r>
          </w:p>
        </w:tc>
        <w:tc>
          <w:tcPr>
            <w:tcW w:w="1346" w:type="dxa"/>
            <w:shd w:val="clear" w:color="auto" w:fill="92D050"/>
            <w:vAlign w:val="center"/>
          </w:tcPr>
          <w:p w14:paraId="4E7B0B5E" w14:textId="6BAB89A5" w:rsidR="00B21C16" w:rsidRPr="00A430D1" w:rsidRDefault="00B21C16" w:rsidP="00A430D1">
            <w:pPr>
              <w:pStyle w:val="ListParagraph"/>
            </w:pPr>
            <w:r w:rsidRPr="00A430D1">
              <w:t>Cloud provider</w:t>
            </w:r>
          </w:p>
        </w:tc>
        <w:tc>
          <w:tcPr>
            <w:tcW w:w="2980" w:type="dxa"/>
            <w:shd w:val="clear" w:color="auto" w:fill="92D050"/>
            <w:vAlign w:val="center"/>
          </w:tcPr>
          <w:p w14:paraId="616FF581" w14:textId="0060378C" w:rsidR="00B21C16" w:rsidRPr="00A430D1" w:rsidRDefault="00B21C16" w:rsidP="00A430D1">
            <w:pPr>
              <w:pStyle w:val="ListParagraph"/>
            </w:pPr>
            <w:r w:rsidRPr="00A430D1">
              <w:t>Using AWS to host the VM server will allow the risk to be almost non-existent.</w:t>
            </w:r>
          </w:p>
        </w:tc>
        <w:tc>
          <w:tcPr>
            <w:tcW w:w="1075" w:type="dxa"/>
            <w:shd w:val="clear" w:color="auto" w:fill="92D050"/>
            <w:vAlign w:val="center"/>
          </w:tcPr>
          <w:p w14:paraId="1F2A4655" w14:textId="7F953BD3" w:rsidR="00B21C16" w:rsidRPr="00A430D1" w:rsidRDefault="00B21C16" w:rsidP="00A430D1">
            <w:pPr>
              <w:pStyle w:val="ListParagraph"/>
            </w:pPr>
            <w:r w:rsidRPr="00A430D1">
              <w:t>1</w:t>
            </w:r>
          </w:p>
        </w:tc>
        <w:tc>
          <w:tcPr>
            <w:tcW w:w="956" w:type="dxa"/>
            <w:shd w:val="clear" w:color="auto" w:fill="92D050"/>
            <w:vAlign w:val="center"/>
          </w:tcPr>
          <w:p w14:paraId="33D8F702" w14:textId="1B24FEF2" w:rsidR="00B21C16" w:rsidRPr="00A430D1" w:rsidRDefault="00B21C16" w:rsidP="00A430D1">
            <w:pPr>
              <w:pStyle w:val="ListParagraph"/>
            </w:pPr>
            <w:r w:rsidRPr="00A430D1">
              <w:t>3</w:t>
            </w:r>
          </w:p>
        </w:tc>
        <w:tc>
          <w:tcPr>
            <w:tcW w:w="891" w:type="dxa"/>
            <w:shd w:val="clear" w:color="auto" w:fill="92D050"/>
            <w:vAlign w:val="center"/>
          </w:tcPr>
          <w:p w14:paraId="2588D02F" w14:textId="755555F7" w:rsidR="00B21C16" w:rsidRPr="00A430D1" w:rsidRDefault="00B21C16" w:rsidP="00A430D1">
            <w:pPr>
              <w:pStyle w:val="ListParagraph"/>
            </w:pPr>
            <w:r w:rsidRPr="00A430D1">
              <w:t>3</w:t>
            </w:r>
          </w:p>
        </w:tc>
        <w:tc>
          <w:tcPr>
            <w:tcW w:w="4018" w:type="dxa"/>
            <w:shd w:val="clear" w:color="auto" w:fill="92D050"/>
            <w:vAlign w:val="center"/>
          </w:tcPr>
          <w:p w14:paraId="05839429" w14:textId="5191C795" w:rsidR="00B21C16" w:rsidRPr="00A430D1" w:rsidRDefault="00B21C16" w:rsidP="00A430D1">
            <w:pPr>
              <w:pStyle w:val="ListParagraph"/>
            </w:pPr>
            <w:r w:rsidRPr="00A430D1">
              <w:t>Host the server locally.</w:t>
            </w:r>
          </w:p>
        </w:tc>
      </w:tr>
      <w:tr w:rsidR="00B21C16" w14:paraId="6FAC422E" w14:textId="6FA322B5" w:rsidTr="00B21C16">
        <w:trPr>
          <w:trHeight w:val="907"/>
        </w:trPr>
        <w:tc>
          <w:tcPr>
            <w:tcW w:w="421" w:type="dxa"/>
            <w:shd w:val="clear" w:color="auto" w:fill="FFC000"/>
            <w:vAlign w:val="center"/>
          </w:tcPr>
          <w:p w14:paraId="40C64752" w14:textId="65A411C7" w:rsidR="00B21C16" w:rsidRPr="00A430D1" w:rsidRDefault="00B21C16" w:rsidP="00A430D1">
            <w:pPr>
              <w:pStyle w:val="ListParagraph"/>
            </w:pPr>
            <w:r w:rsidRPr="00A430D1">
              <w:t>05</w:t>
            </w:r>
          </w:p>
        </w:tc>
        <w:tc>
          <w:tcPr>
            <w:tcW w:w="1090" w:type="dxa"/>
            <w:shd w:val="clear" w:color="auto" w:fill="FFC000"/>
            <w:vAlign w:val="center"/>
          </w:tcPr>
          <w:p w14:paraId="0D34BE17" w14:textId="57A06EC4" w:rsidR="00B21C16" w:rsidRPr="00A430D1" w:rsidRDefault="00B21C16" w:rsidP="00A430D1">
            <w:pPr>
              <w:pStyle w:val="ListParagraph"/>
            </w:pPr>
            <w:r w:rsidRPr="00A430D1">
              <w:t>Technical</w:t>
            </w:r>
          </w:p>
        </w:tc>
        <w:tc>
          <w:tcPr>
            <w:tcW w:w="2026" w:type="dxa"/>
            <w:shd w:val="clear" w:color="auto" w:fill="FFC000"/>
            <w:vAlign w:val="center"/>
          </w:tcPr>
          <w:p w14:paraId="3B6D3C64" w14:textId="4339C0BA" w:rsidR="00B21C16" w:rsidRPr="00A430D1" w:rsidRDefault="00B21C16" w:rsidP="00A430D1">
            <w:pPr>
              <w:pStyle w:val="ListParagraph"/>
            </w:pPr>
            <w:r w:rsidRPr="00A430D1">
              <w:t>The JSON data may not translate into appropriate unity scenes</w:t>
            </w:r>
          </w:p>
        </w:tc>
        <w:tc>
          <w:tcPr>
            <w:tcW w:w="1346" w:type="dxa"/>
            <w:shd w:val="clear" w:color="auto" w:fill="FFC000"/>
            <w:vAlign w:val="center"/>
          </w:tcPr>
          <w:p w14:paraId="68B29F78" w14:textId="275FD6A6" w:rsidR="00B21C16" w:rsidRPr="00A430D1" w:rsidRDefault="00B21C16" w:rsidP="00A430D1">
            <w:pPr>
              <w:pStyle w:val="ListParagraph"/>
            </w:pPr>
            <w:r w:rsidRPr="00A430D1">
              <w:t>API</w:t>
            </w:r>
          </w:p>
        </w:tc>
        <w:tc>
          <w:tcPr>
            <w:tcW w:w="2980" w:type="dxa"/>
            <w:shd w:val="clear" w:color="auto" w:fill="FFC000"/>
            <w:vAlign w:val="center"/>
          </w:tcPr>
          <w:p w14:paraId="279CA1F3" w14:textId="633560D2" w:rsidR="00B21C16" w:rsidRPr="00A430D1" w:rsidRDefault="00B21C16" w:rsidP="00A430D1">
            <w:pPr>
              <w:pStyle w:val="ListParagraph"/>
            </w:pPr>
            <w:r w:rsidRPr="00A430D1">
              <w:t>This will be mostly a risk with the model data outputs. Care will be taken when training and developing the models to be used such that we return the correct data</w:t>
            </w:r>
          </w:p>
        </w:tc>
        <w:tc>
          <w:tcPr>
            <w:tcW w:w="1075" w:type="dxa"/>
            <w:shd w:val="clear" w:color="auto" w:fill="FFC000"/>
            <w:vAlign w:val="center"/>
          </w:tcPr>
          <w:p w14:paraId="3EFDBB92" w14:textId="1A3A442E" w:rsidR="00B21C16" w:rsidRPr="00A430D1" w:rsidRDefault="00B21C16" w:rsidP="00A430D1">
            <w:pPr>
              <w:pStyle w:val="ListParagraph"/>
            </w:pPr>
            <w:r w:rsidRPr="00A430D1">
              <w:t>2</w:t>
            </w:r>
          </w:p>
        </w:tc>
        <w:tc>
          <w:tcPr>
            <w:tcW w:w="956" w:type="dxa"/>
            <w:shd w:val="clear" w:color="auto" w:fill="FFC000"/>
            <w:vAlign w:val="center"/>
          </w:tcPr>
          <w:p w14:paraId="2711B724" w14:textId="48565840" w:rsidR="00B21C16" w:rsidRPr="00A430D1" w:rsidRDefault="00B21C16" w:rsidP="00A430D1">
            <w:pPr>
              <w:pStyle w:val="ListParagraph"/>
            </w:pPr>
            <w:r w:rsidRPr="00A430D1">
              <w:t>7</w:t>
            </w:r>
          </w:p>
        </w:tc>
        <w:tc>
          <w:tcPr>
            <w:tcW w:w="891" w:type="dxa"/>
            <w:shd w:val="clear" w:color="auto" w:fill="FFC000"/>
            <w:vAlign w:val="center"/>
          </w:tcPr>
          <w:p w14:paraId="6DABB784" w14:textId="79EE66F4" w:rsidR="00B21C16" w:rsidRPr="00A430D1" w:rsidRDefault="00B21C16" w:rsidP="00A430D1">
            <w:pPr>
              <w:pStyle w:val="ListParagraph"/>
            </w:pPr>
            <w:r w:rsidRPr="00A430D1">
              <w:t>14</w:t>
            </w:r>
          </w:p>
        </w:tc>
        <w:tc>
          <w:tcPr>
            <w:tcW w:w="4018" w:type="dxa"/>
            <w:shd w:val="clear" w:color="auto" w:fill="FFC000"/>
            <w:vAlign w:val="center"/>
          </w:tcPr>
          <w:p w14:paraId="60776ABE" w14:textId="0789AE69" w:rsidR="00B21C16" w:rsidRPr="00A430D1" w:rsidRDefault="00B21C16" w:rsidP="00A430D1">
            <w:pPr>
              <w:pStyle w:val="ListParagraph"/>
            </w:pPr>
            <w:r w:rsidRPr="00A430D1">
              <w:t>Edit the model codebase to allow access to the correct information.</w:t>
            </w:r>
          </w:p>
        </w:tc>
      </w:tr>
      <w:tr w:rsidR="00B21C16" w14:paraId="71409199" w14:textId="73356C39" w:rsidTr="00B21C16">
        <w:trPr>
          <w:trHeight w:val="907"/>
        </w:trPr>
        <w:tc>
          <w:tcPr>
            <w:tcW w:w="421" w:type="dxa"/>
            <w:shd w:val="clear" w:color="auto" w:fill="92D050"/>
            <w:vAlign w:val="center"/>
          </w:tcPr>
          <w:p w14:paraId="117EB73C" w14:textId="6E3EEA96" w:rsidR="00B21C16" w:rsidRPr="00A430D1" w:rsidRDefault="00B21C16" w:rsidP="00A430D1">
            <w:pPr>
              <w:pStyle w:val="ListParagraph"/>
            </w:pPr>
            <w:r w:rsidRPr="00A430D1">
              <w:t>06</w:t>
            </w:r>
          </w:p>
        </w:tc>
        <w:tc>
          <w:tcPr>
            <w:tcW w:w="1090" w:type="dxa"/>
            <w:shd w:val="clear" w:color="auto" w:fill="92D050"/>
            <w:vAlign w:val="center"/>
          </w:tcPr>
          <w:p w14:paraId="3E73C909" w14:textId="65734082" w:rsidR="00B21C16" w:rsidRPr="00A430D1" w:rsidRDefault="00B21C16" w:rsidP="00A430D1">
            <w:pPr>
              <w:pStyle w:val="ListParagraph"/>
            </w:pPr>
            <w:r w:rsidRPr="00A430D1">
              <w:t>Technical</w:t>
            </w:r>
          </w:p>
        </w:tc>
        <w:tc>
          <w:tcPr>
            <w:tcW w:w="2026" w:type="dxa"/>
            <w:shd w:val="clear" w:color="auto" w:fill="92D050"/>
            <w:vAlign w:val="center"/>
          </w:tcPr>
          <w:p w14:paraId="7AF42E84" w14:textId="2892ED65" w:rsidR="00B21C16" w:rsidRPr="00A430D1" w:rsidRDefault="00B21C16" w:rsidP="00A430D1">
            <w:pPr>
              <w:pStyle w:val="ListParagraph"/>
            </w:pPr>
            <w:r w:rsidRPr="00A430D1">
              <w:t>Unity cannot send the images to the server in the correct format</w:t>
            </w:r>
          </w:p>
        </w:tc>
        <w:tc>
          <w:tcPr>
            <w:tcW w:w="1346" w:type="dxa"/>
            <w:shd w:val="clear" w:color="auto" w:fill="92D050"/>
            <w:vAlign w:val="center"/>
          </w:tcPr>
          <w:p w14:paraId="04A96C67" w14:textId="786F88D9" w:rsidR="00B21C16" w:rsidRPr="00A430D1" w:rsidRDefault="00B21C16" w:rsidP="00A430D1">
            <w:pPr>
              <w:pStyle w:val="ListParagraph"/>
            </w:pPr>
            <w:r w:rsidRPr="00A430D1">
              <w:t>Physics Engine</w:t>
            </w:r>
          </w:p>
        </w:tc>
        <w:tc>
          <w:tcPr>
            <w:tcW w:w="2980" w:type="dxa"/>
            <w:shd w:val="clear" w:color="auto" w:fill="92D050"/>
            <w:vAlign w:val="center"/>
          </w:tcPr>
          <w:p w14:paraId="72B05500" w14:textId="4E352FAA" w:rsidR="00B21C16" w:rsidRPr="00A430D1" w:rsidRDefault="00B21C16" w:rsidP="00A430D1">
            <w:pPr>
              <w:pStyle w:val="ListParagraph"/>
            </w:pPr>
            <w:r w:rsidRPr="00A430D1">
              <w:t xml:space="preserve">The use of </w:t>
            </w:r>
            <w:proofErr w:type="spellStart"/>
            <w:proofErr w:type="gramStart"/>
            <w:r w:rsidRPr="00A430D1">
              <w:t>a</w:t>
            </w:r>
            <w:proofErr w:type="spellEnd"/>
            <w:proofErr w:type="gramEnd"/>
            <w:r w:rsidRPr="00A430D1">
              <w:t xml:space="preserve"> image converter library should allow the translation of an image into a base64 string. This string should be accepted by all formats.</w:t>
            </w:r>
          </w:p>
        </w:tc>
        <w:tc>
          <w:tcPr>
            <w:tcW w:w="1075" w:type="dxa"/>
            <w:shd w:val="clear" w:color="auto" w:fill="92D050"/>
            <w:vAlign w:val="center"/>
          </w:tcPr>
          <w:p w14:paraId="71B9D9EE" w14:textId="5EED74FD" w:rsidR="00B21C16" w:rsidRPr="00A430D1" w:rsidRDefault="00B21C16" w:rsidP="00A430D1">
            <w:pPr>
              <w:pStyle w:val="ListParagraph"/>
            </w:pPr>
            <w:r w:rsidRPr="00A430D1">
              <w:t>1</w:t>
            </w:r>
          </w:p>
        </w:tc>
        <w:tc>
          <w:tcPr>
            <w:tcW w:w="956" w:type="dxa"/>
            <w:shd w:val="clear" w:color="auto" w:fill="92D050"/>
            <w:vAlign w:val="center"/>
          </w:tcPr>
          <w:p w14:paraId="01EA8643" w14:textId="56ADF3BD" w:rsidR="00B21C16" w:rsidRPr="00A430D1" w:rsidRDefault="00B21C16" w:rsidP="00A430D1">
            <w:pPr>
              <w:pStyle w:val="ListParagraph"/>
            </w:pPr>
            <w:r w:rsidRPr="00A430D1">
              <w:t>2</w:t>
            </w:r>
          </w:p>
        </w:tc>
        <w:tc>
          <w:tcPr>
            <w:tcW w:w="891" w:type="dxa"/>
            <w:shd w:val="clear" w:color="auto" w:fill="92D050"/>
            <w:vAlign w:val="center"/>
          </w:tcPr>
          <w:p w14:paraId="1D2D6320" w14:textId="6A6C6DBA" w:rsidR="00B21C16" w:rsidRPr="00A430D1" w:rsidRDefault="00B21C16" w:rsidP="00A430D1">
            <w:pPr>
              <w:pStyle w:val="ListParagraph"/>
            </w:pPr>
            <w:r w:rsidRPr="00A430D1">
              <w:t>2</w:t>
            </w:r>
          </w:p>
        </w:tc>
        <w:tc>
          <w:tcPr>
            <w:tcW w:w="4018" w:type="dxa"/>
            <w:shd w:val="clear" w:color="auto" w:fill="92D050"/>
            <w:vAlign w:val="center"/>
          </w:tcPr>
          <w:p w14:paraId="6385AACF" w14:textId="4F294373" w:rsidR="00B21C16" w:rsidRPr="00A430D1" w:rsidRDefault="000D5551" w:rsidP="00A430D1">
            <w:pPr>
              <w:pStyle w:val="ListParagraph"/>
            </w:pPr>
            <w:r w:rsidRPr="00A430D1">
              <w:t>Use a different encoding algorithm on the</w:t>
            </w:r>
            <w:r w:rsidR="007C2852" w:rsidRPr="00A430D1">
              <w:t xml:space="preserve"> hosted API</w:t>
            </w:r>
          </w:p>
        </w:tc>
      </w:tr>
      <w:tr w:rsidR="00B21C16" w14:paraId="348B1A40" w14:textId="5471AA1D" w:rsidTr="00B21C16">
        <w:trPr>
          <w:trHeight w:val="907"/>
        </w:trPr>
        <w:tc>
          <w:tcPr>
            <w:tcW w:w="421" w:type="dxa"/>
            <w:shd w:val="clear" w:color="auto" w:fill="C00000"/>
            <w:vAlign w:val="center"/>
          </w:tcPr>
          <w:p w14:paraId="67C578D7" w14:textId="53658960" w:rsidR="00B21C16" w:rsidRPr="00A430D1" w:rsidRDefault="00B21C16" w:rsidP="00A430D1">
            <w:pPr>
              <w:pStyle w:val="ListParagraph"/>
            </w:pPr>
            <w:r w:rsidRPr="00A430D1">
              <w:t>07</w:t>
            </w:r>
          </w:p>
        </w:tc>
        <w:tc>
          <w:tcPr>
            <w:tcW w:w="1090" w:type="dxa"/>
            <w:shd w:val="clear" w:color="auto" w:fill="C00000"/>
            <w:vAlign w:val="center"/>
          </w:tcPr>
          <w:p w14:paraId="551E9CA8" w14:textId="1B0D4965" w:rsidR="00B21C16" w:rsidRPr="00A430D1" w:rsidRDefault="00B21C16" w:rsidP="00A430D1">
            <w:pPr>
              <w:pStyle w:val="ListParagraph"/>
            </w:pPr>
            <w:r w:rsidRPr="00A430D1">
              <w:t>Human</w:t>
            </w:r>
          </w:p>
        </w:tc>
        <w:tc>
          <w:tcPr>
            <w:tcW w:w="2026" w:type="dxa"/>
            <w:shd w:val="clear" w:color="auto" w:fill="C00000"/>
            <w:vAlign w:val="center"/>
          </w:tcPr>
          <w:p w14:paraId="126CBF76" w14:textId="0FD66918" w:rsidR="00B21C16" w:rsidRPr="00A430D1" w:rsidRDefault="00B21C16" w:rsidP="00A430D1">
            <w:pPr>
              <w:pStyle w:val="ListParagraph"/>
            </w:pPr>
            <w:r w:rsidRPr="00A430D1">
              <w:t>Scope of project may be too large to deliver</w:t>
            </w:r>
          </w:p>
        </w:tc>
        <w:tc>
          <w:tcPr>
            <w:tcW w:w="1346" w:type="dxa"/>
            <w:shd w:val="clear" w:color="auto" w:fill="C00000"/>
            <w:vAlign w:val="center"/>
          </w:tcPr>
          <w:p w14:paraId="70F9D0F4" w14:textId="29229776" w:rsidR="00B21C16" w:rsidRPr="00A430D1" w:rsidRDefault="00B21C16" w:rsidP="00A430D1">
            <w:pPr>
              <w:pStyle w:val="ListParagraph"/>
            </w:pPr>
            <w:r w:rsidRPr="00A430D1">
              <w:t>Specification / Requirements</w:t>
            </w:r>
          </w:p>
        </w:tc>
        <w:tc>
          <w:tcPr>
            <w:tcW w:w="2980" w:type="dxa"/>
            <w:shd w:val="clear" w:color="auto" w:fill="C00000"/>
            <w:vAlign w:val="center"/>
          </w:tcPr>
          <w:p w14:paraId="3AD21E99" w14:textId="7A82C246" w:rsidR="00B21C16" w:rsidRPr="00A430D1" w:rsidRDefault="00B21C16" w:rsidP="00A430D1">
            <w:pPr>
              <w:pStyle w:val="ListParagraph"/>
            </w:pPr>
            <w:r w:rsidRPr="00A430D1">
              <w:t>The scope of the project should be revisited at the beginning of each sprint and risks mitigated. The scope of the project is large however with continual revaluation, all objectives can be met</w:t>
            </w:r>
          </w:p>
        </w:tc>
        <w:tc>
          <w:tcPr>
            <w:tcW w:w="1075" w:type="dxa"/>
            <w:shd w:val="clear" w:color="auto" w:fill="C00000"/>
            <w:vAlign w:val="center"/>
          </w:tcPr>
          <w:p w14:paraId="29EC9419" w14:textId="34F9811A" w:rsidR="00B21C16" w:rsidRPr="00A430D1" w:rsidRDefault="00B21C16" w:rsidP="00A430D1">
            <w:pPr>
              <w:pStyle w:val="ListParagraph"/>
            </w:pPr>
            <w:r w:rsidRPr="00A430D1">
              <w:t>7</w:t>
            </w:r>
          </w:p>
        </w:tc>
        <w:tc>
          <w:tcPr>
            <w:tcW w:w="956" w:type="dxa"/>
            <w:shd w:val="clear" w:color="auto" w:fill="C00000"/>
            <w:vAlign w:val="center"/>
          </w:tcPr>
          <w:p w14:paraId="73FA459E" w14:textId="30F92E29" w:rsidR="00B21C16" w:rsidRPr="00A430D1" w:rsidRDefault="00B21C16" w:rsidP="00A430D1">
            <w:pPr>
              <w:pStyle w:val="ListParagraph"/>
            </w:pPr>
            <w:r w:rsidRPr="00A430D1">
              <w:t>5</w:t>
            </w:r>
          </w:p>
        </w:tc>
        <w:tc>
          <w:tcPr>
            <w:tcW w:w="891" w:type="dxa"/>
            <w:shd w:val="clear" w:color="auto" w:fill="C00000"/>
            <w:vAlign w:val="center"/>
          </w:tcPr>
          <w:p w14:paraId="634DA3A0" w14:textId="0038D825" w:rsidR="00B21C16" w:rsidRPr="00A430D1" w:rsidRDefault="00B21C16" w:rsidP="00A430D1">
            <w:pPr>
              <w:pStyle w:val="ListParagraph"/>
            </w:pPr>
            <w:r w:rsidRPr="00A430D1">
              <w:t>35</w:t>
            </w:r>
          </w:p>
        </w:tc>
        <w:tc>
          <w:tcPr>
            <w:tcW w:w="4018" w:type="dxa"/>
            <w:shd w:val="clear" w:color="auto" w:fill="C00000"/>
            <w:vAlign w:val="center"/>
          </w:tcPr>
          <w:p w14:paraId="2797F68D" w14:textId="063FADFC" w:rsidR="00B21C16" w:rsidRPr="00A430D1" w:rsidRDefault="00B21C16" w:rsidP="00A430D1">
            <w:pPr>
              <w:pStyle w:val="ListParagraph"/>
            </w:pPr>
            <w:r w:rsidRPr="00A430D1">
              <w:t>The scope should be reduced if it becomes intangible. A one-page document should be produced confirming this and outlining the reasons for the scope reduction.</w:t>
            </w:r>
          </w:p>
        </w:tc>
      </w:tr>
    </w:tbl>
    <w:p w14:paraId="18981451" w14:textId="739FD92E" w:rsidR="00CD72F6" w:rsidRPr="005712AE" w:rsidRDefault="00A05762" w:rsidP="00A05762">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16</w:t>
      </w:r>
      <w:r w:rsidR="00E221BC">
        <w:rPr>
          <w:noProof/>
        </w:rPr>
        <w:fldChar w:fldCharType="end"/>
      </w:r>
      <w:r>
        <w:t xml:space="preserve"> - Risk assessment table</w:t>
      </w:r>
    </w:p>
    <w:p w14:paraId="656E07D1" w14:textId="36DF82FC" w:rsidR="007A344B" w:rsidRDefault="007A344B" w:rsidP="007A344B">
      <w:pPr>
        <w:ind w:firstLine="0"/>
        <w:sectPr w:rsidR="007A344B" w:rsidSect="007A344B">
          <w:pgSz w:w="16838" w:h="11906" w:orient="landscape"/>
          <w:pgMar w:top="720" w:right="720" w:bottom="720" w:left="720" w:header="709" w:footer="709" w:gutter="0"/>
          <w:cols w:space="708"/>
          <w:docGrid w:linePitch="360"/>
        </w:sectPr>
      </w:pPr>
    </w:p>
    <w:p w14:paraId="672EE2CF" w14:textId="5A1D89D7" w:rsidR="002C68CB" w:rsidRDefault="00D41E1C" w:rsidP="007A344B">
      <w:r>
        <w:lastRenderedPageBreak/>
        <w:t xml:space="preserve">To summarise the previous risk table, the highest risks come from the ML models to be used and the overall scope of the project. The author of this report has already deemed the project to be large in scope and understands this risk. </w:t>
      </w:r>
      <w:r w:rsidR="002C7B86">
        <w:t>This risk is</w:t>
      </w:r>
      <w:r w:rsidR="002E2958">
        <w:t xml:space="preserve"> one of</w:t>
      </w:r>
      <w:r w:rsidR="00592F36">
        <w:t xml:space="preserve"> the reason</w:t>
      </w:r>
      <w:r w:rsidR="002E2958">
        <w:t>s</w:t>
      </w:r>
      <w:r w:rsidR="00592F36">
        <w:t xml:space="preserve"> for the spiral life cycle methodology and has been outlined throughout</w:t>
      </w:r>
      <w:r w:rsidR="002E2958">
        <w:t xml:space="preserve"> the planning section</w:t>
      </w:r>
      <w:r w:rsidR="00592F36">
        <w:t xml:space="preserve"> this report. The technical complexity comes from the use of experimental </w:t>
      </w:r>
      <w:r w:rsidR="00BE1AFC">
        <w:t xml:space="preserve">systems that are being used and tested. These systems are only recently published and have not been proven in production environments as far as the author has researched. </w:t>
      </w:r>
      <w:r w:rsidR="001B215B">
        <w:t xml:space="preserve">Extensive research has been carried out concerning these systems and the author has concluded that – although it is an untested environment – both systems will be able to perform the task within the product with great efficiency. </w:t>
      </w:r>
    </w:p>
    <w:p w14:paraId="563D6514" w14:textId="77777777" w:rsidR="00302B35" w:rsidRDefault="002C68CB" w:rsidP="00D41E1C">
      <w:pPr>
        <w:spacing w:after="160" w:line="259" w:lineRule="auto"/>
      </w:pPr>
      <w:r>
        <w:t xml:space="preserve">Medium risks come in the form of </w:t>
      </w:r>
      <w:r w:rsidR="00112697">
        <w:t xml:space="preserve">data outputs and training datasets. Each of these risks have low likelihood yet high impact on the </w:t>
      </w:r>
      <w:r w:rsidR="000E6565">
        <w:t>project should they appear</w:t>
      </w:r>
      <w:r w:rsidR="005C2287">
        <w:t xml:space="preserve">. </w:t>
      </w:r>
      <w:r w:rsidR="001A54B9">
        <w:t xml:space="preserve">They are both easily </w:t>
      </w:r>
      <w:r w:rsidR="00157EC0">
        <w:t>mitigated</w:t>
      </w:r>
      <w:r w:rsidR="001A54B9">
        <w:t xml:space="preserve"> if </w:t>
      </w:r>
      <w:r w:rsidR="00157EC0">
        <w:t xml:space="preserve">they appear, with one only requiring a larger dataset and the other requiring </w:t>
      </w:r>
      <w:r w:rsidR="009C609F">
        <w:t>the editing of system codebase</w:t>
      </w:r>
      <w:r w:rsidR="00157EC0">
        <w:t>.</w:t>
      </w:r>
      <w:r w:rsidR="009C609F">
        <w:t xml:space="preserve"> The main impact of these is that they will be time consuming to deal with but not complex (based on preliminary research</w:t>
      </w:r>
      <w:r w:rsidR="00970E0E">
        <w:t xml:space="preserve"> carried out by the author</w:t>
      </w:r>
      <w:r w:rsidR="009C609F">
        <w:t>).</w:t>
      </w:r>
      <w:r w:rsidR="00335E40">
        <w:t xml:space="preserve"> </w:t>
      </w:r>
      <w:r w:rsidR="00EB0A53">
        <w:t xml:space="preserve">They also each have the risk of unknowns. The code of each model used is largely abstracted and may not provide us with the correct data we need. </w:t>
      </w:r>
      <w:r w:rsidR="00D701EA">
        <w:t xml:space="preserve">If the training dataset is </w:t>
      </w:r>
      <w:r w:rsidR="006F0066">
        <w:t xml:space="preserve">greater than </w:t>
      </w:r>
      <w:r w:rsidR="00D701EA">
        <w:t>100 images</w:t>
      </w:r>
      <w:r w:rsidR="006F0066">
        <w:t xml:space="preserve"> total for each, the object chosen may be too </w:t>
      </w:r>
      <w:r w:rsidR="0061302F">
        <w:t xml:space="preserve">generic for the system to correctly distinguish from an image. If this happens, a new dataset will need to be created for a new image which is heavily time consuming </w:t>
      </w:r>
      <w:r w:rsidR="00302B35">
        <w:t>and will cause missed deadlines.</w:t>
      </w:r>
    </w:p>
    <w:p w14:paraId="42E4B0BE" w14:textId="2C1CDC5A" w:rsidR="00D41E1C" w:rsidRDefault="00A05762" w:rsidP="00D41E1C">
      <w:pPr>
        <w:spacing w:after="160" w:line="259" w:lineRule="auto"/>
        <w:rPr>
          <w:rFonts w:eastAsiaTheme="majorEastAsia"/>
          <w:b/>
          <w:color w:val="auto"/>
          <w:sz w:val="28"/>
          <w:szCs w:val="32"/>
        </w:rPr>
      </w:pPr>
      <w:r>
        <w:t xml:space="preserve">The remaining risks have been deemed low risk to the project. These are outlined in green </w:t>
      </w:r>
      <w:r w:rsidR="008A5A10">
        <w:t xml:space="preserve">on </w:t>
      </w:r>
      <w:r>
        <w:t xml:space="preserve">figure </w:t>
      </w:r>
      <w:r w:rsidR="008A5A10">
        <w:t>1</w:t>
      </w:r>
      <w:r w:rsidR="00A3661C">
        <w:t>6</w:t>
      </w:r>
      <w:r w:rsidR="008A5A10">
        <w:t xml:space="preserve">. These risks, although they will have an impact, </w:t>
      </w:r>
      <w:r w:rsidR="00F5747B">
        <w:t>either have an extremely low likelihood or are easily mitigated against.</w:t>
      </w:r>
      <w:r w:rsidR="00D701EA">
        <w:t xml:space="preserve"> </w:t>
      </w:r>
      <w:r w:rsidR="00970E0E">
        <w:t xml:space="preserve"> </w:t>
      </w:r>
      <w:r w:rsidR="009C609F">
        <w:t xml:space="preserve"> </w:t>
      </w:r>
      <w:r w:rsidR="00157EC0">
        <w:t xml:space="preserve"> </w:t>
      </w:r>
      <w:r w:rsidR="00D41E1C">
        <w:t xml:space="preserve"> </w:t>
      </w:r>
      <w:r w:rsidR="00D41E1C">
        <w:br w:type="page"/>
      </w:r>
    </w:p>
    <w:p w14:paraId="72F9207E" w14:textId="609894F0" w:rsidR="00CD72F6" w:rsidRDefault="008C5C6D" w:rsidP="00D83E93">
      <w:pPr>
        <w:pStyle w:val="Heading1"/>
      </w:pPr>
      <w:bookmarkStart w:id="25" w:name="_Toc531784743"/>
      <w:r w:rsidRPr="005712AE">
        <w:lastRenderedPageBreak/>
        <w:t xml:space="preserve">5. </w:t>
      </w:r>
      <w:r w:rsidR="00EC2B7B" w:rsidRPr="005712AE">
        <w:t>Initial Prototype</w:t>
      </w:r>
      <w:bookmarkEnd w:id="25"/>
    </w:p>
    <w:p w14:paraId="5896AB0E" w14:textId="0C0A3DA4" w:rsidR="004651A7" w:rsidRPr="004651A7" w:rsidRDefault="004651A7" w:rsidP="004651A7">
      <w:pPr>
        <w:pStyle w:val="Heading2"/>
      </w:pPr>
      <w:bookmarkStart w:id="26" w:name="_Toc531784744"/>
      <w:r>
        <w:t>5.1 Risk and rationale</w:t>
      </w:r>
      <w:bookmarkEnd w:id="26"/>
    </w:p>
    <w:p w14:paraId="47904064" w14:textId="3AE5E39F" w:rsidR="008C5C6D" w:rsidRDefault="0063110E" w:rsidP="00A574BC">
      <w:r>
        <w:t xml:space="preserve">In developing the initial prototype as the first major submission and milestone of </w:t>
      </w:r>
      <w:r w:rsidR="004651A7">
        <w:t xml:space="preserve">work product, </w:t>
      </w:r>
      <w:r w:rsidR="001B473D">
        <w:t>the author</w:t>
      </w:r>
      <w:r w:rsidR="004651A7">
        <w:t xml:space="preserve"> decided to focus on a risk that will allow </w:t>
      </w:r>
      <w:r w:rsidR="001B473D">
        <w:t>him</w:t>
      </w:r>
      <w:r w:rsidR="004651A7">
        <w:t xml:space="preserve"> to hit as many major objectives as possible. </w:t>
      </w:r>
      <w:proofErr w:type="gramStart"/>
      <w:r w:rsidR="004651A7">
        <w:t xml:space="preserve">With this in mind, </w:t>
      </w:r>
      <w:r w:rsidR="001B473D">
        <w:t>the</w:t>
      </w:r>
      <w:proofErr w:type="gramEnd"/>
      <w:r w:rsidR="001B473D">
        <w:t xml:space="preserve"> author has</w:t>
      </w:r>
      <w:r w:rsidR="004651A7">
        <w:t xml:space="preserve"> decided to develop around the classification of objects </w:t>
      </w:r>
      <w:r w:rsidR="00A64BA9">
        <w:t xml:space="preserve">and the accuracy associated </w:t>
      </w:r>
      <w:r w:rsidR="004C74FB">
        <w:t>with this</w:t>
      </w:r>
      <w:r w:rsidR="004651A7">
        <w:t xml:space="preserve">. This risk is listed as a medium risk to the project above. </w:t>
      </w:r>
    </w:p>
    <w:p w14:paraId="58E325E0" w14:textId="1FE251F3" w:rsidR="004C74FB" w:rsidRDefault="004C74FB" w:rsidP="00A574BC">
      <w:r>
        <w:t xml:space="preserve">The reason behind this was that it </w:t>
      </w:r>
      <w:r w:rsidR="00DE667C">
        <w:t>was deemed</w:t>
      </w:r>
      <w:r>
        <w:t xml:space="preserve"> an achievable risk to mitigate against if it did </w:t>
      </w:r>
      <w:r w:rsidR="00762235">
        <w:t xml:space="preserve">go wrong. The submission assigned to this </w:t>
      </w:r>
      <w:r w:rsidR="00DE667C">
        <w:t xml:space="preserve">project </w:t>
      </w:r>
      <w:r w:rsidR="00762235">
        <w:t>by the customer (the university) would not leave enough time to fully develop a deliverable</w:t>
      </w:r>
      <w:r w:rsidR="008C4247">
        <w:t xml:space="preserve"> should something go wrong with risk</w:t>
      </w:r>
      <w:r w:rsidR="00DE667C">
        <w:t xml:space="preserve"> 03</w:t>
      </w:r>
      <w:r w:rsidR="00762235">
        <w:t xml:space="preserve"> </w:t>
      </w:r>
      <w:r w:rsidR="008C4247">
        <w:t>in the time outlined</w:t>
      </w:r>
      <w:r w:rsidR="00984B4A">
        <w:t xml:space="preserve"> after necessary research</w:t>
      </w:r>
      <w:r w:rsidR="008C4247">
        <w:t xml:space="preserve"> in the planning section of this document. </w:t>
      </w:r>
      <w:r w:rsidR="009316BD">
        <w:t xml:space="preserve">This is due to the technical complexity of </w:t>
      </w:r>
      <w:r w:rsidR="00C938A2">
        <w:t>the KeypointNet library</w:t>
      </w:r>
      <w:r w:rsidR="009316BD">
        <w:t xml:space="preserve"> and the experimental nature of </w:t>
      </w:r>
      <w:r w:rsidR="00C938A2">
        <w:t>the training process</w:t>
      </w:r>
      <w:r w:rsidR="009316BD">
        <w:t xml:space="preserve">. Instead, </w:t>
      </w:r>
      <w:r w:rsidR="00C938A2">
        <w:t>the author has</w:t>
      </w:r>
      <w:r w:rsidR="009316BD">
        <w:t xml:space="preserve"> chose</w:t>
      </w:r>
      <w:r w:rsidR="00C938A2">
        <w:t>n</w:t>
      </w:r>
      <w:r w:rsidR="009316BD">
        <w:t xml:space="preserve"> to focus on the R-CNN system because </w:t>
      </w:r>
      <w:r w:rsidR="00C938A2">
        <w:t>he</w:t>
      </w:r>
      <w:r w:rsidR="009316BD">
        <w:t xml:space="preserve"> ha</w:t>
      </w:r>
      <w:r w:rsidR="00C938A2">
        <w:t>s a</w:t>
      </w:r>
      <w:r w:rsidR="009316BD">
        <w:t xml:space="preserve"> </w:t>
      </w:r>
      <w:r w:rsidR="008371FF">
        <w:t xml:space="preserve">very </w:t>
      </w:r>
      <w:r w:rsidR="009316BD">
        <w:t>limited prior knowledge of the library</w:t>
      </w:r>
      <w:r w:rsidR="009279FF">
        <w:t xml:space="preserve"> and </w:t>
      </w:r>
      <w:r w:rsidR="00166E0B">
        <w:t xml:space="preserve">believes he </w:t>
      </w:r>
      <w:r w:rsidR="009279FF">
        <w:t>could mitigate against issues in an easier and more direct way.</w:t>
      </w:r>
    </w:p>
    <w:p w14:paraId="4C0632EE" w14:textId="7F03AE66" w:rsidR="009279FF" w:rsidRDefault="009279FF" w:rsidP="00A574BC">
      <w:r>
        <w:t xml:space="preserve">Along with this reasoning, the R-CNN system is designed </w:t>
      </w:r>
      <w:r w:rsidR="009F5808">
        <w:t xml:space="preserve">as the first section of the API. This reduces on the data </w:t>
      </w:r>
      <w:r w:rsidR="00166E0B">
        <w:t>the author</w:t>
      </w:r>
      <w:r w:rsidR="009F5808">
        <w:t xml:space="preserve"> may have needed to mock to build any other piece of the API. </w:t>
      </w:r>
      <w:r w:rsidR="00190588">
        <w:t xml:space="preserve">It also allows the beginning of development of </w:t>
      </w:r>
      <w:r w:rsidR="0025099E">
        <w:t>an</w:t>
      </w:r>
      <w:r w:rsidR="00190588">
        <w:t xml:space="preserve"> API </w:t>
      </w:r>
      <w:r w:rsidR="0025099E">
        <w:t xml:space="preserve">and </w:t>
      </w:r>
      <w:r w:rsidR="00190588">
        <w:t xml:space="preserve">hosting </w:t>
      </w:r>
      <w:r w:rsidR="0025099E">
        <w:t xml:space="preserve">this </w:t>
      </w:r>
      <w:r w:rsidR="00190588">
        <w:t>on a publicly accessible location.</w:t>
      </w:r>
      <w:r w:rsidR="0025099E">
        <w:t xml:space="preserve"> Furthermore, it would give </w:t>
      </w:r>
      <w:r w:rsidR="00FE3435">
        <w:t>him</w:t>
      </w:r>
      <w:r w:rsidR="0025099E">
        <w:t xml:space="preserve"> a perfect starting point for building the JSON structure that will be carried throughout the proposed system.</w:t>
      </w:r>
    </w:p>
    <w:p w14:paraId="3AA4562F" w14:textId="77777777" w:rsidR="001E3E34" w:rsidRDefault="001E3E34" w:rsidP="00A574BC"/>
    <w:tbl>
      <w:tblPr>
        <w:tblStyle w:val="ListTable1Light-Accent3"/>
        <w:tblW w:w="0" w:type="auto"/>
        <w:jc w:val="center"/>
        <w:tblLook w:val="04A0" w:firstRow="1" w:lastRow="0" w:firstColumn="1" w:lastColumn="0" w:noHBand="0" w:noVBand="1"/>
      </w:tblPr>
      <w:tblGrid>
        <w:gridCol w:w="992"/>
        <w:gridCol w:w="5528"/>
      </w:tblGrid>
      <w:tr w:rsidR="001E3E34" w14:paraId="375A6252" w14:textId="77777777" w:rsidTr="004A7E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13540FDD" w14:textId="77777777" w:rsidR="001E3E34" w:rsidRDefault="001E3E34" w:rsidP="004A7EF7">
            <w:pPr>
              <w:ind w:firstLine="0"/>
            </w:pPr>
            <w:r>
              <w:t>Risk ID</w:t>
            </w:r>
          </w:p>
        </w:tc>
        <w:tc>
          <w:tcPr>
            <w:tcW w:w="5528" w:type="dxa"/>
          </w:tcPr>
          <w:p w14:paraId="1AF15519" w14:textId="77777777" w:rsidR="001E3E34" w:rsidRDefault="001E3E34" w:rsidP="004A7EF7">
            <w:pPr>
              <w:ind w:firstLine="0"/>
              <w:cnfStyle w:val="100000000000" w:firstRow="1" w:lastRow="0" w:firstColumn="0" w:lastColumn="0" w:oddVBand="0" w:evenVBand="0" w:oddHBand="0" w:evenHBand="0" w:firstRowFirstColumn="0" w:firstRowLastColumn="0" w:lastRowFirstColumn="0" w:lastRowLastColumn="0"/>
            </w:pPr>
            <w:r>
              <w:t>Description</w:t>
            </w:r>
          </w:p>
        </w:tc>
      </w:tr>
      <w:tr w:rsidR="001E3E34" w14:paraId="18CF4D57"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217AAD25" w14:textId="77777777" w:rsidR="001E3E34" w:rsidRDefault="001E3E34" w:rsidP="004A7EF7">
            <w:pPr>
              <w:ind w:firstLine="0"/>
            </w:pPr>
            <w:r>
              <w:t>01</w:t>
            </w:r>
          </w:p>
        </w:tc>
        <w:tc>
          <w:tcPr>
            <w:tcW w:w="5528" w:type="dxa"/>
          </w:tcPr>
          <w:p w14:paraId="7A51379C" w14:textId="77777777" w:rsidR="001E3E34" w:rsidRDefault="001E3E34" w:rsidP="004A7EF7">
            <w:pPr>
              <w:ind w:firstLine="0"/>
              <w:cnfStyle w:val="000000100000" w:firstRow="0" w:lastRow="0" w:firstColumn="0" w:lastColumn="0" w:oddVBand="0" w:evenVBand="0" w:oddHBand="1" w:evenHBand="0" w:firstRowFirstColumn="0" w:firstRowLastColumn="0" w:lastRowFirstColumn="0" w:lastRowLastColumn="0"/>
            </w:pPr>
            <w:r w:rsidRPr="008A64B4">
              <w:t>Not enough power to train models efficiently locally</w:t>
            </w:r>
          </w:p>
        </w:tc>
      </w:tr>
      <w:tr w:rsidR="001E3E34" w14:paraId="7A12A987" w14:textId="77777777" w:rsidTr="004A7EF7">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63D6CB36" w14:textId="77777777" w:rsidR="001E3E34" w:rsidRDefault="001E3E34" w:rsidP="004A7EF7">
            <w:pPr>
              <w:ind w:firstLine="0"/>
            </w:pPr>
            <w:r>
              <w:t>02</w:t>
            </w:r>
          </w:p>
        </w:tc>
        <w:tc>
          <w:tcPr>
            <w:tcW w:w="5528" w:type="dxa"/>
          </w:tcPr>
          <w:p w14:paraId="423EB0D5" w14:textId="77777777" w:rsidR="001E3E34" w:rsidRDefault="001E3E34" w:rsidP="004A7EF7">
            <w:pPr>
              <w:ind w:firstLine="0"/>
              <w:cnfStyle w:val="000000000000" w:firstRow="0" w:lastRow="0" w:firstColumn="0" w:lastColumn="0" w:oddVBand="0" w:evenVBand="0" w:oddHBand="0" w:evenHBand="0" w:firstRowFirstColumn="0" w:firstRowLastColumn="0" w:lastRowFirstColumn="0" w:lastRowLastColumn="0"/>
            </w:pPr>
            <w:r w:rsidRPr="008A64B4">
              <w:t>Classification of objects with R-CNN not accurate enough</w:t>
            </w:r>
          </w:p>
        </w:tc>
      </w:tr>
      <w:tr w:rsidR="001E3E34" w14:paraId="50CB65CE"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38FE8B31" w14:textId="77777777" w:rsidR="001E3E34" w:rsidRDefault="001E3E34" w:rsidP="004A7EF7">
            <w:pPr>
              <w:ind w:firstLine="0"/>
            </w:pPr>
            <w:r>
              <w:t>04</w:t>
            </w:r>
          </w:p>
        </w:tc>
        <w:tc>
          <w:tcPr>
            <w:tcW w:w="5528" w:type="dxa"/>
          </w:tcPr>
          <w:p w14:paraId="182EA70D" w14:textId="77777777" w:rsidR="001E3E34" w:rsidRDefault="001E3E34" w:rsidP="004A7EF7">
            <w:pPr>
              <w:keepNext/>
              <w:ind w:firstLine="0"/>
              <w:cnfStyle w:val="000000100000" w:firstRow="0" w:lastRow="0" w:firstColumn="0" w:lastColumn="0" w:oddVBand="0" w:evenVBand="0" w:oddHBand="1" w:evenHBand="0" w:firstRowFirstColumn="0" w:firstRowLastColumn="0" w:lastRowFirstColumn="0" w:lastRowLastColumn="0"/>
            </w:pPr>
            <w:r w:rsidRPr="008A64B4">
              <w:t>VM server could drop due to connection issues</w:t>
            </w:r>
          </w:p>
        </w:tc>
      </w:tr>
    </w:tbl>
    <w:p w14:paraId="260D5FA3" w14:textId="60233903" w:rsidR="001E3E34" w:rsidRDefault="001E3E34" w:rsidP="001E3E3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7</w:t>
      </w:r>
      <w:r w:rsidR="003541C0">
        <w:rPr>
          <w:noProof/>
        </w:rPr>
        <w:fldChar w:fldCharType="end"/>
      </w:r>
      <w:r>
        <w:t xml:space="preserve"> - Risks developed in prototype</w:t>
      </w:r>
    </w:p>
    <w:p w14:paraId="7696D41B" w14:textId="77777777" w:rsidR="001E3E34" w:rsidRDefault="001E3E34" w:rsidP="00A574BC"/>
    <w:p w14:paraId="05D4BE45" w14:textId="7CBF1213" w:rsidR="0025099E" w:rsidRDefault="0025099E" w:rsidP="00A574BC">
      <w:r>
        <w:t xml:space="preserve">In summary, </w:t>
      </w:r>
      <w:r w:rsidR="00FE3435">
        <w:t>the author has</w:t>
      </w:r>
      <w:r>
        <w:t xml:space="preserve"> chose</w:t>
      </w:r>
      <w:r w:rsidR="00FE3435">
        <w:t>n</w:t>
      </w:r>
      <w:r>
        <w:t xml:space="preserve"> to </w:t>
      </w:r>
      <w:r w:rsidR="00B21C16">
        <w:t xml:space="preserve">take a medium risk as the focus point of the prototype over a high-risk factor because it allowed me to mitigate and develop through several other risks listed. </w:t>
      </w:r>
      <w:r w:rsidR="0025547F">
        <w:t>A high</w:t>
      </w:r>
      <w:r w:rsidR="007A344B">
        <w:t>-</w:t>
      </w:r>
      <w:r w:rsidR="0025547F">
        <w:t xml:space="preserve">risk factor is still being tested in the form of </w:t>
      </w:r>
      <w:r w:rsidR="00FE3435">
        <w:t xml:space="preserve">risk </w:t>
      </w:r>
      <w:r w:rsidR="0025547F">
        <w:t>01.</w:t>
      </w:r>
    </w:p>
    <w:p w14:paraId="0AA478D0" w14:textId="62BB747D" w:rsidR="001E3E34" w:rsidRDefault="001E3E34" w:rsidP="00A574BC"/>
    <w:p w14:paraId="4C70D0B4" w14:textId="37F60616" w:rsidR="001E3E34" w:rsidRDefault="00636BFE" w:rsidP="00636BFE">
      <w:pPr>
        <w:pStyle w:val="Heading2"/>
      </w:pPr>
      <w:bookmarkStart w:id="27" w:name="_Toc531784745"/>
      <w:r>
        <w:t>5.2 Design Artefacts</w:t>
      </w:r>
      <w:bookmarkEnd w:id="27"/>
    </w:p>
    <w:p w14:paraId="745447C4" w14:textId="57EE89E8" w:rsidR="00636BFE" w:rsidRDefault="00BE5472" w:rsidP="00BE5472">
      <w:pPr>
        <w:pStyle w:val="Heading3"/>
      </w:pPr>
      <w:bookmarkStart w:id="28" w:name="_Toc531784746"/>
      <w:r>
        <w:t>5.2.1 JSON structure</w:t>
      </w:r>
      <w:bookmarkEnd w:id="28"/>
    </w:p>
    <w:p w14:paraId="752D7FE4" w14:textId="1DECEE8B" w:rsidR="00BE5472" w:rsidRDefault="00BE5472" w:rsidP="00BE5472">
      <w:r>
        <w:t xml:space="preserve">In planning for the </w:t>
      </w:r>
      <w:r w:rsidR="00AB03F0">
        <w:t xml:space="preserve">prototype, </w:t>
      </w:r>
      <w:r w:rsidR="00CC7467">
        <w:t>the author</w:t>
      </w:r>
      <w:r w:rsidR="00AB03F0">
        <w:t xml:space="preserve"> first needed to outline a structure in which </w:t>
      </w:r>
      <w:r w:rsidR="00CC7467">
        <w:t>the system</w:t>
      </w:r>
      <w:r w:rsidR="00AB03F0">
        <w:t xml:space="preserve"> could pass data efficiently from one component to another. This </w:t>
      </w:r>
      <w:r w:rsidR="00D3462B">
        <w:t>comprised of what would be passed to the API through a post request, and what would be passed through</w:t>
      </w:r>
      <w:r w:rsidR="00C644C5">
        <w:t>out</w:t>
      </w:r>
      <w:r w:rsidR="00D3462B">
        <w:t xml:space="preserve"> and out</w:t>
      </w:r>
      <w:r w:rsidR="00C644C5">
        <w:t>put</w:t>
      </w:r>
      <w:r w:rsidR="00D3462B">
        <w:t xml:space="preserve"> </w:t>
      </w:r>
      <w:r w:rsidR="00C644C5">
        <w:t>from</w:t>
      </w:r>
      <w:r w:rsidR="00D3462B">
        <w:t xml:space="preserve"> the API. </w:t>
      </w:r>
      <w:r w:rsidR="006163F3">
        <w:t>These str</w:t>
      </w:r>
      <w:r w:rsidR="0061461B">
        <w:t>u</w:t>
      </w:r>
      <w:r w:rsidR="006163F3">
        <w:t>ctures are listed below</w:t>
      </w:r>
      <w:r w:rsidR="00C644C5">
        <w:t>.</w:t>
      </w:r>
    </w:p>
    <w:p w14:paraId="21A8C07F" w14:textId="59339764" w:rsidR="006163F3" w:rsidRPr="00BE5472" w:rsidRDefault="006163F3" w:rsidP="00BE5472"/>
    <w:p w14:paraId="31C251CC" w14:textId="464C4591" w:rsidR="008A64B4" w:rsidRDefault="00DA09E2" w:rsidP="00A574BC">
      <w:r>
        <w:rPr>
          <w:noProof/>
        </w:rPr>
        <mc:AlternateContent>
          <mc:Choice Requires="wps">
            <w:drawing>
              <wp:anchor distT="0" distB="0" distL="114300" distR="114300" simplePos="0" relativeHeight="251816960" behindDoc="0" locked="0" layoutInCell="1" allowOverlap="1" wp14:anchorId="7715A19E" wp14:editId="2452098E">
                <wp:simplePos x="0" y="0"/>
                <wp:positionH relativeFrom="column">
                  <wp:posOffset>1408430</wp:posOffset>
                </wp:positionH>
                <wp:positionV relativeFrom="paragraph">
                  <wp:posOffset>1226185</wp:posOffset>
                </wp:positionV>
                <wp:extent cx="380365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2FE1623B" w14:textId="0A1E0A21"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8</w:t>
                            </w:r>
                            <w:r w:rsidR="003541C0">
                              <w:rPr>
                                <w:noProof/>
                              </w:rPr>
                              <w:fldChar w:fldCharType="end"/>
                            </w:r>
                            <w:r>
                              <w:t xml:space="preserve"> - Data to be passed to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5A19E" id="Text Box 52" o:spid="_x0000_s1129" type="#_x0000_t202" style="position:absolute;left:0;text-align:left;margin-left:110.9pt;margin-top:96.55pt;width:299.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" stroked="f">
                <v:textbox style="mso-fit-shape-to-text:t" inset="0,0,0,0">
                  <w:txbxContent>
                    <w:p w14:paraId="2FE1623B" w14:textId="0A1E0A21"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8</w:t>
                      </w:r>
                      <w:r w:rsidR="003541C0">
                        <w:rPr>
                          <w:noProof/>
                        </w:rPr>
                        <w:fldChar w:fldCharType="end"/>
                      </w:r>
                      <w:r>
                        <w:t xml:space="preserve"> - Data to be passed to API</w:t>
                      </w:r>
                    </w:p>
                  </w:txbxContent>
                </v:textbox>
              </v:shape>
            </w:pict>
          </mc:Fallback>
        </mc:AlternateContent>
      </w:r>
      <w:r>
        <w:rPr>
          <w:noProof/>
        </w:rPr>
        <mc:AlternateContent>
          <mc:Choice Requires="wps">
            <w:drawing>
              <wp:anchor distT="0" distB="0" distL="114300" distR="114300" simplePos="0" relativeHeight="251814912" behindDoc="0" locked="0" layoutInCell="1" allowOverlap="1" wp14:anchorId="7BA73BEE" wp14:editId="7A45527E">
                <wp:simplePos x="0" y="0"/>
                <wp:positionH relativeFrom="margin">
                  <wp:align>center</wp:align>
                </wp:positionH>
                <wp:positionV relativeFrom="paragraph">
                  <wp:posOffset>91803</wp:posOffset>
                </wp:positionV>
                <wp:extent cx="3804013" cy="1077686"/>
                <wp:effectExtent l="0" t="0" r="6350" b="8255"/>
                <wp:wrapNone/>
                <wp:docPr id="39" name="Rectangle 39"/>
                <wp:cNvGraphicFramePr/>
                <a:graphic xmlns:a="http://schemas.openxmlformats.org/drawingml/2006/main">
                  <a:graphicData uri="http://schemas.microsoft.com/office/word/2010/wordprocessingShape">
                    <wps:wsp>
                      <wps:cNvSpPr/>
                      <wps:spPr>
                        <a:xfrm>
                          <a:off x="0" y="0"/>
                          <a:ext cx="3804013" cy="1077686"/>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73BEE" id="Rectangle 39" o:spid="_x0000_s1130" style="position:absolute;left:0;text-align:left;margin-left:0;margin-top:7.25pt;width:299.55pt;height:84.85pt;z-index:251814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" fillcolor="#f2f2f2 [3052]" stroked="f" strokeweight="1pt">
                <v:textbo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v:textbox>
                <w10:wrap anchorx="margin"/>
              </v:rect>
            </w:pict>
          </mc:Fallback>
        </mc:AlternateContent>
      </w:r>
    </w:p>
    <w:p w14:paraId="73F80FD6" w14:textId="1B79B110" w:rsidR="001E3E34" w:rsidRDefault="001E3E34">
      <w:pPr>
        <w:spacing w:after="160" w:line="259" w:lineRule="auto"/>
        <w:ind w:firstLine="0"/>
      </w:pPr>
      <w:r>
        <w:br w:type="page"/>
      </w:r>
    </w:p>
    <w:p w14:paraId="268A70B5" w14:textId="7E0975CF" w:rsidR="00DA09E2" w:rsidRDefault="00F41B16">
      <w:pPr>
        <w:spacing w:after="160" w:line="259" w:lineRule="auto"/>
        <w:ind w:firstLine="0"/>
        <w:rPr>
          <w:rFonts w:eastAsiaTheme="majorEastAsia"/>
          <w:b/>
          <w:color w:val="auto"/>
          <w:sz w:val="28"/>
          <w:szCs w:val="32"/>
        </w:rPr>
      </w:pPr>
      <w:r>
        <w:rPr>
          <w:noProof/>
        </w:rPr>
        <w:lastRenderedPageBreak/>
        <mc:AlternateContent>
          <mc:Choice Requires="wps">
            <w:drawing>
              <wp:anchor distT="0" distB="0" distL="114300" distR="114300" simplePos="0" relativeHeight="251821056" behindDoc="0" locked="0" layoutInCell="1" allowOverlap="1" wp14:anchorId="4BF99037" wp14:editId="507A97AB">
                <wp:simplePos x="0" y="0"/>
                <wp:positionH relativeFrom="column">
                  <wp:posOffset>1408430</wp:posOffset>
                </wp:positionH>
                <wp:positionV relativeFrom="paragraph">
                  <wp:posOffset>2854325</wp:posOffset>
                </wp:positionV>
                <wp:extent cx="3803650" cy="635"/>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3F576387" w14:textId="437D8176"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9</w:t>
                            </w:r>
                            <w:r w:rsidR="003541C0">
                              <w:rPr>
                                <w:noProof/>
                              </w:rPr>
                              <w:fldChar w:fldCharType="end"/>
                            </w:r>
                            <w:r>
                              <w:t xml:space="preserve"> - JSON that will be output from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F99037" id="Text Box 107" o:spid="_x0000_s1131" type="#_x0000_t202" style="position:absolute;margin-left:110.9pt;margin-top:224.75pt;width:299.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" stroked="f">
                <v:textbox style="mso-fit-shape-to-text:t" inset="0,0,0,0">
                  <w:txbxContent>
                    <w:p w14:paraId="3F576387" w14:textId="437D8176"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9</w:t>
                      </w:r>
                      <w:r w:rsidR="003541C0">
                        <w:rPr>
                          <w:noProof/>
                        </w:rPr>
                        <w:fldChar w:fldCharType="end"/>
                      </w:r>
                      <w:r>
                        <w:t xml:space="preserve"> - JSON that will be output from API</w:t>
                      </w:r>
                    </w:p>
                  </w:txbxContent>
                </v:textbox>
              </v:shape>
            </w:pict>
          </mc:Fallback>
        </mc:AlternateContent>
      </w:r>
      <w:r w:rsidR="00DA09E2">
        <w:rPr>
          <w:noProof/>
        </w:rPr>
        <mc:AlternateContent>
          <mc:Choice Requires="wps">
            <w:drawing>
              <wp:anchor distT="0" distB="0" distL="114300" distR="114300" simplePos="0" relativeHeight="251819008" behindDoc="0" locked="0" layoutInCell="1" allowOverlap="1" wp14:anchorId="2442105B" wp14:editId="0A196A8B">
                <wp:simplePos x="0" y="0"/>
                <wp:positionH relativeFrom="margin">
                  <wp:align>center</wp:align>
                </wp:positionH>
                <wp:positionV relativeFrom="paragraph">
                  <wp:posOffset>250372</wp:posOffset>
                </wp:positionV>
                <wp:extent cx="3804013" cy="2547258"/>
                <wp:effectExtent l="0" t="0" r="6350" b="5715"/>
                <wp:wrapNone/>
                <wp:docPr id="56" name="Rectangle 56"/>
                <wp:cNvGraphicFramePr/>
                <a:graphic xmlns:a="http://schemas.openxmlformats.org/drawingml/2006/main">
                  <a:graphicData uri="http://schemas.microsoft.com/office/word/2010/wordprocessingShape">
                    <wps:wsp>
                      <wps:cNvSpPr/>
                      <wps:spPr>
                        <a:xfrm>
                          <a:off x="0" y="0"/>
                          <a:ext cx="3804013" cy="2547258"/>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2105B" id="Rectangle 56" o:spid="_x0000_s1132" style="position:absolute;margin-left:0;margin-top:19.7pt;width:299.55pt;height:200.55pt;z-index:2518190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" fillcolor="#f2f2f2 [3052]" stroked="f" strokeweight="1pt">
                <v:textbo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v:textbox>
                <w10:wrap anchorx="margin"/>
              </v:rect>
            </w:pict>
          </mc:Fallback>
        </mc:AlternateContent>
      </w:r>
    </w:p>
    <w:p w14:paraId="13B95ED8" w14:textId="77777777" w:rsidR="00B4661A" w:rsidRDefault="00B4661A">
      <w:pPr>
        <w:spacing w:after="160" w:line="259" w:lineRule="auto"/>
        <w:ind w:firstLine="0"/>
      </w:pPr>
    </w:p>
    <w:p w14:paraId="26ECAF39" w14:textId="77777777" w:rsidR="00B4661A" w:rsidRDefault="00B4661A">
      <w:pPr>
        <w:spacing w:after="160" w:line="259" w:lineRule="auto"/>
        <w:ind w:firstLine="0"/>
      </w:pPr>
    </w:p>
    <w:p w14:paraId="789A37A3" w14:textId="77777777" w:rsidR="00B4661A" w:rsidRDefault="00B4661A">
      <w:pPr>
        <w:spacing w:after="160" w:line="259" w:lineRule="auto"/>
        <w:ind w:firstLine="0"/>
      </w:pPr>
    </w:p>
    <w:p w14:paraId="1A48E5FC" w14:textId="77777777" w:rsidR="00B4661A" w:rsidRDefault="00B4661A">
      <w:pPr>
        <w:spacing w:after="160" w:line="259" w:lineRule="auto"/>
        <w:ind w:firstLine="0"/>
      </w:pPr>
    </w:p>
    <w:p w14:paraId="4923224F" w14:textId="77777777" w:rsidR="00B4661A" w:rsidRDefault="00B4661A">
      <w:pPr>
        <w:spacing w:after="160" w:line="259" w:lineRule="auto"/>
        <w:ind w:firstLine="0"/>
      </w:pPr>
    </w:p>
    <w:p w14:paraId="58171FBC" w14:textId="77777777" w:rsidR="00B4661A" w:rsidRDefault="00B4661A">
      <w:pPr>
        <w:spacing w:after="160" w:line="259" w:lineRule="auto"/>
        <w:ind w:firstLine="0"/>
      </w:pPr>
    </w:p>
    <w:p w14:paraId="6E74438A" w14:textId="77777777" w:rsidR="00B4661A" w:rsidRDefault="00B4661A">
      <w:pPr>
        <w:spacing w:after="160" w:line="259" w:lineRule="auto"/>
        <w:ind w:firstLine="0"/>
      </w:pPr>
    </w:p>
    <w:p w14:paraId="7D1B3D56" w14:textId="77777777" w:rsidR="00B4661A" w:rsidRDefault="00B4661A">
      <w:pPr>
        <w:spacing w:after="160" w:line="259" w:lineRule="auto"/>
        <w:ind w:firstLine="0"/>
      </w:pPr>
    </w:p>
    <w:p w14:paraId="257DB956" w14:textId="77777777" w:rsidR="00B4661A" w:rsidRDefault="00B4661A">
      <w:pPr>
        <w:spacing w:after="160" w:line="259" w:lineRule="auto"/>
        <w:ind w:firstLine="0"/>
      </w:pPr>
    </w:p>
    <w:p w14:paraId="080BC322" w14:textId="77777777" w:rsidR="00B4661A" w:rsidRDefault="00B4661A">
      <w:pPr>
        <w:spacing w:after="160" w:line="259" w:lineRule="auto"/>
        <w:ind w:firstLine="0"/>
      </w:pPr>
    </w:p>
    <w:p w14:paraId="1D06EB52" w14:textId="474CBF5B" w:rsidR="00984A9E" w:rsidRDefault="00B4661A" w:rsidP="00B4661A">
      <w:r>
        <w:t xml:space="preserve">Each of these JSON structures may change slightly later in development however, for the initial prototype they contain all </w:t>
      </w:r>
      <w:r w:rsidR="00D81E2E">
        <w:t xml:space="preserve">data </w:t>
      </w:r>
      <w:r w:rsidR="009043D8">
        <w:t>the system</w:t>
      </w:r>
      <w:r w:rsidR="00D81E2E">
        <w:t xml:space="preserve"> will need.</w:t>
      </w:r>
    </w:p>
    <w:p w14:paraId="14364841" w14:textId="77777777" w:rsidR="00984A9E" w:rsidRDefault="00984A9E" w:rsidP="00B4661A"/>
    <w:p w14:paraId="731F7DDE" w14:textId="77777777" w:rsidR="00984A9E" w:rsidRDefault="00984A9E" w:rsidP="00984A9E">
      <w:pPr>
        <w:pStyle w:val="Heading3"/>
      </w:pPr>
      <w:bookmarkStart w:id="29" w:name="_Toc531784747"/>
      <w:r>
        <w:t>5.2.2 Training images</w:t>
      </w:r>
      <w:bookmarkEnd w:id="29"/>
    </w:p>
    <w:p w14:paraId="5F1D41CC" w14:textId="1AC479A6" w:rsidR="00631550" w:rsidRDefault="00984A9E" w:rsidP="003D08B5">
      <w:r>
        <w:t xml:space="preserve">In training the </w:t>
      </w:r>
      <w:r w:rsidR="008C0D13">
        <w:t xml:space="preserve">R-CNN model to recognise cups </w:t>
      </w:r>
      <w:r w:rsidR="009043D8">
        <w:t>the author</w:t>
      </w:r>
      <w:r w:rsidR="008C0D13">
        <w:t xml:space="preserve"> was required to hand annotate images of cups. This is a time-consuming process </w:t>
      </w:r>
      <w:r w:rsidR="00DD44EF">
        <w:t xml:space="preserve">using an online tool called VIA image annotator. The annotations come back as a json file which can be used by the mask R-CNN training </w:t>
      </w:r>
      <w:r w:rsidR="00BF1C10">
        <w:t xml:space="preserve">functions. </w:t>
      </w:r>
      <w:r w:rsidR="00CD42BB">
        <w:t>Some of t</w:t>
      </w:r>
      <w:r w:rsidR="00BF1C10">
        <w:t>he training images and their annotations are listed below.</w:t>
      </w:r>
      <w:r w:rsidR="00CD42BB">
        <w:t xml:space="preserve"> In total, 15 images were </w:t>
      </w:r>
      <w:r w:rsidR="00EF73BD">
        <w:t>annotated in this way, with a 12/3 split in images between training and validation.</w:t>
      </w:r>
    </w:p>
    <w:p w14:paraId="22DC8E05" w14:textId="77777777" w:rsidR="00D270DC" w:rsidRDefault="00D270DC" w:rsidP="00984A9E"/>
    <w:tbl>
      <w:tblPr>
        <w:tblStyle w:val="ListTable1Light-Accent3"/>
        <w:tblW w:w="0" w:type="auto"/>
        <w:jc w:val="center"/>
        <w:tblLook w:val="04A0" w:firstRow="1" w:lastRow="0" w:firstColumn="1" w:lastColumn="0" w:noHBand="0" w:noVBand="1"/>
      </w:tblPr>
      <w:tblGrid>
        <w:gridCol w:w="3636"/>
        <w:gridCol w:w="3606"/>
      </w:tblGrid>
      <w:tr w:rsidR="008F0A3D" w14:paraId="2D552E0D" w14:textId="77777777" w:rsidTr="006315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9E70003" w14:textId="6485CB42" w:rsidR="00BF1C10" w:rsidRDefault="00AE433A" w:rsidP="00EF73BD">
            <w:pPr>
              <w:ind w:firstLine="0"/>
              <w:jc w:val="center"/>
            </w:pPr>
            <w:r>
              <w:rPr>
                <w:noProof/>
              </w:rPr>
              <w:drawing>
                <wp:inline distT="0" distB="0" distL="0" distR="0" wp14:anchorId="7BD37D43" wp14:editId="0C190DCC">
                  <wp:extent cx="1413775" cy="140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3083497421_8fdd41e17f_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37294" cy="1433152"/>
                          </a:xfrm>
                          <a:prstGeom prst="rect">
                            <a:avLst/>
                          </a:prstGeom>
                        </pic:spPr>
                      </pic:pic>
                    </a:graphicData>
                  </a:graphic>
                </wp:inline>
              </w:drawing>
            </w:r>
          </w:p>
        </w:tc>
        <w:tc>
          <w:tcPr>
            <w:tcW w:w="0" w:type="auto"/>
          </w:tcPr>
          <w:p w14:paraId="2DF8655B" w14:textId="4DADEBC4" w:rsidR="00BF1C10" w:rsidRDefault="00D270DC" w:rsidP="00EF73BD">
            <w:pPr>
              <w:ind w:firstLine="0"/>
              <w:jc w:val="center"/>
              <w:cnfStyle w:val="100000000000" w:firstRow="1" w:lastRow="0" w:firstColumn="0" w:lastColumn="0" w:oddVBand="0" w:evenVBand="0" w:oddHBand="0" w:evenHBand="0" w:firstRowFirstColumn="0" w:firstRowLastColumn="0" w:lastRowFirstColumn="0" w:lastRowLastColumn="0"/>
            </w:pPr>
            <w:r>
              <w:rPr>
                <w:b w:val="0"/>
                <w:bCs w:val="0"/>
              </w:rPr>
              <w:object w:dxaOrig="6540" w:dyaOrig="5040" w14:anchorId="7C575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45pt;height:101.55pt" o:ole="">
                  <v:imagedata r:id="rId12" o:title=""/>
                </v:shape>
                <o:OLEObject Type="Embed" ProgID="PBrush" ShapeID="_x0000_i1025" DrawAspect="Content" ObjectID="_1605528439" r:id="rId13"/>
              </w:object>
            </w:r>
          </w:p>
        </w:tc>
      </w:tr>
      <w:tr w:rsidR="008F0A3D" w14:paraId="67DD717F"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7D461F8" w14:textId="7539B690" w:rsidR="00BF1C10" w:rsidRDefault="008E2F19" w:rsidP="00EF73BD">
            <w:pPr>
              <w:ind w:firstLine="0"/>
              <w:jc w:val="center"/>
            </w:pPr>
            <w:r>
              <w:rPr>
                <w:noProof/>
              </w:rPr>
              <w:drawing>
                <wp:inline distT="0" distB="0" distL="0" distR="0" wp14:anchorId="421DA002" wp14:editId="38330089">
                  <wp:extent cx="1712685" cy="1284514"/>
                  <wp:effectExtent l="0" t="0" r="190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6840794104_69022a2249_z.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45588" cy="1309191"/>
                          </a:xfrm>
                          <a:prstGeom prst="rect">
                            <a:avLst/>
                          </a:prstGeom>
                        </pic:spPr>
                      </pic:pic>
                    </a:graphicData>
                  </a:graphic>
                </wp:inline>
              </w:drawing>
            </w:r>
          </w:p>
        </w:tc>
        <w:tc>
          <w:tcPr>
            <w:tcW w:w="0" w:type="auto"/>
          </w:tcPr>
          <w:p w14:paraId="69BF383D" w14:textId="6DB5E0C4"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9489" w:dyaOrig="7088" w14:anchorId="43AC7FF2">
                <v:shape id="_x0000_i1026" type="#_x0000_t75" style="width:135.7pt;height:101.7pt" o:ole="">
                  <v:imagedata r:id="rId15" o:title=""/>
                </v:shape>
                <o:OLEObject Type="Embed" ProgID="PBrush" ShapeID="_x0000_i1026" DrawAspect="Content" ObjectID="_1605528440" r:id="rId16"/>
              </w:object>
            </w:r>
          </w:p>
        </w:tc>
      </w:tr>
      <w:tr w:rsidR="008F0A3D" w14:paraId="6516E403"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580036" w14:textId="6157E9FF" w:rsidR="00BF1C10" w:rsidRDefault="00A263BE" w:rsidP="00EF73BD">
            <w:pPr>
              <w:ind w:firstLine="0"/>
              <w:jc w:val="center"/>
            </w:pPr>
            <w:r>
              <w:rPr>
                <w:noProof/>
              </w:rPr>
              <w:lastRenderedPageBreak/>
              <w:drawing>
                <wp:inline distT="0" distB="0" distL="0" distR="0" wp14:anchorId="04B8B841" wp14:editId="17A84ECE">
                  <wp:extent cx="2133464" cy="160020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15836279843_e5237ea56e_z.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2644" cy="1629587"/>
                          </a:xfrm>
                          <a:prstGeom prst="rect">
                            <a:avLst/>
                          </a:prstGeom>
                        </pic:spPr>
                      </pic:pic>
                    </a:graphicData>
                  </a:graphic>
                </wp:inline>
              </w:drawing>
            </w:r>
          </w:p>
        </w:tc>
        <w:tc>
          <w:tcPr>
            <w:tcW w:w="0" w:type="auto"/>
          </w:tcPr>
          <w:p w14:paraId="0C0CE0C0" w14:textId="73E070AB"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74" w:dyaOrig="7200" w14:anchorId="2E02FFA8">
                <v:shape id="_x0000_i1027" type="#_x0000_t75" style="width:169.45pt;height:127.1pt" o:ole="">
                  <v:imagedata r:id="rId18" o:title=""/>
                </v:shape>
                <o:OLEObject Type="Embed" ProgID="PBrush" ShapeID="_x0000_i1027" DrawAspect="Content" ObjectID="_1605528441" r:id="rId19"/>
              </w:object>
            </w:r>
          </w:p>
        </w:tc>
      </w:tr>
      <w:tr w:rsidR="008F0A3D" w14:paraId="470FE6EE"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A36451F" w14:textId="38548D4E" w:rsidR="00BF1C10" w:rsidRDefault="00DC584A" w:rsidP="00EF73BD">
            <w:pPr>
              <w:ind w:firstLine="0"/>
              <w:jc w:val="center"/>
            </w:pPr>
            <w:r>
              <w:rPr>
                <w:noProof/>
              </w:rPr>
              <w:drawing>
                <wp:inline distT="0" distB="0" distL="0" distR="0" wp14:anchorId="1EBDB0AC" wp14:editId="2EE3EFCE">
                  <wp:extent cx="2114167" cy="2046514"/>
                  <wp:effectExtent l="0" t="0" r="63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1.jpg"/>
                          <pic:cNvPicPr/>
                        </pic:nvPicPr>
                        <pic:blipFill>
                          <a:blip r:embed="rId20">
                            <a:extLst>
                              <a:ext uri="{28A0092B-C50C-407E-A947-70E740481C1C}">
                                <a14:useLocalDpi xmlns:a14="http://schemas.microsoft.com/office/drawing/2010/main" val="0"/>
                              </a:ext>
                            </a:extLst>
                          </a:blip>
                          <a:stretch>
                            <a:fillRect/>
                          </a:stretch>
                        </pic:blipFill>
                        <pic:spPr>
                          <a:xfrm>
                            <a:off x="0" y="0"/>
                            <a:ext cx="2138118" cy="2069698"/>
                          </a:xfrm>
                          <a:prstGeom prst="rect">
                            <a:avLst/>
                          </a:prstGeom>
                        </pic:spPr>
                      </pic:pic>
                    </a:graphicData>
                  </a:graphic>
                </wp:inline>
              </w:drawing>
            </w:r>
          </w:p>
        </w:tc>
        <w:tc>
          <w:tcPr>
            <w:tcW w:w="0" w:type="auto"/>
          </w:tcPr>
          <w:p w14:paraId="4F067DAB" w14:textId="0F73CB5B"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7457" w:dyaOrig="7226" w14:anchorId="30A0DC43">
                <v:shape id="_x0000_i1028" type="#_x0000_t75" style="width:169.25pt;height:160.8pt" o:ole="">
                  <v:imagedata r:id="rId21" o:title=""/>
                </v:shape>
                <o:OLEObject Type="Embed" ProgID="PBrush" ShapeID="_x0000_i1028" DrawAspect="Content" ObjectID="_1605528442" r:id="rId22"/>
              </w:object>
            </w:r>
          </w:p>
        </w:tc>
      </w:tr>
      <w:tr w:rsidR="008F0A3D" w14:paraId="6A5B7526"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81B222F" w14:textId="3AD1C088" w:rsidR="00BF1C10" w:rsidRDefault="00E56FFF" w:rsidP="00EF73BD">
            <w:pPr>
              <w:ind w:firstLine="0"/>
              <w:jc w:val="center"/>
            </w:pPr>
            <w:r>
              <w:rPr>
                <w:noProof/>
              </w:rPr>
              <w:drawing>
                <wp:inline distT="0" distB="0" distL="0" distR="0" wp14:anchorId="1BD3F182" wp14:editId="797389CC">
                  <wp:extent cx="2162491" cy="1621972"/>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94147" cy="1645715"/>
                          </a:xfrm>
                          <a:prstGeom prst="rect">
                            <a:avLst/>
                          </a:prstGeom>
                        </pic:spPr>
                      </pic:pic>
                    </a:graphicData>
                  </a:graphic>
                </wp:inline>
              </w:drawing>
            </w:r>
          </w:p>
        </w:tc>
        <w:tc>
          <w:tcPr>
            <w:tcW w:w="0" w:type="auto"/>
          </w:tcPr>
          <w:p w14:paraId="53FB4A3A" w14:textId="6D45695C"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91" w:dyaOrig="7123" w14:anchorId="51DA7706">
                <v:shape id="_x0000_i1029" type="#_x0000_t75" style="width:169.3pt;height:127.15pt" o:ole="">
                  <v:imagedata r:id="rId24" o:title=""/>
                </v:shape>
                <o:OLEObject Type="Embed" ProgID="PBrush" ShapeID="_x0000_i1029" DrawAspect="Content" ObjectID="_1605528443" r:id="rId25"/>
              </w:object>
            </w:r>
          </w:p>
        </w:tc>
      </w:tr>
      <w:tr w:rsidR="008F0A3D" w14:paraId="71E1DA74"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1AA2A17" w14:textId="33EC6D08" w:rsidR="00BF1C10" w:rsidRDefault="00956967" w:rsidP="00EF73BD">
            <w:pPr>
              <w:ind w:firstLine="0"/>
              <w:jc w:val="center"/>
            </w:pPr>
            <w:r>
              <w:rPr>
                <w:noProof/>
              </w:rPr>
              <w:drawing>
                <wp:inline distT="0" distB="0" distL="0" distR="0" wp14:anchorId="101F9890" wp14:editId="607A60C0">
                  <wp:extent cx="2094139" cy="2792185"/>
                  <wp:effectExtent l="0" t="0" r="1905" b="825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3.jpg"/>
                          <pic:cNvPicPr/>
                        </pic:nvPicPr>
                        <pic:blipFill>
                          <a:blip r:embed="rId26">
                            <a:extLst>
                              <a:ext uri="{28A0092B-C50C-407E-A947-70E740481C1C}">
                                <a14:useLocalDpi xmlns:a14="http://schemas.microsoft.com/office/drawing/2010/main" val="0"/>
                              </a:ext>
                            </a:extLst>
                          </a:blip>
                          <a:stretch>
                            <a:fillRect/>
                          </a:stretch>
                        </pic:blipFill>
                        <pic:spPr>
                          <a:xfrm>
                            <a:off x="0" y="0"/>
                            <a:ext cx="2111295" cy="2815060"/>
                          </a:xfrm>
                          <a:prstGeom prst="rect">
                            <a:avLst/>
                          </a:prstGeom>
                        </pic:spPr>
                      </pic:pic>
                    </a:graphicData>
                  </a:graphic>
                </wp:inline>
              </w:drawing>
            </w:r>
          </w:p>
        </w:tc>
        <w:tc>
          <w:tcPr>
            <w:tcW w:w="0" w:type="auto"/>
          </w:tcPr>
          <w:p w14:paraId="081D94CB" w14:textId="46C80655" w:rsidR="00BF1C10" w:rsidRDefault="00D270DC" w:rsidP="00AD1CFA">
            <w:pPr>
              <w:keepNext/>
              <w:ind w:firstLine="0"/>
              <w:jc w:val="center"/>
              <w:cnfStyle w:val="000000100000" w:firstRow="0" w:lastRow="0" w:firstColumn="0" w:lastColumn="0" w:oddVBand="0" w:evenVBand="0" w:oddHBand="1" w:evenHBand="0" w:firstRowFirstColumn="0" w:firstRowLastColumn="0" w:lastRowFirstColumn="0" w:lastRowLastColumn="0"/>
            </w:pPr>
            <w:r>
              <w:object w:dxaOrig="7209" w:dyaOrig="9608" w14:anchorId="4D732D27">
                <v:shape id="_x0000_i1030" type="#_x0000_t75" style="width:169.4pt;height:224.35pt" o:ole="">
                  <v:imagedata r:id="rId27" o:title=""/>
                </v:shape>
                <o:OLEObject Type="Embed" ProgID="PBrush" ShapeID="_x0000_i1030" DrawAspect="Content" ObjectID="_1605528444" r:id="rId28"/>
              </w:object>
            </w:r>
          </w:p>
        </w:tc>
      </w:tr>
    </w:tbl>
    <w:p w14:paraId="45A6A48C" w14:textId="6F2DB149" w:rsidR="00AD1CFA" w:rsidRDefault="00AD1CFA">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20</w:t>
      </w:r>
      <w:r w:rsidR="003541C0">
        <w:rPr>
          <w:noProof/>
        </w:rPr>
        <w:fldChar w:fldCharType="end"/>
      </w:r>
      <w:r>
        <w:t xml:space="preserve"> - Training/Validation images and annotations</w:t>
      </w:r>
    </w:p>
    <w:p w14:paraId="229FE35E" w14:textId="617F6750" w:rsidR="007A2DC1" w:rsidRDefault="00DA09E2" w:rsidP="007A2DC1">
      <w:pPr>
        <w:pStyle w:val="Heading3"/>
      </w:pPr>
      <w:r>
        <w:br w:type="page"/>
      </w:r>
      <w:bookmarkStart w:id="30" w:name="_Toc531784748"/>
      <w:r w:rsidR="007A2DC1">
        <w:lastRenderedPageBreak/>
        <w:t xml:space="preserve">5.2.3 Prototype </w:t>
      </w:r>
      <w:r w:rsidR="00AD1CFA">
        <w:t>data</w:t>
      </w:r>
      <w:r w:rsidR="007A2DC1">
        <w:t>flow</w:t>
      </w:r>
      <w:bookmarkEnd w:id="30"/>
    </w:p>
    <w:p w14:paraId="52A46204" w14:textId="3FCEC55D" w:rsidR="006021D1" w:rsidRDefault="003040AF" w:rsidP="007A2DC1">
      <w:r>
        <w:rPr>
          <w:noProof/>
        </w:rPr>
        <mc:AlternateContent>
          <mc:Choice Requires="wps">
            <w:drawing>
              <wp:anchor distT="0" distB="0" distL="114300" distR="114300" simplePos="0" relativeHeight="251836416" behindDoc="0" locked="0" layoutInCell="1" allowOverlap="1" wp14:anchorId="02E7F60D" wp14:editId="423BD404">
                <wp:simplePos x="0" y="0"/>
                <wp:positionH relativeFrom="column">
                  <wp:posOffset>239395</wp:posOffset>
                </wp:positionH>
                <wp:positionV relativeFrom="paragraph">
                  <wp:posOffset>3029494</wp:posOffset>
                </wp:positionV>
                <wp:extent cx="6346190" cy="635"/>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6346190" cy="635"/>
                        </a:xfrm>
                        <a:prstGeom prst="rect">
                          <a:avLst/>
                        </a:prstGeom>
                        <a:solidFill>
                          <a:prstClr val="white"/>
                        </a:solidFill>
                        <a:ln>
                          <a:noFill/>
                        </a:ln>
                      </wps:spPr>
                      <wps:txbx>
                        <w:txbxContent>
                          <w:p w14:paraId="6C8EC25D" w14:textId="7BFBCF10"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21</w:t>
                            </w:r>
                            <w:r w:rsidR="003541C0">
                              <w:rPr>
                                <w:noProof/>
                              </w:rPr>
                              <w:fldChar w:fldCharType="end"/>
                            </w:r>
                            <w:r>
                              <w:t xml:space="preserve"> - Prototype data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7F60D" id="Text Box 132" o:spid="_x0000_s1133" type="#_x0000_t202" style="position:absolute;left:0;text-align:left;margin-left:18.85pt;margin-top:238.55pt;width:499.7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cJAMAIAAGkEAAAOAAAAZHJzL2Uyb0RvYy54bWysVE1v2zAMvQ/YfxB0X5yPNV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" stroked="f">
                <v:textbox style="mso-fit-shape-to-text:t" inset="0,0,0,0">
                  <w:txbxContent>
                    <w:p w14:paraId="6C8EC25D" w14:textId="7BFBCF10"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21</w:t>
                      </w:r>
                      <w:r w:rsidR="003541C0">
                        <w:rPr>
                          <w:noProof/>
                        </w:rPr>
                        <w:fldChar w:fldCharType="end"/>
                      </w:r>
                      <w:r>
                        <w:t xml:space="preserve"> - Prototype dataflow</w:t>
                      </w:r>
                    </w:p>
                  </w:txbxContent>
                </v:textbox>
              </v:shape>
            </w:pict>
          </mc:Fallback>
        </mc:AlternateContent>
      </w:r>
      <w:r>
        <w:rPr>
          <w:noProof/>
        </w:rPr>
        <mc:AlternateContent>
          <mc:Choice Requires="wpg">
            <w:drawing>
              <wp:anchor distT="0" distB="0" distL="114300" distR="114300" simplePos="0" relativeHeight="251834368" behindDoc="0" locked="0" layoutInCell="1" allowOverlap="1" wp14:anchorId="58C3454B" wp14:editId="5204FF9F">
                <wp:simplePos x="0" y="0"/>
                <wp:positionH relativeFrom="column">
                  <wp:posOffset>239395</wp:posOffset>
                </wp:positionH>
                <wp:positionV relativeFrom="paragraph">
                  <wp:posOffset>796744</wp:posOffset>
                </wp:positionV>
                <wp:extent cx="6346190" cy="2220595"/>
                <wp:effectExtent l="0" t="0" r="16510" b="27305"/>
                <wp:wrapTopAndBottom/>
                <wp:docPr id="131" name="Group 131"/>
                <wp:cNvGraphicFramePr/>
                <a:graphic xmlns:a="http://schemas.openxmlformats.org/drawingml/2006/main">
                  <a:graphicData uri="http://schemas.microsoft.com/office/word/2010/wordprocessingGroup">
                    <wpg:wgp>
                      <wpg:cNvGrpSpPr/>
                      <wpg:grpSpPr>
                        <a:xfrm>
                          <a:off x="0" y="0"/>
                          <a:ext cx="6346190" cy="2220595"/>
                          <a:chOff x="0" y="0"/>
                          <a:chExt cx="6346280" cy="2220595"/>
                        </a:xfrm>
                      </wpg:grpSpPr>
                      <wps:wsp>
                        <wps:cNvPr id="127" name="Rectangle 127"/>
                        <wps:cNvSpPr/>
                        <wps:spPr>
                          <a:xfrm>
                            <a:off x="0" y="0"/>
                            <a:ext cx="6346280" cy="2220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001485" y="195942"/>
                            <a:ext cx="4446815" cy="1164318"/>
                          </a:xfrm>
                          <a:prstGeom prst="rect">
                            <a:avLst/>
                          </a:prstGeom>
                        </wps:spPr>
                        <wps:style>
                          <a:lnRef idx="2">
                            <a:schemeClr val="dk1"/>
                          </a:lnRef>
                          <a:fillRef idx="1">
                            <a:schemeClr val="lt1"/>
                          </a:fillRef>
                          <a:effectRef idx="0">
                            <a:schemeClr val="dk1"/>
                          </a:effectRef>
                          <a:fontRef idx="minor">
                            <a:schemeClr val="dk1"/>
                          </a:fontRef>
                        </wps:style>
                        <wps:txbx>
                          <w:txbxContent>
                            <w:p w14:paraId="03187390" w14:textId="7F96B648" w:rsidR="003365EE" w:rsidRDefault="00DD0E2C" w:rsidP="003365EE">
                              <w:pPr>
                                <w:ind w:firstLine="0"/>
                              </w:pPr>
                              <w:r>
                                <w:t>API (hosted on AWS EC2 V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Rectangle 121"/>
                        <wps:cNvSpPr/>
                        <wps:spPr>
                          <a:xfrm>
                            <a:off x="152400" y="1583871"/>
                            <a:ext cx="1186543" cy="272143"/>
                          </a:xfrm>
                          <a:prstGeom prst="rect">
                            <a:avLst/>
                          </a:prstGeom>
                        </wps:spPr>
                        <wps:style>
                          <a:lnRef idx="2">
                            <a:schemeClr val="dk1"/>
                          </a:lnRef>
                          <a:fillRef idx="1">
                            <a:schemeClr val="lt1"/>
                          </a:fillRef>
                          <a:effectRef idx="0">
                            <a:schemeClr val="dk1"/>
                          </a:effectRef>
                          <a:fontRef idx="minor">
                            <a:schemeClr val="dk1"/>
                          </a:fontRef>
                        </wps:style>
                        <wps:txbx>
                          <w:txbxContent>
                            <w:p w14:paraId="60B9AD06" w14:textId="4D3710E7" w:rsidR="00D77317" w:rsidRDefault="00D77317" w:rsidP="00D77317">
                              <w:pPr>
                                <w:ind w:firstLine="0"/>
                                <w:jc w:val="center"/>
                              </w:pPr>
                              <w:r>
                                <w:t>Post Re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338943"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64827BA" w14:textId="0CD8E2FB" w:rsidR="00EF3DEF" w:rsidRDefault="00EF3DEF" w:rsidP="00EF3DEF">
                              <w:pPr>
                                <w:ind w:firstLine="0"/>
                                <w:jc w:val="center"/>
                              </w:pPr>
                              <w:r>
                                <w:t>Base64 image conve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612571"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26DE2BD" w14:textId="02365B2D" w:rsidR="00771757" w:rsidRDefault="00771757" w:rsidP="00771757">
                              <w:pPr>
                                <w:ind w:firstLine="0"/>
                                <w:jc w:val="center"/>
                              </w:pPr>
                              <w:r>
                                <w:t xml:space="preserve">Detect </w:t>
                              </w:r>
                              <w:proofErr w:type="spellStart"/>
                              <w:r>
                                <w:t>Ro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875314"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1CBCB3C3" w14:textId="3769C170" w:rsidR="00771757" w:rsidRDefault="00771757" w:rsidP="00771757">
                              <w:pPr>
                                <w:ind w:firstLine="0"/>
                                <w:jc w:val="center"/>
                              </w:pPr>
                              <w:r>
                                <w:t>Crop Im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5007428" y="1616528"/>
                            <a:ext cx="1186180" cy="271780"/>
                          </a:xfrm>
                          <a:prstGeom prst="rect">
                            <a:avLst/>
                          </a:prstGeom>
                        </wps:spPr>
                        <wps:style>
                          <a:lnRef idx="2">
                            <a:schemeClr val="dk1"/>
                          </a:lnRef>
                          <a:fillRef idx="1">
                            <a:schemeClr val="lt1"/>
                          </a:fillRef>
                          <a:effectRef idx="0">
                            <a:schemeClr val="dk1"/>
                          </a:effectRef>
                          <a:fontRef idx="minor">
                            <a:schemeClr val="dk1"/>
                          </a:fontRef>
                        </wps:style>
                        <wps:txbx>
                          <w:txbxContent>
                            <w:p w14:paraId="29C9FC21" w14:textId="48881B7E" w:rsidR="00771757" w:rsidRDefault="00771757" w:rsidP="00771757">
                              <w:pPr>
                                <w:ind w:firstLine="0"/>
                                <w:jc w:val="center"/>
                              </w:pPr>
                              <w:r>
                                <w:t>JSON return</w:t>
                              </w:r>
                              <w:r w:rsidR="00DD0E2C">
                                <w: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Straight Arrow Connector 128"/>
                        <wps:cNvCnPr/>
                        <wps:spPr>
                          <a:xfrm flipV="1">
                            <a:off x="805543" y="1360714"/>
                            <a:ext cx="152400" cy="1967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9" name="Straight Arrow Connector 129"/>
                        <wps:cNvCnPr/>
                        <wps:spPr>
                          <a:xfrm>
                            <a:off x="1834243" y="1224642"/>
                            <a:ext cx="277585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0" name="Straight Arrow Connector 130"/>
                        <wps:cNvCnPr/>
                        <wps:spPr>
                          <a:xfrm>
                            <a:off x="5448300" y="1393371"/>
                            <a:ext cx="147502" cy="22315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58C3454B" id="Group 131" o:spid="_x0000_s1134" style="position:absolute;left:0;text-align:left;margin-left:18.85pt;margin-top:62.75pt;width:499.7pt;height:174.85pt;z-index:251834368" coordsize="63462,22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">
                <v:rect id="Rectangle 127" o:spid="_x0000_s1135" style="position:absolute;width:63462;height:22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" fillcolor="white [3201]" strokecolor="black [3200]" strokeweight="1pt"/>
                <v:rect id="Rectangle 126" o:spid="_x0000_s1136" style="position:absolute;left:10014;top:1959;width:44469;height:11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" fillcolor="white [3201]" strokecolor="black [3200]" strokeweight="1pt">
                  <v:textbox>
                    <w:txbxContent>
                      <w:p w14:paraId="03187390" w14:textId="7F96B648" w:rsidR="003365EE" w:rsidRDefault="00DD0E2C" w:rsidP="003365EE">
                        <w:pPr>
                          <w:ind w:firstLine="0"/>
                        </w:pPr>
                        <w:r>
                          <w:t>API (hosted on AWS EC2 VM)</w:t>
                        </w:r>
                      </w:p>
                    </w:txbxContent>
                  </v:textbox>
                </v:rect>
                <v:rect id="Rectangle 121" o:spid="_x0000_s1137" style="position:absolute;left:1524;top:15838;width:11865;height: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" fillcolor="white [3201]" strokecolor="black [3200]" strokeweight="1pt">
                  <v:textbox>
                    <w:txbxContent>
                      <w:p w14:paraId="60B9AD06" w14:textId="4D3710E7" w:rsidR="00D77317" w:rsidRDefault="00D77317" w:rsidP="00D77317">
                        <w:pPr>
                          <w:ind w:firstLine="0"/>
                          <w:jc w:val="center"/>
                        </w:pPr>
                        <w:r>
                          <w:t>Post Request</w:t>
                        </w:r>
                      </w:p>
                    </w:txbxContent>
                  </v:textbox>
                </v:rect>
                <v:rect id="Rectangle 122" o:spid="_x0000_s1138" style="position:absolute;left:13389;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" fillcolor="white [3201]" strokecolor="black [3200]" strokeweight="1pt">
                  <v:textbox>
                    <w:txbxContent>
                      <w:p w14:paraId="264827BA" w14:textId="0CD8E2FB" w:rsidR="00EF3DEF" w:rsidRDefault="00EF3DEF" w:rsidP="00EF3DEF">
                        <w:pPr>
                          <w:ind w:firstLine="0"/>
                          <w:jc w:val="center"/>
                        </w:pPr>
                        <w:r>
                          <w:t>Base64 image convert</w:t>
                        </w:r>
                      </w:p>
                    </w:txbxContent>
                  </v:textbox>
                </v:rect>
                <v:rect id="Rectangle 123" o:spid="_x0000_s1139" style="position:absolute;left:26125;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J9VwwAAANwAAAAPAAAAZHJzL2Rvd25yZXYueG1sRE9La8JA&#10;EL4X+h+WKfRWN7Vg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F6CfVcMAAADcAAAADwAA&#10;AAAAAAAAAAAAAAAHAgAAZHJzL2Rvd25yZXYueG1sUEsFBgAAAAADAAMAtwAAAPcCAAAAAA==&#10;" fillcolor="white [3201]" strokecolor="black [3200]" strokeweight="1pt">
                  <v:textbox>
                    <w:txbxContent>
                      <w:p w14:paraId="226DE2BD" w14:textId="02365B2D" w:rsidR="00771757" w:rsidRDefault="00771757" w:rsidP="00771757">
                        <w:pPr>
                          <w:ind w:firstLine="0"/>
                          <w:jc w:val="center"/>
                        </w:pPr>
                        <w:r>
                          <w:t xml:space="preserve">Detect </w:t>
                        </w:r>
                        <w:proofErr w:type="spellStart"/>
                        <w:r>
                          <w:t>RoIs</w:t>
                        </w:r>
                        <w:proofErr w:type="spellEnd"/>
                      </w:p>
                    </w:txbxContent>
                  </v:textbox>
                </v:rect>
                <v:rect id="Rectangle 124" o:spid="_x0000_s1140" style="position:absolute;left:38753;top:6422;width:11861;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QchwwAAANwAAAAPAAAAZHJzL2Rvd25yZXYueG1sRE9La8JA&#10;EL4X+h+WKfRWN5Vi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mEkHIcMAAADcAAAADwAA&#10;AAAAAAAAAAAAAAAHAgAAZHJzL2Rvd25yZXYueG1sUEsFBgAAAAADAAMAtwAAAPcCAAAAAA==&#10;" fillcolor="white [3201]" strokecolor="black [3200]" strokeweight="1pt">
                  <v:textbox>
                    <w:txbxContent>
                      <w:p w14:paraId="1CBCB3C3" w14:textId="3769C170" w:rsidR="00771757" w:rsidRDefault="00771757" w:rsidP="00771757">
                        <w:pPr>
                          <w:ind w:firstLine="0"/>
                          <w:jc w:val="center"/>
                        </w:pPr>
                        <w:r>
                          <w:t>Crop Images</w:t>
                        </w:r>
                      </w:p>
                    </w:txbxContent>
                  </v:textbox>
                </v:rect>
                <v:rect id="Rectangle 125" o:spid="_x0000_s1141" style="position:absolute;left:50074;top:16165;width:11862;height:2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aK6wwAAANwAAAAPAAAAZHJzL2Rvd25yZXYueG1sRE9La8JA&#10;EL4X+h+WKfRWNxVq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9wWiusMAAADcAAAADwAA&#10;AAAAAAAAAAAAAAAHAgAAZHJzL2Rvd25yZXYueG1sUEsFBgAAAAADAAMAtwAAAPcCAAAAAA==&#10;" fillcolor="white [3201]" strokecolor="black [3200]" strokeweight="1pt">
                  <v:textbox>
                    <w:txbxContent>
                      <w:p w14:paraId="29C9FC21" w14:textId="48881B7E" w:rsidR="00771757" w:rsidRDefault="00771757" w:rsidP="00771757">
                        <w:pPr>
                          <w:ind w:firstLine="0"/>
                          <w:jc w:val="center"/>
                        </w:pPr>
                        <w:r>
                          <w:t>JSON return</w:t>
                        </w:r>
                        <w:r w:rsidR="00DD0E2C">
                          <w:t>ed</w:t>
                        </w:r>
                      </w:p>
                    </w:txbxContent>
                  </v:textbox>
                </v:rect>
                <v:shape id="Straight Arrow Connector 128" o:spid="_x0000_s1142" type="#_x0000_t32" style="position:absolute;left:8055;top:13607;width:1524;height:1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" strokecolor="black [3200]" strokeweight="1.5pt">
                  <v:stroke endarrow="block" joinstyle="miter"/>
                </v:shape>
                <v:shape id="Straight Arrow Connector 129" o:spid="_x0000_s1143" type="#_x0000_t32" style="position:absolute;left:18342;top:12246;width:277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" strokecolor="black [3200]" strokeweight="1.5pt">
                  <v:stroke endarrow="block" joinstyle="miter"/>
                </v:shape>
                <v:shape id="Straight Arrow Connector 130" o:spid="_x0000_s1144" type="#_x0000_t32" style="position:absolute;left:54483;top:13933;width:1475;height:22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" strokecolor="black [3200]" strokeweight="1.5pt">
                  <v:stroke endarrow="block" joinstyle="miter"/>
                </v:shape>
                <w10:wrap type="topAndBottom"/>
              </v:group>
            </w:pict>
          </mc:Fallback>
        </mc:AlternateContent>
      </w:r>
      <w:r w:rsidR="007A2DC1">
        <w:t xml:space="preserve">The prototype has a relatively simple </w:t>
      </w:r>
      <w:proofErr w:type="gramStart"/>
      <w:r w:rsidR="00AD1CFA">
        <w:t>data</w:t>
      </w:r>
      <w:r w:rsidR="007A2DC1">
        <w:t>flow</w:t>
      </w:r>
      <w:r w:rsidR="0070686E">
        <w:t>,</w:t>
      </w:r>
      <w:proofErr w:type="gramEnd"/>
      <w:r w:rsidR="007A2DC1">
        <w:t xml:space="preserve"> however</w:t>
      </w:r>
      <w:r w:rsidR="0070686E">
        <w:t>,</w:t>
      </w:r>
      <w:r w:rsidR="007A2DC1">
        <w:t xml:space="preserve"> it tests many different pieces of the infrastructure as well as testing different methods of training </w:t>
      </w:r>
      <w:r w:rsidR="0070686E">
        <w:t>the required</w:t>
      </w:r>
      <w:r w:rsidR="007A2DC1">
        <w:t xml:space="preserve"> ML models.</w:t>
      </w:r>
      <w:r w:rsidR="00AD1CFA">
        <w:t xml:space="preserve"> The dataflow is outlined in figure 2</w:t>
      </w:r>
      <w:r w:rsidR="005676DE">
        <w:t>1</w:t>
      </w:r>
      <w:r w:rsidR="00AD1CFA">
        <w:t xml:space="preserve"> below.</w:t>
      </w:r>
    </w:p>
    <w:p w14:paraId="51A75348" w14:textId="77777777" w:rsidR="003040AF" w:rsidRDefault="003040AF" w:rsidP="007A2DC1"/>
    <w:p w14:paraId="3C53D122" w14:textId="77777777" w:rsidR="00F3152F" w:rsidRDefault="00F3152F" w:rsidP="00F3152F">
      <w:pPr>
        <w:pStyle w:val="Heading2"/>
      </w:pPr>
      <w:bookmarkStart w:id="31" w:name="_Toc531784749"/>
      <w:r>
        <w:t>5.3 Issues in prototype development</w:t>
      </w:r>
      <w:bookmarkEnd w:id="31"/>
    </w:p>
    <w:p w14:paraId="69D1174F" w14:textId="2F12C88F" w:rsidR="006A4D5C" w:rsidRDefault="00F3152F" w:rsidP="00F3152F">
      <w:r>
        <w:t xml:space="preserve">As was to be expected at this stage of development, some issues were encountered when </w:t>
      </w:r>
      <w:r w:rsidR="005819DB">
        <w:t>developing the initial prototype.</w:t>
      </w:r>
      <w:r w:rsidR="00927D1D">
        <w:t xml:space="preserve"> The first major hurdle to this part of the project was the time it took from beginning of development to understanding the </w:t>
      </w:r>
      <w:r w:rsidR="00F332FC">
        <w:t xml:space="preserve">how to fully use the mask R-CNN library. This turned out to require </w:t>
      </w:r>
      <w:r w:rsidR="007A3E44">
        <w:t xml:space="preserve">a week’s work </w:t>
      </w:r>
      <w:r w:rsidR="00F1012A">
        <w:t xml:space="preserve">for the developer </w:t>
      </w:r>
      <w:r w:rsidR="007A3E44">
        <w:t xml:space="preserve">to </w:t>
      </w:r>
      <w:r w:rsidR="00290CD1">
        <w:t>develop a working knowledge of</w:t>
      </w:r>
      <w:r w:rsidR="007A3E44">
        <w:t xml:space="preserve"> </w:t>
      </w:r>
      <w:proofErr w:type="spellStart"/>
      <w:r w:rsidR="007A3E44">
        <w:t>tensorflow</w:t>
      </w:r>
      <w:proofErr w:type="spellEnd"/>
      <w:r w:rsidR="007A3E44">
        <w:t xml:space="preserve">, matplotlib, and the R-CNN library itself. This is </w:t>
      </w:r>
      <w:r w:rsidR="00270354">
        <w:t xml:space="preserve">something </w:t>
      </w:r>
      <w:r w:rsidR="00290CD1">
        <w:t>the author</w:t>
      </w:r>
      <w:r w:rsidR="00270354">
        <w:t xml:space="preserve"> did not foresee during planning and unfortunately because of this, </w:t>
      </w:r>
      <w:r w:rsidR="00290CD1">
        <w:t>the project is</w:t>
      </w:r>
      <w:r w:rsidR="00270354">
        <w:t xml:space="preserve"> now one week behind schedule. </w:t>
      </w:r>
    </w:p>
    <w:p w14:paraId="1A565735" w14:textId="18FBAA83" w:rsidR="000D6164" w:rsidRDefault="006A4D5C" w:rsidP="00F3152F">
      <w:r>
        <w:t xml:space="preserve">Another issue that arose was the training of the model itself. </w:t>
      </w:r>
      <w:r w:rsidR="00290CD1">
        <w:t>The author</w:t>
      </w:r>
      <w:r>
        <w:t xml:space="preserve"> had outlined this in the risk assessment and was </w:t>
      </w:r>
      <w:r w:rsidR="005F519E">
        <w:t>a</w:t>
      </w:r>
      <w:r>
        <w:t xml:space="preserve"> major risk </w:t>
      </w:r>
      <w:r w:rsidR="005F519E">
        <w:t>he</w:t>
      </w:r>
      <w:r>
        <w:t xml:space="preserve"> was testing with the </w:t>
      </w:r>
      <w:r w:rsidR="000F7AFB">
        <w:t xml:space="preserve">prototype. </w:t>
      </w:r>
      <w:r w:rsidR="005F519E">
        <w:t>The author</w:t>
      </w:r>
      <w:r w:rsidR="000F7AFB">
        <w:t xml:space="preserve"> acted out the </w:t>
      </w:r>
      <w:r w:rsidR="00013456">
        <w:t>mitigation</w:t>
      </w:r>
      <w:r w:rsidR="000F7AFB">
        <w:t xml:space="preserve"> plan that was in place and after </w:t>
      </w:r>
      <w:r w:rsidR="003B6E8D">
        <w:t xml:space="preserve">noticing that the VM </w:t>
      </w:r>
      <w:r w:rsidR="003B575B">
        <w:t>he</w:t>
      </w:r>
      <w:r w:rsidR="003B6E8D">
        <w:t xml:space="preserve"> had setup for </w:t>
      </w:r>
      <w:r w:rsidR="003B575B">
        <w:t>the</w:t>
      </w:r>
      <w:r w:rsidR="003B6E8D">
        <w:t xml:space="preserve"> API was not able to use compute resources (more on this later), </w:t>
      </w:r>
      <w:r w:rsidR="003B575B">
        <w:t>he</w:t>
      </w:r>
      <w:r w:rsidR="003B6E8D">
        <w:t xml:space="preserve"> transferred learning onto my local machine. Through this machine </w:t>
      </w:r>
      <w:r w:rsidR="003B575B">
        <w:t>the author</w:t>
      </w:r>
      <w:r w:rsidR="003B6E8D">
        <w:t xml:space="preserve"> was able to pool more resources and was able to train the R-CNN model with the training dataset. A large issue with this was that while training, </w:t>
      </w:r>
      <w:r w:rsidR="003B575B">
        <w:t>he</w:t>
      </w:r>
      <w:r w:rsidR="003B6E8D">
        <w:t xml:space="preserve"> was not able to complete work on </w:t>
      </w:r>
      <w:r w:rsidR="003B575B">
        <w:t>his</w:t>
      </w:r>
      <w:r w:rsidR="003B6E8D">
        <w:t xml:space="preserve"> local machine. Depending on the training time this would not normally be an issue however, the model’s estimated training time per epoch was </w:t>
      </w:r>
      <w:r w:rsidR="0069072E">
        <w:t xml:space="preserve">2.5 hours. In completing 17 epochs, </w:t>
      </w:r>
      <w:r w:rsidR="00D96A98">
        <w:t>the local</w:t>
      </w:r>
      <w:r w:rsidR="0069072E">
        <w:t xml:space="preserve"> machine was unable to be worked on for 2 days. </w:t>
      </w:r>
    </w:p>
    <w:p w14:paraId="1882DAF0" w14:textId="00C6C39A" w:rsidR="00224B06" w:rsidRDefault="000D6164" w:rsidP="00F3152F">
      <w:r>
        <w:t xml:space="preserve">This training time did not introduce unforeseen issues due to planning on </w:t>
      </w:r>
      <w:r w:rsidR="00D96A98">
        <w:t>the author’s</w:t>
      </w:r>
      <w:r>
        <w:t xml:space="preserve"> part for this. It does however point to what will be a larger problem going forward where there is more pressure to </w:t>
      </w:r>
      <w:r w:rsidR="00A0043E">
        <w:t xml:space="preserve">have </w:t>
      </w:r>
      <w:r w:rsidR="00BE22EE">
        <w:t xml:space="preserve">as much uptime on </w:t>
      </w:r>
      <w:r w:rsidR="00D96A98">
        <w:t>the</w:t>
      </w:r>
      <w:r w:rsidR="00BE22EE">
        <w:t xml:space="preserve"> local machine as possible. To mitigate this, </w:t>
      </w:r>
      <w:r w:rsidR="00D96A98">
        <w:t>the developer</w:t>
      </w:r>
      <w:r w:rsidR="00BE22EE">
        <w:t xml:space="preserve"> took 3 days to setup a separate EC2 instance that allows for better GPU compute resources. </w:t>
      </w:r>
      <w:r w:rsidR="008E7FE0">
        <w:t>In addition, it</w:t>
      </w:r>
      <w:r w:rsidR="00BE22EE">
        <w:t xml:space="preserve"> increased the VM RAM from 1GB to </w:t>
      </w:r>
      <w:r w:rsidR="003E6B91">
        <w:t>61</w:t>
      </w:r>
      <w:r w:rsidR="00BE22EE">
        <w:t xml:space="preserve">GB, and 1 available core to </w:t>
      </w:r>
      <w:r w:rsidR="008E7FE0">
        <w:t>4</w:t>
      </w:r>
      <w:r w:rsidR="00D0614C">
        <w:t>. This</w:t>
      </w:r>
      <w:r w:rsidR="008E7FE0">
        <w:t xml:space="preserve"> dropp</w:t>
      </w:r>
      <w:r w:rsidR="00D0614C">
        <w:t>ed</w:t>
      </w:r>
      <w:r w:rsidR="008E7FE0">
        <w:t xml:space="preserve"> epoch train times to 12-25 minutes</w:t>
      </w:r>
      <w:r w:rsidR="007654B5">
        <w:t xml:space="preserve"> even when poorly optimized</w:t>
      </w:r>
      <w:r w:rsidR="008E7FE0">
        <w:t>.</w:t>
      </w:r>
      <w:r w:rsidR="00224B06">
        <w:t xml:space="preserve"> More development</w:t>
      </w:r>
      <w:r w:rsidR="00D0614C">
        <w:t xml:space="preserve"> time</w:t>
      </w:r>
      <w:r w:rsidR="00224B06">
        <w:t xml:space="preserve"> will be focused on optimizing training configurations to make full use of the new instance going forward.</w:t>
      </w:r>
    </w:p>
    <w:p w14:paraId="054B082F" w14:textId="2468B464" w:rsidR="007A2DC1" w:rsidRDefault="001A359A" w:rsidP="00F3152F">
      <w:r>
        <w:t xml:space="preserve">The final hurdle to the prototype was the API instance in the cloud. When everything was </w:t>
      </w:r>
      <w:proofErr w:type="gramStart"/>
      <w:r>
        <w:t>complete</w:t>
      </w:r>
      <w:proofErr w:type="gramEnd"/>
      <w:r>
        <w:t xml:space="preserve"> and the </w:t>
      </w:r>
      <w:r w:rsidR="00B55BDD">
        <w:t xml:space="preserve">code was ready to be moved into the VM, it was found that the VM did not have enough memory to complete an </w:t>
      </w:r>
      <w:r w:rsidR="009E2ACF">
        <w:t xml:space="preserve">analysis on a single image. Due to the nature of EC2 instances, </w:t>
      </w:r>
      <w:r w:rsidR="00D0614C">
        <w:t>the author</w:t>
      </w:r>
      <w:r w:rsidR="009E2ACF">
        <w:t xml:space="preserve"> could have upgraded the memory at cost</w:t>
      </w:r>
      <w:r w:rsidR="00D0614C">
        <w:t xml:space="preserve">. Instead, </w:t>
      </w:r>
      <w:r w:rsidR="00B25A99">
        <w:t>he</w:t>
      </w:r>
      <w:r w:rsidR="009E2ACF">
        <w:t xml:space="preserve"> looked for a </w:t>
      </w:r>
      <w:r w:rsidR="007A0E8D">
        <w:t xml:space="preserve">cheaper solution </w:t>
      </w:r>
      <w:r w:rsidR="00B25A99">
        <w:t>at</w:t>
      </w:r>
      <w:r w:rsidR="007A0E8D">
        <w:t xml:space="preserve"> this point in development</w:t>
      </w:r>
      <w:r w:rsidR="00D0614C">
        <w:t xml:space="preserve"> to</w:t>
      </w:r>
      <w:r w:rsidR="007A0E8D">
        <w:t xml:space="preserve"> avoid large personal cost. </w:t>
      </w:r>
      <w:r w:rsidR="00B25A99">
        <w:t>He</w:t>
      </w:r>
      <w:r w:rsidR="00013456">
        <w:t xml:space="preserve"> came across a technique called swap files that allow the allocation of additional memory at the cost of performance. This performance drop is caused by the offloading of memory to the hard disk. The performance drop is acceptable at this point in the development.</w:t>
      </w:r>
      <w:r w:rsidR="00E3517E">
        <w:t xml:space="preserve"> A larger instance will be used for the final product demonstration.</w:t>
      </w:r>
      <w:r w:rsidR="007A2DC1">
        <w:br w:type="page"/>
      </w:r>
    </w:p>
    <w:p w14:paraId="15C9DA6E" w14:textId="77777777" w:rsidR="007A2DC1" w:rsidRDefault="007A2DC1" w:rsidP="007A2DC1"/>
    <w:p w14:paraId="70BB9D97" w14:textId="28128495" w:rsidR="00EC2B7B" w:rsidRDefault="008C5C6D" w:rsidP="00D83E93">
      <w:pPr>
        <w:pStyle w:val="Heading1"/>
      </w:pPr>
      <w:bookmarkStart w:id="32" w:name="_Toc531784750"/>
      <w:r w:rsidRPr="005712AE">
        <w:t xml:space="preserve">6. </w:t>
      </w:r>
      <w:r w:rsidR="00EC2B7B" w:rsidRPr="005712AE">
        <w:t>References</w:t>
      </w:r>
      <w:bookmarkEnd w:id="32"/>
    </w:p>
    <w:p w14:paraId="6F01BE89" w14:textId="38235C45" w:rsidR="00820DE8" w:rsidRPr="00820DE8" w:rsidRDefault="007734DE" w:rsidP="00820DE8">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20DE8" w:rsidRPr="00820DE8">
        <w:rPr>
          <w:rFonts w:ascii="Calibri" w:hAnsi="Calibri" w:cs="Calibri"/>
          <w:noProof/>
          <w:szCs w:val="24"/>
        </w:rPr>
        <w:t>[1]</w:t>
      </w:r>
      <w:r w:rsidR="00820DE8" w:rsidRPr="00820DE8">
        <w:rPr>
          <w:rFonts w:ascii="Calibri" w:hAnsi="Calibri" w:cs="Calibri"/>
          <w:noProof/>
          <w:szCs w:val="24"/>
        </w:rPr>
        <w:tab/>
        <w:t xml:space="preserve">A. Grossman, </w:t>
      </w:r>
      <w:r w:rsidR="00820DE8" w:rsidRPr="00820DE8">
        <w:rPr>
          <w:rFonts w:ascii="Calibri" w:hAnsi="Calibri" w:cs="Calibri"/>
          <w:i/>
          <w:iCs/>
          <w:noProof/>
          <w:szCs w:val="24"/>
        </w:rPr>
        <w:t>Postmortems from game developers</w:t>
      </w:r>
      <w:r w:rsidR="00820DE8" w:rsidRPr="00820DE8">
        <w:rPr>
          <w:rFonts w:ascii="Calibri" w:hAnsi="Calibri" w:cs="Calibri"/>
          <w:noProof/>
          <w:szCs w:val="24"/>
        </w:rPr>
        <w:t>. 2004.</w:t>
      </w:r>
    </w:p>
    <w:p w14:paraId="30F78FC5"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w:t>
      </w:r>
      <w:r w:rsidRPr="00820DE8">
        <w:rPr>
          <w:rFonts w:ascii="Calibri" w:hAnsi="Calibri" w:cs="Calibri"/>
          <w:noProof/>
          <w:szCs w:val="24"/>
        </w:rPr>
        <w:tab/>
        <w:t>S. Suwajanakorn, N. Snavely, J. Tompson, and M. Norouzi, “Discovery of Latent 3D Keypoints via End-to-end Geometric Reasoning,” no. 1, pp. 1–13, 2018.</w:t>
      </w:r>
    </w:p>
    <w:p w14:paraId="2453581A"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3]</w:t>
      </w:r>
      <w:r w:rsidRPr="00820DE8">
        <w:rPr>
          <w:rFonts w:ascii="Calibri" w:hAnsi="Calibri" w:cs="Calibri"/>
          <w:noProof/>
          <w:szCs w:val="24"/>
        </w:rPr>
        <w:tab/>
        <w:t xml:space="preserve">K. He, G. Gkioxari, P. Dollar, and R. Girshick, “Mask R-CNN,” in </w:t>
      </w:r>
      <w:r w:rsidRPr="00820DE8">
        <w:rPr>
          <w:rFonts w:ascii="Calibri" w:hAnsi="Calibri" w:cs="Calibri"/>
          <w:i/>
          <w:iCs/>
          <w:noProof/>
          <w:szCs w:val="24"/>
        </w:rPr>
        <w:t>Proceedings of the IEEE International Conference on Computer Vision</w:t>
      </w:r>
      <w:r w:rsidRPr="00820DE8">
        <w:rPr>
          <w:rFonts w:ascii="Calibri" w:hAnsi="Calibri" w:cs="Calibri"/>
          <w:noProof/>
          <w:szCs w:val="24"/>
        </w:rPr>
        <w:t>, 2017, vol. 2017–Octob, pp. 2980–2988.</w:t>
      </w:r>
    </w:p>
    <w:p w14:paraId="2C67A7A0"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4]</w:t>
      </w:r>
      <w:r w:rsidRPr="00820DE8">
        <w:rPr>
          <w:rFonts w:ascii="Calibri" w:hAnsi="Calibri" w:cs="Calibri"/>
          <w:noProof/>
          <w:szCs w:val="24"/>
        </w:rPr>
        <w:tab/>
        <w:t xml:space="preserve">A. Kundu, Y. Li, and J. M. Rehg, “3D-RCNN: Instance-level 3D Object Reconstruction via Render-and-Compare,” </w:t>
      </w:r>
      <w:r w:rsidRPr="00820DE8">
        <w:rPr>
          <w:rFonts w:ascii="Calibri" w:hAnsi="Calibri" w:cs="Calibri"/>
          <w:i/>
          <w:iCs/>
          <w:noProof/>
          <w:szCs w:val="24"/>
        </w:rPr>
        <w:t>Cvpr</w:t>
      </w:r>
      <w:r w:rsidRPr="00820DE8">
        <w:rPr>
          <w:rFonts w:ascii="Calibri" w:hAnsi="Calibri" w:cs="Calibri"/>
          <w:noProof/>
          <w:szCs w:val="24"/>
        </w:rPr>
        <w:t>, 2018.</w:t>
      </w:r>
    </w:p>
    <w:p w14:paraId="1F967839"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5]</w:t>
      </w:r>
      <w:r w:rsidRPr="00820DE8">
        <w:rPr>
          <w:rFonts w:ascii="Calibri" w:hAnsi="Calibri" w:cs="Calibri"/>
          <w:noProof/>
          <w:szCs w:val="24"/>
        </w:rPr>
        <w:tab/>
        <w:t xml:space="preserve">R. Girshick, “Fast R-CNN,” in </w:t>
      </w:r>
      <w:r w:rsidRPr="00820DE8">
        <w:rPr>
          <w:rFonts w:ascii="Calibri" w:hAnsi="Calibri" w:cs="Calibri"/>
          <w:i/>
          <w:iCs/>
          <w:noProof/>
          <w:szCs w:val="24"/>
        </w:rPr>
        <w:t>Proceedings of the IEEE International Conference on Computer Vision</w:t>
      </w:r>
      <w:r w:rsidRPr="00820DE8">
        <w:rPr>
          <w:rFonts w:ascii="Calibri" w:hAnsi="Calibri" w:cs="Calibri"/>
          <w:noProof/>
          <w:szCs w:val="24"/>
        </w:rPr>
        <w:t>, 2015, vol. 2015 Inter, pp. 1440–1448.</w:t>
      </w:r>
    </w:p>
    <w:p w14:paraId="6A8EE70A"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6]</w:t>
      </w:r>
      <w:r w:rsidRPr="00820DE8">
        <w:rPr>
          <w:rFonts w:ascii="Calibri" w:hAnsi="Calibri" w:cs="Calibri"/>
          <w:noProof/>
          <w:szCs w:val="24"/>
        </w:rPr>
        <w:tab/>
        <w:t xml:space="preserve">M. Andriluka, S. Roth, and B. Schiele, “Pictorial structures revisited: People detection and articulated pose estimation,” in </w:t>
      </w:r>
      <w:r w:rsidRPr="00820DE8">
        <w:rPr>
          <w:rFonts w:ascii="Calibri" w:hAnsi="Calibri" w:cs="Calibri"/>
          <w:i/>
          <w:iCs/>
          <w:noProof/>
          <w:szCs w:val="24"/>
        </w:rPr>
        <w:t>2009 IEEE Computer Society Conference on Computer Vision and Pattern Recognition Workshops, CVPR Workshops 2009</w:t>
      </w:r>
      <w:r w:rsidRPr="00820DE8">
        <w:rPr>
          <w:rFonts w:ascii="Calibri" w:hAnsi="Calibri" w:cs="Calibri"/>
          <w:noProof/>
          <w:szCs w:val="24"/>
        </w:rPr>
        <w:t>, 2009.</w:t>
      </w:r>
    </w:p>
    <w:p w14:paraId="07425DA7"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7]</w:t>
      </w:r>
      <w:r w:rsidRPr="00820DE8">
        <w:rPr>
          <w:rFonts w:ascii="Calibri" w:hAnsi="Calibri" w:cs="Calibri"/>
          <w:noProof/>
          <w:szCs w:val="24"/>
        </w:rPr>
        <w:tab/>
        <w:t xml:space="preserve">P. F. Felzenszwalb and D. P. Huttenlocher, “Pictorial structures for object recognition,” </w:t>
      </w:r>
      <w:r w:rsidRPr="00820DE8">
        <w:rPr>
          <w:rFonts w:ascii="Calibri" w:hAnsi="Calibri" w:cs="Calibri"/>
          <w:i/>
          <w:iCs/>
          <w:noProof/>
          <w:szCs w:val="24"/>
        </w:rPr>
        <w:t>Int. J. Comput. Vis.</w:t>
      </w:r>
      <w:r w:rsidRPr="00820DE8">
        <w:rPr>
          <w:rFonts w:ascii="Calibri" w:hAnsi="Calibri" w:cs="Calibri"/>
          <w:noProof/>
          <w:szCs w:val="24"/>
        </w:rPr>
        <w:t>, 2005.</w:t>
      </w:r>
    </w:p>
    <w:p w14:paraId="180F7C2E"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8]</w:t>
      </w:r>
      <w:r w:rsidRPr="00820DE8">
        <w:rPr>
          <w:rFonts w:ascii="Calibri" w:hAnsi="Calibri" w:cs="Calibri"/>
          <w:noProof/>
          <w:szCs w:val="24"/>
        </w:rPr>
        <w:tab/>
        <w:t xml:space="preserve">L. Sigal and M. J. Black, “Measure locally, reason globally: Occlusion-sensitive articulated pose estimation,” in </w:t>
      </w:r>
      <w:r w:rsidRPr="00820DE8">
        <w:rPr>
          <w:rFonts w:ascii="Calibri" w:hAnsi="Calibri" w:cs="Calibri"/>
          <w:i/>
          <w:iCs/>
          <w:noProof/>
          <w:szCs w:val="24"/>
        </w:rPr>
        <w:t>Proceedings of the IEEE Computer Society Conference on Computer Vision and Pattern Recognition</w:t>
      </w:r>
      <w:r w:rsidRPr="00820DE8">
        <w:rPr>
          <w:rFonts w:ascii="Calibri" w:hAnsi="Calibri" w:cs="Calibri"/>
          <w:noProof/>
          <w:szCs w:val="24"/>
        </w:rPr>
        <w:t>, 2006.</w:t>
      </w:r>
    </w:p>
    <w:p w14:paraId="251BA024"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9]</w:t>
      </w:r>
      <w:r w:rsidRPr="00820DE8">
        <w:rPr>
          <w:rFonts w:ascii="Calibri" w:hAnsi="Calibri" w:cs="Calibri"/>
          <w:noProof/>
          <w:szCs w:val="24"/>
        </w:rPr>
        <w:tab/>
        <w:t xml:space="preserve">R. Girshick, J. Donahue, T. Darrell, and J. Malik, “Rich Feature Hierarchies for Accurate Object Detection and Semantic Segmentation Rich Feature Hierarchies for Accurate Object Detection and Semantic Segmentation,” in </w:t>
      </w:r>
      <w:r w:rsidRPr="00820DE8">
        <w:rPr>
          <w:rFonts w:ascii="Calibri" w:hAnsi="Calibri" w:cs="Calibri"/>
          <w:i/>
          <w:iCs/>
          <w:noProof/>
          <w:szCs w:val="24"/>
        </w:rPr>
        <w:t>Proceedings of the IEEE conference on computer vision and pattern recognition</w:t>
      </w:r>
      <w:r w:rsidRPr="00820DE8">
        <w:rPr>
          <w:rFonts w:ascii="Calibri" w:hAnsi="Calibri" w:cs="Calibri"/>
          <w:noProof/>
          <w:szCs w:val="24"/>
        </w:rPr>
        <w:t>, 2012, pp. 2–9.</w:t>
      </w:r>
    </w:p>
    <w:p w14:paraId="2FDB5E18"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0]</w:t>
      </w:r>
      <w:r w:rsidRPr="00820DE8">
        <w:rPr>
          <w:rFonts w:ascii="Calibri" w:hAnsi="Calibri" w:cs="Calibri"/>
          <w:noProof/>
          <w:szCs w:val="24"/>
        </w:rPr>
        <w:tab/>
        <w:t>B. Alexe, S. Member, and T. Deselaers, “Measuring the Objectness of Image Windows,” vol. 34, no. 11, pp. 2189–2202, 2012.</w:t>
      </w:r>
    </w:p>
    <w:p w14:paraId="0DB59078"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1]</w:t>
      </w:r>
      <w:r w:rsidRPr="00820DE8">
        <w:rPr>
          <w:rFonts w:ascii="Calibri" w:hAnsi="Calibri" w:cs="Calibri"/>
          <w:noProof/>
          <w:szCs w:val="24"/>
        </w:rPr>
        <w:tab/>
        <w:t>P. Arbel, J. T. Barron, and U. Polit, “Multiscale Combinatorial Grouping,” vol. 500.</w:t>
      </w:r>
    </w:p>
    <w:p w14:paraId="09740598"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2]</w:t>
      </w:r>
      <w:r w:rsidRPr="00820DE8">
        <w:rPr>
          <w:rFonts w:ascii="Calibri" w:hAnsi="Calibri" w:cs="Calibri"/>
          <w:noProof/>
          <w:szCs w:val="24"/>
        </w:rPr>
        <w:tab/>
        <w:t>I. Endres and D. Hoiem, “Category Independent Object Proposals.”</w:t>
      </w:r>
    </w:p>
    <w:p w14:paraId="43073BF6"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3]</w:t>
      </w:r>
      <w:r w:rsidRPr="00820DE8">
        <w:rPr>
          <w:rFonts w:ascii="Calibri" w:hAnsi="Calibri" w:cs="Calibri"/>
          <w:noProof/>
          <w:szCs w:val="24"/>
        </w:rPr>
        <w:tab/>
        <w:t xml:space="preserve">K. He, X. Zhang, S. Ren, and J. Sun, “Spatial Pyramid Pooling in Deep Convolutional Networks for Visual Recognition,” </w:t>
      </w:r>
      <w:r w:rsidRPr="00820DE8">
        <w:rPr>
          <w:rFonts w:ascii="Calibri" w:hAnsi="Calibri" w:cs="Calibri"/>
          <w:i/>
          <w:iCs/>
          <w:noProof/>
          <w:szCs w:val="24"/>
        </w:rPr>
        <w:t>IEEE Trans. Pattern Anal. Mach. Intell.</w:t>
      </w:r>
      <w:r w:rsidRPr="00820DE8">
        <w:rPr>
          <w:rFonts w:ascii="Calibri" w:hAnsi="Calibri" w:cs="Calibri"/>
          <w:noProof/>
          <w:szCs w:val="24"/>
        </w:rPr>
        <w:t>, vol. 37, no. 9, pp. 1904–1916, 2015.</w:t>
      </w:r>
    </w:p>
    <w:p w14:paraId="07941880"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4]</w:t>
      </w:r>
      <w:r w:rsidRPr="00820DE8">
        <w:rPr>
          <w:rFonts w:ascii="Calibri" w:hAnsi="Calibri" w:cs="Calibri"/>
          <w:noProof/>
          <w:szCs w:val="24"/>
        </w:rPr>
        <w:tab/>
        <w:t xml:space="preserve">E. Shelhamer, J. Long, and T. Darrell, “Fully Convolutional Networks for Semantic Segmentation,” </w:t>
      </w:r>
      <w:r w:rsidRPr="00820DE8">
        <w:rPr>
          <w:rFonts w:ascii="Calibri" w:hAnsi="Calibri" w:cs="Calibri"/>
          <w:i/>
          <w:iCs/>
          <w:noProof/>
          <w:szCs w:val="24"/>
        </w:rPr>
        <w:t>IEEE Trans. Pattern Anal. Mach. Intell.</w:t>
      </w:r>
      <w:r w:rsidRPr="00820DE8">
        <w:rPr>
          <w:rFonts w:ascii="Calibri" w:hAnsi="Calibri" w:cs="Calibri"/>
          <w:noProof/>
          <w:szCs w:val="24"/>
        </w:rPr>
        <w:t>, 2017.</w:t>
      </w:r>
    </w:p>
    <w:p w14:paraId="577C8897"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5]</w:t>
      </w:r>
      <w:r w:rsidRPr="00820DE8">
        <w:rPr>
          <w:rFonts w:ascii="Calibri" w:hAnsi="Calibri" w:cs="Calibri"/>
          <w:noProof/>
          <w:szCs w:val="24"/>
        </w:rPr>
        <w:tab/>
        <w:t xml:space="preserve">S. E. Wei, V. Ramakrishna, T. Kanade, and Y. Sheikh, “Convolutional pose machines,” in </w:t>
      </w:r>
      <w:r w:rsidRPr="00820DE8">
        <w:rPr>
          <w:rFonts w:ascii="Calibri" w:hAnsi="Calibri" w:cs="Calibri"/>
          <w:i/>
          <w:iCs/>
          <w:noProof/>
          <w:szCs w:val="24"/>
        </w:rPr>
        <w:t>Proceedings of the IEEE Computer Society Conference on Computer Vision and Pattern Recognition</w:t>
      </w:r>
      <w:r w:rsidRPr="00820DE8">
        <w:rPr>
          <w:rFonts w:ascii="Calibri" w:hAnsi="Calibri" w:cs="Calibri"/>
          <w:noProof/>
          <w:szCs w:val="24"/>
        </w:rPr>
        <w:t>, 2016.</w:t>
      </w:r>
    </w:p>
    <w:p w14:paraId="5F90FB7F"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6]</w:t>
      </w:r>
      <w:r w:rsidRPr="00820DE8">
        <w:rPr>
          <w:rFonts w:ascii="Calibri" w:hAnsi="Calibri" w:cs="Calibri"/>
          <w:noProof/>
          <w:szCs w:val="24"/>
        </w:rPr>
        <w:tab/>
        <w:t xml:space="preserve">X. Lan and D. P. Huttenlocher, “Beyond trees: Common-factor models for 2D human pose recovery,” in </w:t>
      </w:r>
      <w:r w:rsidRPr="00820DE8">
        <w:rPr>
          <w:rFonts w:ascii="Calibri" w:hAnsi="Calibri" w:cs="Calibri"/>
          <w:i/>
          <w:iCs/>
          <w:noProof/>
          <w:szCs w:val="24"/>
        </w:rPr>
        <w:t>Proceedings of the IEEE International Conference on Computer Vision</w:t>
      </w:r>
      <w:r w:rsidRPr="00820DE8">
        <w:rPr>
          <w:rFonts w:ascii="Calibri" w:hAnsi="Calibri" w:cs="Calibri"/>
          <w:noProof/>
          <w:szCs w:val="24"/>
        </w:rPr>
        <w:t>, 2005.</w:t>
      </w:r>
    </w:p>
    <w:p w14:paraId="580D0D87"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7]</w:t>
      </w:r>
      <w:r w:rsidRPr="00820DE8">
        <w:rPr>
          <w:rFonts w:ascii="Calibri" w:hAnsi="Calibri" w:cs="Calibri"/>
          <w:noProof/>
          <w:szCs w:val="24"/>
        </w:rPr>
        <w:tab/>
        <w:t>D. Eigen, C. Puhrsch, and R. Fergus, “Depth Map Prediction from a Single Image using a Multi-Scale Deep Network,” pp. 1–9, 2014.</w:t>
      </w:r>
    </w:p>
    <w:p w14:paraId="07CCDE72"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8]</w:t>
      </w:r>
      <w:r w:rsidRPr="00820DE8">
        <w:rPr>
          <w:rFonts w:ascii="Calibri" w:hAnsi="Calibri" w:cs="Calibri"/>
          <w:noProof/>
          <w:szCs w:val="24"/>
        </w:rPr>
        <w:tab/>
        <w:t xml:space="preserve">J. Hummel, R. Wolff, T. Stein, A. Gerndt, and T. Kuhlen, “An evaluation of open source physics engines for use in virtual reality assembly simulations,” in </w:t>
      </w:r>
      <w:r w:rsidRPr="00820DE8">
        <w:rPr>
          <w:rFonts w:ascii="Calibri" w:hAnsi="Calibri" w:cs="Calibri"/>
          <w:i/>
          <w:iCs/>
          <w:noProof/>
          <w:szCs w:val="24"/>
        </w:rPr>
        <w:t>Lecture Notes in Computer Science (including subseries Lecture Notes in Artificial Intelligence and Lecture Notes in Bioinformatics)</w:t>
      </w:r>
      <w:r w:rsidRPr="00820DE8">
        <w:rPr>
          <w:rFonts w:ascii="Calibri" w:hAnsi="Calibri" w:cs="Calibri"/>
          <w:noProof/>
          <w:szCs w:val="24"/>
        </w:rPr>
        <w:t>, 2012.</w:t>
      </w:r>
    </w:p>
    <w:p w14:paraId="597E6C31"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9]</w:t>
      </w:r>
      <w:r w:rsidRPr="00820DE8">
        <w:rPr>
          <w:rFonts w:ascii="Calibri" w:hAnsi="Calibri" w:cs="Calibri"/>
          <w:noProof/>
          <w:szCs w:val="24"/>
        </w:rPr>
        <w:tab/>
        <w:t>T. Schenk, “Introduction to Photogrammetry,” 2005.</w:t>
      </w:r>
    </w:p>
    <w:p w14:paraId="62097727"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0]</w:t>
      </w:r>
      <w:r w:rsidRPr="00820DE8">
        <w:rPr>
          <w:rFonts w:ascii="Calibri" w:hAnsi="Calibri" w:cs="Calibri"/>
          <w:noProof/>
          <w:szCs w:val="24"/>
        </w:rPr>
        <w:tab/>
        <w:t xml:space="preserve">“How long does it take to scan a property?,” </w:t>
      </w:r>
      <w:r w:rsidRPr="00820DE8">
        <w:rPr>
          <w:rFonts w:ascii="Calibri" w:hAnsi="Calibri" w:cs="Calibri"/>
          <w:i/>
          <w:iCs/>
          <w:noProof/>
          <w:szCs w:val="24"/>
        </w:rPr>
        <w:t>support.matterport.com</w:t>
      </w:r>
      <w:r w:rsidRPr="00820DE8">
        <w:rPr>
          <w:rFonts w:ascii="Calibri" w:hAnsi="Calibri" w:cs="Calibri"/>
          <w:noProof/>
          <w:szCs w:val="24"/>
        </w:rPr>
        <w:t>, 2018. [Online]. Available: https://support.matterport.com/hc/en-us/articles/229136307-How-long-does-it-take-to-scan-a-property-. [Accessed: 26-Oct-2018].</w:t>
      </w:r>
    </w:p>
    <w:p w14:paraId="202D0DD4"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lastRenderedPageBreak/>
        <w:t>[21]</w:t>
      </w:r>
      <w:r w:rsidRPr="00820DE8">
        <w:rPr>
          <w:rFonts w:ascii="Calibri" w:hAnsi="Calibri" w:cs="Calibri"/>
          <w:noProof/>
          <w:szCs w:val="24"/>
        </w:rPr>
        <w:tab/>
        <w:t xml:space="preserve">M. J. Westoby, J. Brasington, N. F. Glasser, M. J. Hambrey, and J. M. Reynolds, “‘Structure-from-Motion’ photogrammetry: A low-cost, effective tool for geoscience applications,” </w:t>
      </w:r>
      <w:r w:rsidRPr="00820DE8">
        <w:rPr>
          <w:rFonts w:ascii="Calibri" w:hAnsi="Calibri" w:cs="Calibri"/>
          <w:i/>
          <w:iCs/>
          <w:noProof/>
          <w:szCs w:val="24"/>
        </w:rPr>
        <w:t>Geomorphology</w:t>
      </w:r>
      <w:r w:rsidRPr="00820DE8">
        <w:rPr>
          <w:rFonts w:ascii="Calibri" w:hAnsi="Calibri" w:cs="Calibri"/>
          <w:noProof/>
          <w:szCs w:val="24"/>
        </w:rPr>
        <w:t>, 2012.</w:t>
      </w:r>
    </w:p>
    <w:p w14:paraId="7B783EC0"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2]</w:t>
      </w:r>
      <w:r w:rsidRPr="00820DE8">
        <w:rPr>
          <w:rFonts w:ascii="Calibri" w:hAnsi="Calibri" w:cs="Calibri"/>
          <w:noProof/>
          <w:szCs w:val="24"/>
        </w:rPr>
        <w:tab/>
        <w:t>Leica, “Leica blk360 imaging scanner.” Leica Geosystems, p. 1, 2017.</w:t>
      </w:r>
    </w:p>
    <w:p w14:paraId="4F0C498E"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3]</w:t>
      </w:r>
      <w:r w:rsidRPr="00820DE8">
        <w:rPr>
          <w:rFonts w:ascii="Calibri" w:hAnsi="Calibri" w:cs="Calibri"/>
          <w:noProof/>
          <w:szCs w:val="24"/>
        </w:rPr>
        <w:tab/>
        <w:t xml:space="preserve">J. Kitzinger, “Qualitative Research: Introducing focus groups,” </w:t>
      </w:r>
      <w:r w:rsidRPr="00820DE8">
        <w:rPr>
          <w:rFonts w:ascii="Calibri" w:hAnsi="Calibri" w:cs="Calibri"/>
          <w:i/>
          <w:iCs/>
          <w:noProof/>
          <w:szCs w:val="24"/>
        </w:rPr>
        <w:t>BMJ</w:t>
      </w:r>
      <w:r w:rsidRPr="00820DE8">
        <w:rPr>
          <w:rFonts w:ascii="Calibri" w:hAnsi="Calibri" w:cs="Calibri"/>
          <w:noProof/>
          <w:szCs w:val="24"/>
        </w:rPr>
        <w:t>, 1995.</w:t>
      </w:r>
    </w:p>
    <w:p w14:paraId="256EA587"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4]</w:t>
      </w:r>
      <w:r w:rsidRPr="00820DE8">
        <w:rPr>
          <w:rFonts w:ascii="Calibri" w:hAnsi="Calibri" w:cs="Calibri"/>
          <w:noProof/>
          <w:szCs w:val="24"/>
        </w:rPr>
        <w:tab/>
        <w:t xml:space="preserve">K. E. Wiegers, “Software Requirements, Second Edition,” </w:t>
      </w:r>
      <w:r w:rsidRPr="00820DE8">
        <w:rPr>
          <w:rFonts w:ascii="Calibri" w:hAnsi="Calibri" w:cs="Calibri"/>
          <w:i/>
          <w:iCs/>
          <w:noProof/>
          <w:szCs w:val="24"/>
        </w:rPr>
        <w:t>Microsoft Press</w:t>
      </w:r>
      <w:r w:rsidRPr="00820DE8">
        <w:rPr>
          <w:rFonts w:ascii="Calibri" w:hAnsi="Calibri" w:cs="Calibri"/>
          <w:noProof/>
          <w:szCs w:val="24"/>
        </w:rPr>
        <w:t>. 2003.</w:t>
      </w:r>
    </w:p>
    <w:p w14:paraId="20D0F6D3"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5]</w:t>
      </w:r>
      <w:r w:rsidRPr="00820DE8">
        <w:rPr>
          <w:rFonts w:ascii="Calibri" w:hAnsi="Calibri" w:cs="Calibri"/>
          <w:noProof/>
          <w:szCs w:val="24"/>
        </w:rPr>
        <w:tab/>
        <w:t xml:space="preserve">B. Boehm, “A Spiral model of software development and enhancement,” in </w:t>
      </w:r>
      <w:r w:rsidRPr="00820DE8">
        <w:rPr>
          <w:rFonts w:ascii="Calibri" w:hAnsi="Calibri" w:cs="Calibri"/>
          <w:i/>
          <w:iCs/>
          <w:noProof/>
          <w:szCs w:val="24"/>
        </w:rPr>
        <w:t>Software Management, Seventh Edition</w:t>
      </w:r>
      <w:r w:rsidRPr="00820DE8">
        <w:rPr>
          <w:rFonts w:ascii="Calibri" w:hAnsi="Calibri" w:cs="Calibri"/>
          <w:noProof/>
          <w:szCs w:val="24"/>
        </w:rPr>
        <w:t>, 2007.</w:t>
      </w:r>
    </w:p>
    <w:p w14:paraId="0B99BAC5" w14:textId="77777777" w:rsidR="00820DE8" w:rsidRPr="00820DE8" w:rsidRDefault="00820DE8" w:rsidP="00820DE8">
      <w:pPr>
        <w:widowControl w:val="0"/>
        <w:autoSpaceDE w:val="0"/>
        <w:autoSpaceDN w:val="0"/>
        <w:adjustRightInd w:val="0"/>
        <w:ind w:left="640" w:hanging="640"/>
        <w:rPr>
          <w:rFonts w:ascii="Calibri" w:hAnsi="Calibri" w:cs="Calibri"/>
          <w:noProof/>
        </w:rPr>
      </w:pPr>
      <w:r w:rsidRPr="00820DE8">
        <w:rPr>
          <w:rFonts w:ascii="Calibri" w:hAnsi="Calibri" w:cs="Calibri"/>
          <w:noProof/>
          <w:szCs w:val="24"/>
        </w:rPr>
        <w:t>[26]</w:t>
      </w:r>
      <w:r w:rsidRPr="00820DE8">
        <w:rPr>
          <w:rFonts w:ascii="Calibri" w:hAnsi="Calibri" w:cs="Calibri"/>
          <w:noProof/>
          <w:szCs w:val="24"/>
        </w:rPr>
        <w:tab/>
        <w:t xml:space="preserve">A. Geron, </w:t>
      </w:r>
      <w:r w:rsidRPr="00820DE8">
        <w:rPr>
          <w:rFonts w:ascii="Calibri" w:hAnsi="Calibri" w:cs="Calibri"/>
          <w:i/>
          <w:iCs/>
          <w:noProof/>
          <w:szCs w:val="24"/>
        </w:rPr>
        <w:t>Hands-on MachineLearning with Scikit-Learn &amp; Tensorflow</w:t>
      </w:r>
      <w:r w:rsidRPr="00820DE8">
        <w:rPr>
          <w:rFonts w:ascii="Calibri" w:hAnsi="Calibri" w:cs="Calibri"/>
          <w:noProof/>
          <w:szCs w:val="24"/>
        </w:rPr>
        <w:t>. 2015.</w:t>
      </w:r>
    </w:p>
    <w:p w14:paraId="248F4D64" w14:textId="3EB043FC" w:rsidR="0015543A" w:rsidRPr="0015543A" w:rsidRDefault="007734DE" w:rsidP="00636BFE">
      <w:pPr>
        <w:ind w:firstLine="0"/>
      </w:pPr>
      <w:r>
        <w:fldChar w:fldCharType="end"/>
      </w:r>
    </w:p>
    <w:sectPr w:rsidR="0015543A" w:rsidRPr="0015543A" w:rsidSect="007A344B">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4261"/>
    <w:multiLevelType w:val="hybridMultilevel"/>
    <w:tmpl w:val="793A2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C4B93"/>
    <w:multiLevelType w:val="hybridMultilevel"/>
    <w:tmpl w:val="32AA1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4940E0"/>
    <w:multiLevelType w:val="hybridMultilevel"/>
    <w:tmpl w:val="163670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87595A"/>
    <w:multiLevelType w:val="hybridMultilevel"/>
    <w:tmpl w:val="F30A5854"/>
    <w:lvl w:ilvl="0" w:tplc="75E8C910">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A002CDE"/>
    <w:multiLevelType w:val="hybridMultilevel"/>
    <w:tmpl w:val="F948C7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78607F"/>
    <w:multiLevelType w:val="hybridMultilevel"/>
    <w:tmpl w:val="288CFAFA"/>
    <w:lvl w:ilvl="0" w:tplc="D44ACD36">
      <w:start w:val="1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94A3636"/>
    <w:multiLevelType w:val="hybridMultilevel"/>
    <w:tmpl w:val="BD0E6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7F124D"/>
    <w:multiLevelType w:val="hybridMultilevel"/>
    <w:tmpl w:val="7FFED7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352423"/>
    <w:multiLevelType w:val="hybridMultilevel"/>
    <w:tmpl w:val="C03089B2"/>
    <w:lvl w:ilvl="0" w:tplc="D728BD32">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725165E4"/>
    <w:multiLevelType w:val="hybridMultilevel"/>
    <w:tmpl w:val="4C1E82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6"/>
  </w:num>
  <w:num w:numId="2">
    <w:abstractNumId w:val="4"/>
  </w:num>
  <w:num w:numId="3">
    <w:abstractNumId w:val="1"/>
  </w:num>
  <w:num w:numId="4">
    <w:abstractNumId w:val="0"/>
  </w:num>
  <w:num w:numId="5">
    <w:abstractNumId w:val="2"/>
  </w:num>
  <w:num w:numId="6">
    <w:abstractNumId w:val="9"/>
  </w:num>
  <w:num w:numId="7">
    <w:abstractNumId w:val="7"/>
  </w:num>
  <w:num w:numId="8">
    <w:abstractNumId w:val="3"/>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073"/>
    <w:rsid w:val="00000905"/>
    <w:rsid w:val="00002798"/>
    <w:rsid w:val="000043E5"/>
    <w:rsid w:val="00013456"/>
    <w:rsid w:val="00013778"/>
    <w:rsid w:val="00014594"/>
    <w:rsid w:val="00016C48"/>
    <w:rsid w:val="00017831"/>
    <w:rsid w:val="00017ECF"/>
    <w:rsid w:val="00024C80"/>
    <w:rsid w:val="000264BC"/>
    <w:rsid w:val="00033438"/>
    <w:rsid w:val="0003356F"/>
    <w:rsid w:val="00033D4A"/>
    <w:rsid w:val="0003743E"/>
    <w:rsid w:val="00042A18"/>
    <w:rsid w:val="00046989"/>
    <w:rsid w:val="000474E5"/>
    <w:rsid w:val="00050C2D"/>
    <w:rsid w:val="000546E3"/>
    <w:rsid w:val="000602E8"/>
    <w:rsid w:val="000612DA"/>
    <w:rsid w:val="0006524A"/>
    <w:rsid w:val="00066DFD"/>
    <w:rsid w:val="0007000F"/>
    <w:rsid w:val="00070792"/>
    <w:rsid w:val="00070FCD"/>
    <w:rsid w:val="0007394C"/>
    <w:rsid w:val="00073D84"/>
    <w:rsid w:val="00076DD5"/>
    <w:rsid w:val="0007767F"/>
    <w:rsid w:val="000812E2"/>
    <w:rsid w:val="00082EBE"/>
    <w:rsid w:val="00084A14"/>
    <w:rsid w:val="000948EE"/>
    <w:rsid w:val="00094A93"/>
    <w:rsid w:val="000A179C"/>
    <w:rsid w:val="000A2326"/>
    <w:rsid w:val="000A56BA"/>
    <w:rsid w:val="000B074F"/>
    <w:rsid w:val="000B548A"/>
    <w:rsid w:val="000C085D"/>
    <w:rsid w:val="000C171C"/>
    <w:rsid w:val="000C2144"/>
    <w:rsid w:val="000C4028"/>
    <w:rsid w:val="000C6615"/>
    <w:rsid w:val="000C7FDD"/>
    <w:rsid w:val="000D3DDD"/>
    <w:rsid w:val="000D5551"/>
    <w:rsid w:val="000D6164"/>
    <w:rsid w:val="000E0F6C"/>
    <w:rsid w:val="000E2CE6"/>
    <w:rsid w:val="000E394A"/>
    <w:rsid w:val="000E5E04"/>
    <w:rsid w:val="000E6565"/>
    <w:rsid w:val="000E7F91"/>
    <w:rsid w:val="000F3C7A"/>
    <w:rsid w:val="000F3CA9"/>
    <w:rsid w:val="000F573E"/>
    <w:rsid w:val="000F6D69"/>
    <w:rsid w:val="000F74DE"/>
    <w:rsid w:val="000F7AFB"/>
    <w:rsid w:val="00101D25"/>
    <w:rsid w:val="00101EF6"/>
    <w:rsid w:val="00112697"/>
    <w:rsid w:val="00112B92"/>
    <w:rsid w:val="00114F0A"/>
    <w:rsid w:val="001215BF"/>
    <w:rsid w:val="001239CD"/>
    <w:rsid w:val="00124EFC"/>
    <w:rsid w:val="00126751"/>
    <w:rsid w:val="00132097"/>
    <w:rsid w:val="0013354B"/>
    <w:rsid w:val="001347F5"/>
    <w:rsid w:val="00134FF4"/>
    <w:rsid w:val="00136E02"/>
    <w:rsid w:val="001378EF"/>
    <w:rsid w:val="00141766"/>
    <w:rsid w:val="00144CCA"/>
    <w:rsid w:val="00145097"/>
    <w:rsid w:val="001457EE"/>
    <w:rsid w:val="00147B79"/>
    <w:rsid w:val="0015493D"/>
    <w:rsid w:val="0015543A"/>
    <w:rsid w:val="00157EC0"/>
    <w:rsid w:val="0016372A"/>
    <w:rsid w:val="001642A4"/>
    <w:rsid w:val="00164460"/>
    <w:rsid w:val="001650AB"/>
    <w:rsid w:val="001658D3"/>
    <w:rsid w:val="00166E0B"/>
    <w:rsid w:val="00170923"/>
    <w:rsid w:val="001711A9"/>
    <w:rsid w:val="0017123F"/>
    <w:rsid w:val="001712C6"/>
    <w:rsid w:val="00172959"/>
    <w:rsid w:val="00173851"/>
    <w:rsid w:val="00174A18"/>
    <w:rsid w:val="0017570D"/>
    <w:rsid w:val="00177B98"/>
    <w:rsid w:val="00182C71"/>
    <w:rsid w:val="00184889"/>
    <w:rsid w:val="001856EE"/>
    <w:rsid w:val="00185BA6"/>
    <w:rsid w:val="00187273"/>
    <w:rsid w:val="00190588"/>
    <w:rsid w:val="00191F2C"/>
    <w:rsid w:val="001961BD"/>
    <w:rsid w:val="001963A3"/>
    <w:rsid w:val="00196416"/>
    <w:rsid w:val="001A0470"/>
    <w:rsid w:val="001A18DD"/>
    <w:rsid w:val="001A359A"/>
    <w:rsid w:val="001A54B9"/>
    <w:rsid w:val="001A6ECE"/>
    <w:rsid w:val="001A6FB8"/>
    <w:rsid w:val="001B1D81"/>
    <w:rsid w:val="001B215B"/>
    <w:rsid w:val="001B473D"/>
    <w:rsid w:val="001C5F9E"/>
    <w:rsid w:val="001D073D"/>
    <w:rsid w:val="001D68E6"/>
    <w:rsid w:val="001D69D6"/>
    <w:rsid w:val="001D7B27"/>
    <w:rsid w:val="001E1962"/>
    <w:rsid w:val="001E3E34"/>
    <w:rsid w:val="001E3E82"/>
    <w:rsid w:val="001E5BAB"/>
    <w:rsid w:val="002005EB"/>
    <w:rsid w:val="00201CB8"/>
    <w:rsid w:val="002040D3"/>
    <w:rsid w:val="00207D9C"/>
    <w:rsid w:val="00210752"/>
    <w:rsid w:val="00214930"/>
    <w:rsid w:val="00216C65"/>
    <w:rsid w:val="00216EAD"/>
    <w:rsid w:val="00223495"/>
    <w:rsid w:val="00224B06"/>
    <w:rsid w:val="00231BB9"/>
    <w:rsid w:val="002324D9"/>
    <w:rsid w:val="00232AB2"/>
    <w:rsid w:val="00233868"/>
    <w:rsid w:val="00235984"/>
    <w:rsid w:val="002415D0"/>
    <w:rsid w:val="00241906"/>
    <w:rsid w:val="002450CD"/>
    <w:rsid w:val="0025059C"/>
    <w:rsid w:val="0025099E"/>
    <w:rsid w:val="002542E4"/>
    <w:rsid w:val="0025547F"/>
    <w:rsid w:val="00257F97"/>
    <w:rsid w:val="00260FCD"/>
    <w:rsid w:val="002667E7"/>
    <w:rsid w:val="00270354"/>
    <w:rsid w:val="00270414"/>
    <w:rsid w:val="00272445"/>
    <w:rsid w:val="00273EE2"/>
    <w:rsid w:val="00274422"/>
    <w:rsid w:val="0027494D"/>
    <w:rsid w:val="00283F8D"/>
    <w:rsid w:val="00287977"/>
    <w:rsid w:val="00287DDA"/>
    <w:rsid w:val="00290CD1"/>
    <w:rsid w:val="00297971"/>
    <w:rsid w:val="002A24B1"/>
    <w:rsid w:val="002A7891"/>
    <w:rsid w:val="002B0A27"/>
    <w:rsid w:val="002C0DC8"/>
    <w:rsid w:val="002C2285"/>
    <w:rsid w:val="002C3E28"/>
    <w:rsid w:val="002C6761"/>
    <w:rsid w:val="002C68CB"/>
    <w:rsid w:val="002C6ED5"/>
    <w:rsid w:val="002C70FC"/>
    <w:rsid w:val="002C79F7"/>
    <w:rsid w:val="002C7B86"/>
    <w:rsid w:val="002E1FF5"/>
    <w:rsid w:val="002E237D"/>
    <w:rsid w:val="002E2958"/>
    <w:rsid w:val="002E2AFD"/>
    <w:rsid w:val="002E58BE"/>
    <w:rsid w:val="002F1322"/>
    <w:rsid w:val="00301CB3"/>
    <w:rsid w:val="00302B35"/>
    <w:rsid w:val="003040AF"/>
    <w:rsid w:val="00304903"/>
    <w:rsid w:val="003076F9"/>
    <w:rsid w:val="00307D5B"/>
    <w:rsid w:val="003103AE"/>
    <w:rsid w:val="00310B18"/>
    <w:rsid w:val="00311A48"/>
    <w:rsid w:val="00317480"/>
    <w:rsid w:val="00324D17"/>
    <w:rsid w:val="0032617F"/>
    <w:rsid w:val="00326CF2"/>
    <w:rsid w:val="003312C4"/>
    <w:rsid w:val="00333032"/>
    <w:rsid w:val="00333A17"/>
    <w:rsid w:val="00335E40"/>
    <w:rsid w:val="003365EE"/>
    <w:rsid w:val="0033672E"/>
    <w:rsid w:val="00342105"/>
    <w:rsid w:val="0034270D"/>
    <w:rsid w:val="00344D08"/>
    <w:rsid w:val="00345584"/>
    <w:rsid w:val="00345ABE"/>
    <w:rsid w:val="00350BE9"/>
    <w:rsid w:val="00352956"/>
    <w:rsid w:val="003541C0"/>
    <w:rsid w:val="00354977"/>
    <w:rsid w:val="003601B9"/>
    <w:rsid w:val="00364E60"/>
    <w:rsid w:val="00366C67"/>
    <w:rsid w:val="00367F22"/>
    <w:rsid w:val="00374751"/>
    <w:rsid w:val="00383D1D"/>
    <w:rsid w:val="00385751"/>
    <w:rsid w:val="00387AB0"/>
    <w:rsid w:val="00391607"/>
    <w:rsid w:val="003A4296"/>
    <w:rsid w:val="003A6C72"/>
    <w:rsid w:val="003B14AC"/>
    <w:rsid w:val="003B154A"/>
    <w:rsid w:val="003B3C09"/>
    <w:rsid w:val="003B4313"/>
    <w:rsid w:val="003B575B"/>
    <w:rsid w:val="003B5E5A"/>
    <w:rsid w:val="003B6E8D"/>
    <w:rsid w:val="003C3E6F"/>
    <w:rsid w:val="003C5E21"/>
    <w:rsid w:val="003D08B5"/>
    <w:rsid w:val="003D2E97"/>
    <w:rsid w:val="003E099D"/>
    <w:rsid w:val="003E258B"/>
    <w:rsid w:val="003E5740"/>
    <w:rsid w:val="003E6905"/>
    <w:rsid w:val="003E6B91"/>
    <w:rsid w:val="003F53C4"/>
    <w:rsid w:val="00401B7F"/>
    <w:rsid w:val="00402CF4"/>
    <w:rsid w:val="0040736C"/>
    <w:rsid w:val="0041695D"/>
    <w:rsid w:val="00417FB7"/>
    <w:rsid w:val="00420B96"/>
    <w:rsid w:val="00422805"/>
    <w:rsid w:val="00424E0F"/>
    <w:rsid w:val="004267CD"/>
    <w:rsid w:val="004335CC"/>
    <w:rsid w:val="004341D0"/>
    <w:rsid w:val="004344EA"/>
    <w:rsid w:val="0043783A"/>
    <w:rsid w:val="004423DE"/>
    <w:rsid w:val="00443E38"/>
    <w:rsid w:val="00446393"/>
    <w:rsid w:val="00452C0A"/>
    <w:rsid w:val="00454EBD"/>
    <w:rsid w:val="00455182"/>
    <w:rsid w:val="0045585E"/>
    <w:rsid w:val="00456504"/>
    <w:rsid w:val="00460253"/>
    <w:rsid w:val="0046204F"/>
    <w:rsid w:val="004651A7"/>
    <w:rsid w:val="00465573"/>
    <w:rsid w:val="004660E3"/>
    <w:rsid w:val="00466F3E"/>
    <w:rsid w:val="004739B9"/>
    <w:rsid w:val="00473A4F"/>
    <w:rsid w:val="00475615"/>
    <w:rsid w:val="004757C1"/>
    <w:rsid w:val="00481C76"/>
    <w:rsid w:val="00481F98"/>
    <w:rsid w:val="00482551"/>
    <w:rsid w:val="00483488"/>
    <w:rsid w:val="00485496"/>
    <w:rsid w:val="00491FEB"/>
    <w:rsid w:val="0049270F"/>
    <w:rsid w:val="0049301D"/>
    <w:rsid w:val="00496806"/>
    <w:rsid w:val="004A159A"/>
    <w:rsid w:val="004A3CD3"/>
    <w:rsid w:val="004A4294"/>
    <w:rsid w:val="004A5FF1"/>
    <w:rsid w:val="004A7F3B"/>
    <w:rsid w:val="004B0073"/>
    <w:rsid w:val="004B043D"/>
    <w:rsid w:val="004B10EE"/>
    <w:rsid w:val="004B24AA"/>
    <w:rsid w:val="004B4920"/>
    <w:rsid w:val="004B4A6C"/>
    <w:rsid w:val="004C3224"/>
    <w:rsid w:val="004C58E9"/>
    <w:rsid w:val="004C74FB"/>
    <w:rsid w:val="004D006A"/>
    <w:rsid w:val="004D217B"/>
    <w:rsid w:val="004D21B1"/>
    <w:rsid w:val="004D4025"/>
    <w:rsid w:val="004D40A3"/>
    <w:rsid w:val="004F45DD"/>
    <w:rsid w:val="004F6CB5"/>
    <w:rsid w:val="00501897"/>
    <w:rsid w:val="00503094"/>
    <w:rsid w:val="00503895"/>
    <w:rsid w:val="00503EF2"/>
    <w:rsid w:val="00504AD6"/>
    <w:rsid w:val="00513BAF"/>
    <w:rsid w:val="00514EF3"/>
    <w:rsid w:val="00517B9E"/>
    <w:rsid w:val="00526DA8"/>
    <w:rsid w:val="00526F44"/>
    <w:rsid w:val="00530612"/>
    <w:rsid w:val="00531627"/>
    <w:rsid w:val="00534EA7"/>
    <w:rsid w:val="00550EDE"/>
    <w:rsid w:val="00551BAC"/>
    <w:rsid w:val="00553827"/>
    <w:rsid w:val="00555048"/>
    <w:rsid w:val="00555C98"/>
    <w:rsid w:val="0055699F"/>
    <w:rsid w:val="00556C99"/>
    <w:rsid w:val="005575F0"/>
    <w:rsid w:val="00557B0A"/>
    <w:rsid w:val="005676DE"/>
    <w:rsid w:val="005707EA"/>
    <w:rsid w:val="00570854"/>
    <w:rsid w:val="005712AE"/>
    <w:rsid w:val="005762DA"/>
    <w:rsid w:val="00577AEE"/>
    <w:rsid w:val="005819DB"/>
    <w:rsid w:val="0058548F"/>
    <w:rsid w:val="005876B6"/>
    <w:rsid w:val="00591B73"/>
    <w:rsid w:val="0059212E"/>
    <w:rsid w:val="00592930"/>
    <w:rsid w:val="00592F36"/>
    <w:rsid w:val="005A40F6"/>
    <w:rsid w:val="005B1DD0"/>
    <w:rsid w:val="005C1D17"/>
    <w:rsid w:val="005C2278"/>
    <w:rsid w:val="005C2287"/>
    <w:rsid w:val="005C3699"/>
    <w:rsid w:val="005C387C"/>
    <w:rsid w:val="005C6976"/>
    <w:rsid w:val="005D1A08"/>
    <w:rsid w:val="005D1DC6"/>
    <w:rsid w:val="005D54BA"/>
    <w:rsid w:val="005E05C4"/>
    <w:rsid w:val="005E2399"/>
    <w:rsid w:val="005E360B"/>
    <w:rsid w:val="005E419C"/>
    <w:rsid w:val="005F29C9"/>
    <w:rsid w:val="005F4659"/>
    <w:rsid w:val="005F4A2C"/>
    <w:rsid w:val="005F519E"/>
    <w:rsid w:val="005F7F2B"/>
    <w:rsid w:val="006021D1"/>
    <w:rsid w:val="00604F59"/>
    <w:rsid w:val="006054AA"/>
    <w:rsid w:val="00606D20"/>
    <w:rsid w:val="0060737B"/>
    <w:rsid w:val="00610B88"/>
    <w:rsid w:val="00612DAC"/>
    <w:rsid w:val="0061302F"/>
    <w:rsid w:val="0061461B"/>
    <w:rsid w:val="00614633"/>
    <w:rsid w:val="006163F3"/>
    <w:rsid w:val="00622201"/>
    <w:rsid w:val="0062238E"/>
    <w:rsid w:val="00623353"/>
    <w:rsid w:val="006251AB"/>
    <w:rsid w:val="00626783"/>
    <w:rsid w:val="00630CCC"/>
    <w:rsid w:val="0063110E"/>
    <w:rsid w:val="0063112A"/>
    <w:rsid w:val="00631550"/>
    <w:rsid w:val="006327E4"/>
    <w:rsid w:val="00634210"/>
    <w:rsid w:val="00634462"/>
    <w:rsid w:val="006362CD"/>
    <w:rsid w:val="00636BFE"/>
    <w:rsid w:val="00636FF1"/>
    <w:rsid w:val="006372AA"/>
    <w:rsid w:val="006404DB"/>
    <w:rsid w:val="00641CEF"/>
    <w:rsid w:val="0064551D"/>
    <w:rsid w:val="00651462"/>
    <w:rsid w:val="006515BF"/>
    <w:rsid w:val="00651DC6"/>
    <w:rsid w:val="00652CBC"/>
    <w:rsid w:val="006555B8"/>
    <w:rsid w:val="006600F1"/>
    <w:rsid w:val="006619B7"/>
    <w:rsid w:val="006637BA"/>
    <w:rsid w:val="006659F9"/>
    <w:rsid w:val="00667B64"/>
    <w:rsid w:val="0067245E"/>
    <w:rsid w:val="00673179"/>
    <w:rsid w:val="00674A18"/>
    <w:rsid w:val="00675492"/>
    <w:rsid w:val="00681648"/>
    <w:rsid w:val="006818D1"/>
    <w:rsid w:val="00684FA3"/>
    <w:rsid w:val="00685B1E"/>
    <w:rsid w:val="006870F0"/>
    <w:rsid w:val="00687D5B"/>
    <w:rsid w:val="0069072E"/>
    <w:rsid w:val="00693AE4"/>
    <w:rsid w:val="00695613"/>
    <w:rsid w:val="00696F4D"/>
    <w:rsid w:val="006A3BA2"/>
    <w:rsid w:val="006A4D5C"/>
    <w:rsid w:val="006A7B8C"/>
    <w:rsid w:val="006A7D19"/>
    <w:rsid w:val="006B14C9"/>
    <w:rsid w:val="006B51EF"/>
    <w:rsid w:val="006B5E65"/>
    <w:rsid w:val="006B6113"/>
    <w:rsid w:val="006B6913"/>
    <w:rsid w:val="006B7746"/>
    <w:rsid w:val="006B7A58"/>
    <w:rsid w:val="006B7F56"/>
    <w:rsid w:val="006C085A"/>
    <w:rsid w:val="006C0A26"/>
    <w:rsid w:val="006C6420"/>
    <w:rsid w:val="006C656D"/>
    <w:rsid w:val="006D00BE"/>
    <w:rsid w:val="006D1D59"/>
    <w:rsid w:val="006D2323"/>
    <w:rsid w:val="006D438D"/>
    <w:rsid w:val="006D6907"/>
    <w:rsid w:val="006D7E15"/>
    <w:rsid w:val="006E29DD"/>
    <w:rsid w:val="006E3188"/>
    <w:rsid w:val="006E4618"/>
    <w:rsid w:val="006F0066"/>
    <w:rsid w:val="007048B1"/>
    <w:rsid w:val="00704F7B"/>
    <w:rsid w:val="0070686E"/>
    <w:rsid w:val="00711386"/>
    <w:rsid w:val="00717771"/>
    <w:rsid w:val="00722650"/>
    <w:rsid w:val="007229DB"/>
    <w:rsid w:val="00722F29"/>
    <w:rsid w:val="00724DD8"/>
    <w:rsid w:val="00726378"/>
    <w:rsid w:val="00727A15"/>
    <w:rsid w:val="00732639"/>
    <w:rsid w:val="00737733"/>
    <w:rsid w:val="00740FBE"/>
    <w:rsid w:val="007425C6"/>
    <w:rsid w:val="00747BA9"/>
    <w:rsid w:val="00750847"/>
    <w:rsid w:val="00754204"/>
    <w:rsid w:val="00756CB4"/>
    <w:rsid w:val="00760E87"/>
    <w:rsid w:val="00762235"/>
    <w:rsid w:val="007654B5"/>
    <w:rsid w:val="00767374"/>
    <w:rsid w:val="00771757"/>
    <w:rsid w:val="00772AB5"/>
    <w:rsid w:val="007734DE"/>
    <w:rsid w:val="007803FA"/>
    <w:rsid w:val="007809A7"/>
    <w:rsid w:val="00780C68"/>
    <w:rsid w:val="00781311"/>
    <w:rsid w:val="007917C9"/>
    <w:rsid w:val="00795D67"/>
    <w:rsid w:val="007A0E8D"/>
    <w:rsid w:val="007A2DC1"/>
    <w:rsid w:val="007A344B"/>
    <w:rsid w:val="007A38AF"/>
    <w:rsid w:val="007A3E44"/>
    <w:rsid w:val="007A42C3"/>
    <w:rsid w:val="007B0D9C"/>
    <w:rsid w:val="007B69CB"/>
    <w:rsid w:val="007C0059"/>
    <w:rsid w:val="007C06ED"/>
    <w:rsid w:val="007C221E"/>
    <w:rsid w:val="007C2470"/>
    <w:rsid w:val="007C2852"/>
    <w:rsid w:val="007C347E"/>
    <w:rsid w:val="007C5161"/>
    <w:rsid w:val="007C5946"/>
    <w:rsid w:val="007C771C"/>
    <w:rsid w:val="007C7DBE"/>
    <w:rsid w:val="007D1369"/>
    <w:rsid w:val="007D775A"/>
    <w:rsid w:val="007E4E8E"/>
    <w:rsid w:val="007E586A"/>
    <w:rsid w:val="007F27EA"/>
    <w:rsid w:val="007F284F"/>
    <w:rsid w:val="007F3CE5"/>
    <w:rsid w:val="007F3FB7"/>
    <w:rsid w:val="007F4715"/>
    <w:rsid w:val="007F5BEC"/>
    <w:rsid w:val="007F6AE7"/>
    <w:rsid w:val="00802EF5"/>
    <w:rsid w:val="00804447"/>
    <w:rsid w:val="00812AF7"/>
    <w:rsid w:val="00820369"/>
    <w:rsid w:val="00820DE8"/>
    <w:rsid w:val="00822CD6"/>
    <w:rsid w:val="00825FCB"/>
    <w:rsid w:val="008269F4"/>
    <w:rsid w:val="00831AF4"/>
    <w:rsid w:val="00833D86"/>
    <w:rsid w:val="00834673"/>
    <w:rsid w:val="008371FF"/>
    <w:rsid w:val="00841861"/>
    <w:rsid w:val="00843147"/>
    <w:rsid w:val="008441D4"/>
    <w:rsid w:val="008457E1"/>
    <w:rsid w:val="00846193"/>
    <w:rsid w:val="00847704"/>
    <w:rsid w:val="0085187B"/>
    <w:rsid w:val="008531FB"/>
    <w:rsid w:val="00854331"/>
    <w:rsid w:val="008550E0"/>
    <w:rsid w:val="008560F8"/>
    <w:rsid w:val="008576DD"/>
    <w:rsid w:val="008627E3"/>
    <w:rsid w:val="00862930"/>
    <w:rsid w:val="00862B4B"/>
    <w:rsid w:val="00863479"/>
    <w:rsid w:val="00863F2B"/>
    <w:rsid w:val="008661A3"/>
    <w:rsid w:val="00866916"/>
    <w:rsid w:val="008675D4"/>
    <w:rsid w:val="0087134E"/>
    <w:rsid w:val="0087160A"/>
    <w:rsid w:val="008721D3"/>
    <w:rsid w:val="008739F8"/>
    <w:rsid w:val="00875EBB"/>
    <w:rsid w:val="0087650B"/>
    <w:rsid w:val="00881502"/>
    <w:rsid w:val="00885EC3"/>
    <w:rsid w:val="0089220F"/>
    <w:rsid w:val="00894B84"/>
    <w:rsid w:val="008963DF"/>
    <w:rsid w:val="0089715C"/>
    <w:rsid w:val="008A29CC"/>
    <w:rsid w:val="008A52BD"/>
    <w:rsid w:val="008A5A10"/>
    <w:rsid w:val="008A64B4"/>
    <w:rsid w:val="008B14AA"/>
    <w:rsid w:val="008B22A8"/>
    <w:rsid w:val="008B3942"/>
    <w:rsid w:val="008B41F9"/>
    <w:rsid w:val="008B497D"/>
    <w:rsid w:val="008B5A0A"/>
    <w:rsid w:val="008B6CCB"/>
    <w:rsid w:val="008C0D13"/>
    <w:rsid w:val="008C14EF"/>
    <w:rsid w:val="008C3410"/>
    <w:rsid w:val="008C3EFA"/>
    <w:rsid w:val="008C4247"/>
    <w:rsid w:val="008C5C6D"/>
    <w:rsid w:val="008D63E7"/>
    <w:rsid w:val="008E077F"/>
    <w:rsid w:val="008E2F19"/>
    <w:rsid w:val="008E7FE0"/>
    <w:rsid w:val="008F07DB"/>
    <w:rsid w:val="008F0A3D"/>
    <w:rsid w:val="008F2721"/>
    <w:rsid w:val="008F38C3"/>
    <w:rsid w:val="008F5EC2"/>
    <w:rsid w:val="008F62E4"/>
    <w:rsid w:val="008F6AAB"/>
    <w:rsid w:val="008F7695"/>
    <w:rsid w:val="00902782"/>
    <w:rsid w:val="009043D8"/>
    <w:rsid w:val="00904A6C"/>
    <w:rsid w:val="00904B12"/>
    <w:rsid w:val="00905C8E"/>
    <w:rsid w:val="00906535"/>
    <w:rsid w:val="00906B68"/>
    <w:rsid w:val="0091521D"/>
    <w:rsid w:val="00916EFD"/>
    <w:rsid w:val="00920793"/>
    <w:rsid w:val="00922775"/>
    <w:rsid w:val="00923064"/>
    <w:rsid w:val="0092413E"/>
    <w:rsid w:val="00925FB7"/>
    <w:rsid w:val="009279FF"/>
    <w:rsid w:val="00927D1D"/>
    <w:rsid w:val="009316BD"/>
    <w:rsid w:val="0093275C"/>
    <w:rsid w:val="00934953"/>
    <w:rsid w:val="00941A17"/>
    <w:rsid w:val="00946937"/>
    <w:rsid w:val="00946A87"/>
    <w:rsid w:val="00950166"/>
    <w:rsid w:val="00954CDD"/>
    <w:rsid w:val="00956967"/>
    <w:rsid w:val="00960304"/>
    <w:rsid w:val="009622C3"/>
    <w:rsid w:val="009638FB"/>
    <w:rsid w:val="00964D45"/>
    <w:rsid w:val="009650AC"/>
    <w:rsid w:val="00965B1B"/>
    <w:rsid w:val="009660C0"/>
    <w:rsid w:val="0096679F"/>
    <w:rsid w:val="00970E0E"/>
    <w:rsid w:val="0097120E"/>
    <w:rsid w:val="00972A3B"/>
    <w:rsid w:val="00973A75"/>
    <w:rsid w:val="00977F9A"/>
    <w:rsid w:val="00980154"/>
    <w:rsid w:val="00980FF9"/>
    <w:rsid w:val="00982A16"/>
    <w:rsid w:val="00982D2B"/>
    <w:rsid w:val="00983339"/>
    <w:rsid w:val="00984A9E"/>
    <w:rsid w:val="00984B4A"/>
    <w:rsid w:val="009873EA"/>
    <w:rsid w:val="00990574"/>
    <w:rsid w:val="00993F1D"/>
    <w:rsid w:val="00995C5B"/>
    <w:rsid w:val="00996826"/>
    <w:rsid w:val="0099756E"/>
    <w:rsid w:val="009B10EE"/>
    <w:rsid w:val="009B4111"/>
    <w:rsid w:val="009B5774"/>
    <w:rsid w:val="009B626E"/>
    <w:rsid w:val="009B7C5C"/>
    <w:rsid w:val="009C1883"/>
    <w:rsid w:val="009C1B55"/>
    <w:rsid w:val="009C277E"/>
    <w:rsid w:val="009C2B8B"/>
    <w:rsid w:val="009C3B6F"/>
    <w:rsid w:val="009C4A2B"/>
    <w:rsid w:val="009C609F"/>
    <w:rsid w:val="009D097C"/>
    <w:rsid w:val="009D102B"/>
    <w:rsid w:val="009D232C"/>
    <w:rsid w:val="009D38E8"/>
    <w:rsid w:val="009D6328"/>
    <w:rsid w:val="009D77D2"/>
    <w:rsid w:val="009E28D0"/>
    <w:rsid w:val="009E2ACF"/>
    <w:rsid w:val="009E410F"/>
    <w:rsid w:val="009E57BD"/>
    <w:rsid w:val="009E5CD3"/>
    <w:rsid w:val="009E635E"/>
    <w:rsid w:val="009E787A"/>
    <w:rsid w:val="009F08E4"/>
    <w:rsid w:val="009F22A2"/>
    <w:rsid w:val="009F3F16"/>
    <w:rsid w:val="009F5808"/>
    <w:rsid w:val="009F6532"/>
    <w:rsid w:val="009F6B91"/>
    <w:rsid w:val="00A0043E"/>
    <w:rsid w:val="00A05762"/>
    <w:rsid w:val="00A074C5"/>
    <w:rsid w:val="00A10325"/>
    <w:rsid w:val="00A103A6"/>
    <w:rsid w:val="00A11F93"/>
    <w:rsid w:val="00A130E7"/>
    <w:rsid w:val="00A17AEC"/>
    <w:rsid w:val="00A23E4E"/>
    <w:rsid w:val="00A25D4E"/>
    <w:rsid w:val="00A2602A"/>
    <w:rsid w:val="00A263BE"/>
    <w:rsid w:val="00A272D5"/>
    <w:rsid w:val="00A30B76"/>
    <w:rsid w:val="00A31A29"/>
    <w:rsid w:val="00A32483"/>
    <w:rsid w:val="00A33760"/>
    <w:rsid w:val="00A3661C"/>
    <w:rsid w:val="00A401C2"/>
    <w:rsid w:val="00A4270B"/>
    <w:rsid w:val="00A42DAB"/>
    <w:rsid w:val="00A430D1"/>
    <w:rsid w:val="00A4352C"/>
    <w:rsid w:val="00A47568"/>
    <w:rsid w:val="00A5029C"/>
    <w:rsid w:val="00A517FE"/>
    <w:rsid w:val="00A52EA7"/>
    <w:rsid w:val="00A53658"/>
    <w:rsid w:val="00A574BC"/>
    <w:rsid w:val="00A648B1"/>
    <w:rsid w:val="00A64BA9"/>
    <w:rsid w:val="00A7062B"/>
    <w:rsid w:val="00A72347"/>
    <w:rsid w:val="00A73C1B"/>
    <w:rsid w:val="00A752C1"/>
    <w:rsid w:val="00A82D06"/>
    <w:rsid w:val="00A83571"/>
    <w:rsid w:val="00A84256"/>
    <w:rsid w:val="00A86CB3"/>
    <w:rsid w:val="00A92F78"/>
    <w:rsid w:val="00A95D4B"/>
    <w:rsid w:val="00A96F9C"/>
    <w:rsid w:val="00AA2128"/>
    <w:rsid w:val="00AA3FAE"/>
    <w:rsid w:val="00AA416A"/>
    <w:rsid w:val="00AA54BC"/>
    <w:rsid w:val="00AB03F0"/>
    <w:rsid w:val="00AB265E"/>
    <w:rsid w:val="00AB37D1"/>
    <w:rsid w:val="00AC21EF"/>
    <w:rsid w:val="00AC25C8"/>
    <w:rsid w:val="00AC2ADF"/>
    <w:rsid w:val="00AC540C"/>
    <w:rsid w:val="00AC7031"/>
    <w:rsid w:val="00AD1CFA"/>
    <w:rsid w:val="00AE2186"/>
    <w:rsid w:val="00AE3C3F"/>
    <w:rsid w:val="00AE3CE6"/>
    <w:rsid w:val="00AE433A"/>
    <w:rsid w:val="00AE6A46"/>
    <w:rsid w:val="00AF0D62"/>
    <w:rsid w:val="00AF0DA1"/>
    <w:rsid w:val="00AF13C5"/>
    <w:rsid w:val="00AF2CEC"/>
    <w:rsid w:val="00AF53CA"/>
    <w:rsid w:val="00AF6D7A"/>
    <w:rsid w:val="00B001CE"/>
    <w:rsid w:val="00B00752"/>
    <w:rsid w:val="00B00A16"/>
    <w:rsid w:val="00B00CD4"/>
    <w:rsid w:val="00B01D30"/>
    <w:rsid w:val="00B05EA6"/>
    <w:rsid w:val="00B06DBF"/>
    <w:rsid w:val="00B17184"/>
    <w:rsid w:val="00B1738C"/>
    <w:rsid w:val="00B17513"/>
    <w:rsid w:val="00B177D1"/>
    <w:rsid w:val="00B20128"/>
    <w:rsid w:val="00B208C0"/>
    <w:rsid w:val="00B21C16"/>
    <w:rsid w:val="00B2223D"/>
    <w:rsid w:val="00B22D0D"/>
    <w:rsid w:val="00B23570"/>
    <w:rsid w:val="00B25A99"/>
    <w:rsid w:val="00B32084"/>
    <w:rsid w:val="00B3208E"/>
    <w:rsid w:val="00B340E2"/>
    <w:rsid w:val="00B40326"/>
    <w:rsid w:val="00B417F8"/>
    <w:rsid w:val="00B44870"/>
    <w:rsid w:val="00B449A3"/>
    <w:rsid w:val="00B45287"/>
    <w:rsid w:val="00B45ACE"/>
    <w:rsid w:val="00B4661A"/>
    <w:rsid w:val="00B5094E"/>
    <w:rsid w:val="00B50CF3"/>
    <w:rsid w:val="00B51D4E"/>
    <w:rsid w:val="00B54357"/>
    <w:rsid w:val="00B55469"/>
    <w:rsid w:val="00B55BDD"/>
    <w:rsid w:val="00B57C11"/>
    <w:rsid w:val="00B60536"/>
    <w:rsid w:val="00B60544"/>
    <w:rsid w:val="00B60592"/>
    <w:rsid w:val="00B611CA"/>
    <w:rsid w:val="00B634BB"/>
    <w:rsid w:val="00B641CD"/>
    <w:rsid w:val="00B644F7"/>
    <w:rsid w:val="00B64CF4"/>
    <w:rsid w:val="00B76A52"/>
    <w:rsid w:val="00B76ED6"/>
    <w:rsid w:val="00B811D3"/>
    <w:rsid w:val="00B81C3C"/>
    <w:rsid w:val="00B839D0"/>
    <w:rsid w:val="00B87591"/>
    <w:rsid w:val="00B924F0"/>
    <w:rsid w:val="00B92A45"/>
    <w:rsid w:val="00B95E3D"/>
    <w:rsid w:val="00BA20D1"/>
    <w:rsid w:val="00BA2112"/>
    <w:rsid w:val="00BA2420"/>
    <w:rsid w:val="00BA24F0"/>
    <w:rsid w:val="00BA6313"/>
    <w:rsid w:val="00BB2706"/>
    <w:rsid w:val="00BB5A06"/>
    <w:rsid w:val="00BB75E4"/>
    <w:rsid w:val="00BC1F65"/>
    <w:rsid w:val="00BC71EF"/>
    <w:rsid w:val="00BD23EE"/>
    <w:rsid w:val="00BD26FC"/>
    <w:rsid w:val="00BE05BF"/>
    <w:rsid w:val="00BE149C"/>
    <w:rsid w:val="00BE199E"/>
    <w:rsid w:val="00BE1AFC"/>
    <w:rsid w:val="00BE22D0"/>
    <w:rsid w:val="00BE22EE"/>
    <w:rsid w:val="00BE2CF1"/>
    <w:rsid w:val="00BE5472"/>
    <w:rsid w:val="00BE5C50"/>
    <w:rsid w:val="00BE640B"/>
    <w:rsid w:val="00BE6847"/>
    <w:rsid w:val="00BE74DE"/>
    <w:rsid w:val="00BF14B5"/>
    <w:rsid w:val="00BF1C10"/>
    <w:rsid w:val="00C018E5"/>
    <w:rsid w:val="00C02F17"/>
    <w:rsid w:val="00C04B64"/>
    <w:rsid w:val="00C13DE5"/>
    <w:rsid w:val="00C143F4"/>
    <w:rsid w:val="00C1526A"/>
    <w:rsid w:val="00C15F17"/>
    <w:rsid w:val="00C207FB"/>
    <w:rsid w:val="00C22305"/>
    <w:rsid w:val="00C24B06"/>
    <w:rsid w:val="00C25B7B"/>
    <w:rsid w:val="00C35116"/>
    <w:rsid w:val="00C3517A"/>
    <w:rsid w:val="00C359AF"/>
    <w:rsid w:val="00C366D3"/>
    <w:rsid w:val="00C37344"/>
    <w:rsid w:val="00C373F7"/>
    <w:rsid w:val="00C503F5"/>
    <w:rsid w:val="00C52E78"/>
    <w:rsid w:val="00C53B58"/>
    <w:rsid w:val="00C53D30"/>
    <w:rsid w:val="00C55852"/>
    <w:rsid w:val="00C6165C"/>
    <w:rsid w:val="00C623A9"/>
    <w:rsid w:val="00C624A4"/>
    <w:rsid w:val="00C64121"/>
    <w:rsid w:val="00C644C5"/>
    <w:rsid w:val="00C65C7A"/>
    <w:rsid w:val="00C70FEE"/>
    <w:rsid w:val="00C715B7"/>
    <w:rsid w:val="00C72DDD"/>
    <w:rsid w:val="00C72F9C"/>
    <w:rsid w:val="00C73018"/>
    <w:rsid w:val="00C73828"/>
    <w:rsid w:val="00C75111"/>
    <w:rsid w:val="00C777D5"/>
    <w:rsid w:val="00C82C00"/>
    <w:rsid w:val="00C82EDC"/>
    <w:rsid w:val="00C853A0"/>
    <w:rsid w:val="00C8672F"/>
    <w:rsid w:val="00C86AF8"/>
    <w:rsid w:val="00C87F85"/>
    <w:rsid w:val="00C918C4"/>
    <w:rsid w:val="00C92CB9"/>
    <w:rsid w:val="00C92F72"/>
    <w:rsid w:val="00C938A2"/>
    <w:rsid w:val="00C94738"/>
    <w:rsid w:val="00C96C14"/>
    <w:rsid w:val="00C97287"/>
    <w:rsid w:val="00CA106B"/>
    <w:rsid w:val="00CA27A5"/>
    <w:rsid w:val="00CA28F8"/>
    <w:rsid w:val="00CB0AAF"/>
    <w:rsid w:val="00CB0F2B"/>
    <w:rsid w:val="00CB3881"/>
    <w:rsid w:val="00CB39F3"/>
    <w:rsid w:val="00CB7AB8"/>
    <w:rsid w:val="00CC27F5"/>
    <w:rsid w:val="00CC7467"/>
    <w:rsid w:val="00CD0844"/>
    <w:rsid w:val="00CD0C39"/>
    <w:rsid w:val="00CD2518"/>
    <w:rsid w:val="00CD42BB"/>
    <w:rsid w:val="00CD4466"/>
    <w:rsid w:val="00CD4524"/>
    <w:rsid w:val="00CD4B10"/>
    <w:rsid w:val="00CD664F"/>
    <w:rsid w:val="00CD70F1"/>
    <w:rsid w:val="00CD72F6"/>
    <w:rsid w:val="00CE5DA1"/>
    <w:rsid w:val="00CE7965"/>
    <w:rsid w:val="00CF5127"/>
    <w:rsid w:val="00CF6EFD"/>
    <w:rsid w:val="00D00178"/>
    <w:rsid w:val="00D00BEE"/>
    <w:rsid w:val="00D01F71"/>
    <w:rsid w:val="00D02488"/>
    <w:rsid w:val="00D043C8"/>
    <w:rsid w:val="00D04C1C"/>
    <w:rsid w:val="00D05B09"/>
    <w:rsid w:val="00D0614C"/>
    <w:rsid w:val="00D079D5"/>
    <w:rsid w:val="00D13471"/>
    <w:rsid w:val="00D14160"/>
    <w:rsid w:val="00D14865"/>
    <w:rsid w:val="00D1571B"/>
    <w:rsid w:val="00D159F6"/>
    <w:rsid w:val="00D16577"/>
    <w:rsid w:val="00D17EBE"/>
    <w:rsid w:val="00D224BC"/>
    <w:rsid w:val="00D24411"/>
    <w:rsid w:val="00D270DC"/>
    <w:rsid w:val="00D272A9"/>
    <w:rsid w:val="00D27861"/>
    <w:rsid w:val="00D30530"/>
    <w:rsid w:val="00D30F21"/>
    <w:rsid w:val="00D3199B"/>
    <w:rsid w:val="00D32DDD"/>
    <w:rsid w:val="00D335CB"/>
    <w:rsid w:val="00D3462B"/>
    <w:rsid w:val="00D34B6B"/>
    <w:rsid w:val="00D4171B"/>
    <w:rsid w:val="00D41E1C"/>
    <w:rsid w:val="00D41F5E"/>
    <w:rsid w:val="00D42D75"/>
    <w:rsid w:val="00D44194"/>
    <w:rsid w:val="00D456DC"/>
    <w:rsid w:val="00D47170"/>
    <w:rsid w:val="00D500EB"/>
    <w:rsid w:val="00D50B00"/>
    <w:rsid w:val="00D50FA0"/>
    <w:rsid w:val="00D524C2"/>
    <w:rsid w:val="00D55AD2"/>
    <w:rsid w:val="00D701EA"/>
    <w:rsid w:val="00D7251E"/>
    <w:rsid w:val="00D73059"/>
    <w:rsid w:val="00D77317"/>
    <w:rsid w:val="00D81E2E"/>
    <w:rsid w:val="00D82196"/>
    <w:rsid w:val="00D83E93"/>
    <w:rsid w:val="00D85289"/>
    <w:rsid w:val="00D8595F"/>
    <w:rsid w:val="00D95124"/>
    <w:rsid w:val="00D953E7"/>
    <w:rsid w:val="00D96A98"/>
    <w:rsid w:val="00D97472"/>
    <w:rsid w:val="00D974F4"/>
    <w:rsid w:val="00D97632"/>
    <w:rsid w:val="00DA09E2"/>
    <w:rsid w:val="00DA1036"/>
    <w:rsid w:val="00DA6EE7"/>
    <w:rsid w:val="00DA6FAF"/>
    <w:rsid w:val="00DB1BE2"/>
    <w:rsid w:val="00DB2BD9"/>
    <w:rsid w:val="00DB4787"/>
    <w:rsid w:val="00DB7D8B"/>
    <w:rsid w:val="00DC2389"/>
    <w:rsid w:val="00DC584A"/>
    <w:rsid w:val="00DD0E2C"/>
    <w:rsid w:val="00DD4218"/>
    <w:rsid w:val="00DD44EF"/>
    <w:rsid w:val="00DD5F1B"/>
    <w:rsid w:val="00DD7256"/>
    <w:rsid w:val="00DE02C0"/>
    <w:rsid w:val="00DE0382"/>
    <w:rsid w:val="00DE3197"/>
    <w:rsid w:val="00DE3990"/>
    <w:rsid w:val="00DE3DD0"/>
    <w:rsid w:val="00DE667C"/>
    <w:rsid w:val="00DE7E4E"/>
    <w:rsid w:val="00DF14E0"/>
    <w:rsid w:val="00DF245C"/>
    <w:rsid w:val="00DF31AF"/>
    <w:rsid w:val="00DF5F8C"/>
    <w:rsid w:val="00DF64B2"/>
    <w:rsid w:val="00E0128C"/>
    <w:rsid w:val="00E015F3"/>
    <w:rsid w:val="00E0462F"/>
    <w:rsid w:val="00E05AC5"/>
    <w:rsid w:val="00E07DD1"/>
    <w:rsid w:val="00E11DCC"/>
    <w:rsid w:val="00E15F00"/>
    <w:rsid w:val="00E17363"/>
    <w:rsid w:val="00E221BC"/>
    <w:rsid w:val="00E22764"/>
    <w:rsid w:val="00E25A77"/>
    <w:rsid w:val="00E2610F"/>
    <w:rsid w:val="00E26B1A"/>
    <w:rsid w:val="00E27B2E"/>
    <w:rsid w:val="00E27F9F"/>
    <w:rsid w:val="00E30565"/>
    <w:rsid w:val="00E3214C"/>
    <w:rsid w:val="00E34CEA"/>
    <w:rsid w:val="00E3517E"/>
    <w:rsid w:val="00E35A26"/>
    <w:rsid w:val="00E42C27"/>
    <w:rsid w:val="00E43092"/>
    <w:rsid w:val="00E43718"/>
    <w:rsid w:val="00E45825"/>
    <w:rsid w:val="00E50608"/>
    <w:rsid w:val="00E52DF2"/>
    <w:rsid w:val="00E53ED6"/>
    <w:rsid w:val="00E56894"/>
    <w:rsid w:val="00E56FFF"/>
    <w:rsid w:val="00E5708E"/>
    <w:rsid w:val="00E63C71"/>
    <w:rsid w:val="00E677A5"/>
    <w:rsid w:val="00E725AC"/>
    <w:rsid w:val="00E763CF"/>
    <w:rsid w:val="00E82314"/>
    <w:rsid w:val="00E85173"/>
    <w:rsid w:val="00E90803"/>
    <w:rsid w:val="00E909B2"/>
    <w:rsid w:val="00E910C2"/>
    <w:rsid w:val="00E97537"/>
    <w:rsid w:val="00EA0540"/>
    <w:rsid w:val="00EA12EB"/>
    <w:rsid w:val="00EA1AB9"/>
    <w:rsid w:val="00EA47BB"/>
    <w:rsid w:val="00EA5359"/>
    <w:rsid w:val="00EA61AD"/>
    <w:rsid w:val="00EB0A53"/>
    <w:rsid w:val="00EB0F9A"/>
    <w:rsid w:val="00EB2A89"/>
    <w:rsid w:val="00EB3695"/>
    <w:rsid w:val="00EB68DA"/>
    <w:rsid w:val="00EC17D9"/>
    <w:rsid w:val="00EC2B7B"/>
    <w:rsid w:val="00EC334C"/>
    <w:rsid w:val="00EC53D3"/>
    <w:rsid w:val="00EC6E43"/>
    <w:rsid w:val="00ED146B"/>
    <w:rsid w:val="00ED2A7E"/>
    <w:rsid w:val="00EE4BAF"/>
    <w:rsid w:val="00EF2004"/>
    <w:rsid w:val="00EF257D"/>
    <w:rsid w:val="00EF31DE"/>
    <w:rsid w:val="00EF3DEF"/>
    <w:rsid w:val="00EF73BD"/>
    <w:rsid w:val="00F042DE"/>
    <w:rsid w:val="00F0636B"/>
    <w:rsid w:val="00F077DC"/>
    <w:rsid w:val="00F1012A"/>
    <w:rsid w:val="00F103BE"/>
    <w:rsid w:val="00F106F5"/>
    <w:rsid w:val="00F176FF"/>
    <w:rsid w:val="00F17C95"/>
    <w:rsid w:val="00F22FA6"/>
    <w:rsid w:val="00F23221"/>
    <w:rsid w:val="00F270F8"/>
    <w:rsid w:val="00F30882"/>
    <w:rsid w:val="00F309EC"/>
    <w:rsid w:val="00F3152F"/>
    <w:rsid w:val="00F3171B"/>
    <w:rsid w:val="00F3221C"/>
    <w:rsid w:val="00F32471"/>
    <w:rsid w:val="00F332FC"/>
    <w:rsid w:val="00F34B00"/>
    <w:rsid w:val="00F354F4"/>
    <w:rsid w:val="00F40C96"/>
    <w:rsid w:val="00F41B16"/>
    <w:rsid w:val="00F4287C"/>
    <w:rsid w:val="00F430D2"/>
    <w:rsid w:val="00F45E16"/>
    <w:rsid w:val="00F542D5"/>
    <w:rsid w:val="00F5747B"/>
    <w:rsid w:val="00F61C66"/>
    <w:rsid w:val="00F61FA2"/>
    <w:rsid w:val="00F62317"/>
    <w:rsid w:val="00F62E16"/>
    <w:rsid w:val="00F6540F"/>
    <w:rsid w:val="00F72A05"/>
    <w:rsid w:val="00F75124"/>
    <w:rsid w:val="00F769AC"/>
    <w:rsid w:val="00F77F10"/>
    <w:rsid w:val="00F77FE5"/>
    <w:rsid w:val="00F8111E"/>
    <w:rsid w:val="00F84D0F"/>
    <w:rsid w:val="00F904B3"/>
    <w:rsid w:val="00F908EE"/>
    <w:rsid w:val="00F96849"/>
    <w:rsid w:val="00F97BB6"/>
    <w:rsid w:val="00FA1EF1"/>
    <w:rsid w:val="00FA3258"/>
    <w:rsid w:val="00FA771D"/>
    <w:rsid w:val="00FA7AB1"/>
    <w:rsid w:val="00FA7AF8"/>
    <w:rsid w:val="00FB16CA"/>
    <w:rsid w:val="00FB2B3C"/>
    <w:rsid w:val="00FB3B91"/>
    <w:rsid w:val="00FB5E68"/>
    <w:rsid w:val="00FC4148"/>
    <w:rsid w:val="00FC5926"/>
    <w:rsid w:val="00FD4CBA"/>
    <w:rsid w:val="00FD6D7D"/>
    <w:rsid w:val="00FE157D"/>
    <w:rsid w:val="00FE2448"/>
    <w:rsid w:val="00FE3435"/>
    <w:rsid w:val="00FE6A5C"/>
    <w:rsid w:val="00FE7391"/>
    <w:rsid w:val="00FF03D9"/>
    <w:rsid w:val="00FF1570"/>
    <w:rsid w:val="00FF1E99"/>
    <w:rsid w:val="00FF2008"/>
    <w:rsid w:val="00FF75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F6FB"/>
  <w15:chartTrackingRefBased/>
  <w15:docId w15:val="{ADF3C7FE-247B-490F-943C-2B8B7647B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1AF4"/>
    <w:pPr>
      <w:spacing w:after="120" w:line="240" w:lineRule="auto"/>
      <w:ind w:firstLine="720"/>
    </w:pPr>
    <w:rPr>
      <w:rFonts w:cstheme="minorHAnsi"/>
      <w:color w:val="404040" w:themeColor="text1" w:themeTint="BF"/>
      <w:sz w:val="24"/>
    </w:rPr>
  </w:style>
  <w:style w:type="paragraph" w:styleId="Heading1">
    <w:name w:val="heading 1"/>
    <w:next w:val="Normal"/>
    <w:link w:val="Heading1Char"/>
    <w:uiPriority w:val="9"/>
    <w:qFormat/>
    <w:rsid w:val="00831AF4"/>
    <w:pPr>
      <w:keepNext/>
      <w:keepLines/>
      <w:spacing w:after="0" w:line="240" w:lineRule="auto"/>
      <w:outlineLvl w:val="0"/>
    </w:pPr>
    <w:rPr>
      <w:rFonts w:eastAsiaTheme="majorEastAsia" w:cstheme="minorHAnsi"/>
      <w:b/>
      <w:sz w:val="28"/>
      <w:szCs w:val="32"/>
    </w:rPr>
  </w:style>
  <w:style w:type="paragraph" w:styleId="Heading2">
    <w:name w:val="heading 2"/>
    <w:basedOn w:val="Heading1"/>
    <w:next w:val="Normal"/>
    <w:link w:val="Heading2Char"/>
    <w:uiPriority w:val="9"/>
    <w:unhideWhenUsed/>
    <w:qFormat/>
    <w:rsid w:val="00EC17D9"/>
    <w:pPr>
      <w:outlineLvl w:val="1"/>
    </w:pPr>
    <w:rPr>
      <w:b w:val="0"/>
    </w:rPr>
  </w:style>
  <w:style w:type="paragraph" w:styleId="Heading3">
    <w:name w:val="heading 3"/>
    <w:basedOn w:val="Heading2"/>
    <w:next w:val="Normal"/>
    <w:link w:val="Heading3Char"/>
    <w:uiPriority w:val="9"/>
    <w:unhideWhenUsed/>
    <w:qFormat/>
    <w:rsid w:val="000043E5"/>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AF4"/>
    <w:rPr>
      <w:rFonts w:eastAsiaTheme="majorEastAsia" w:cstheme="minorHAnsi"/>
      <w:b/>
      <w:sz w:val="28"/>
      <w:szCs w:val="32"/>
    </w:rPr>
  </w:style>
  <w:style w:type="paragraph" w:styleId="ListParagraph">
    <w:name w:val="List Paragraph"/>
    <w:next w:val="Normal"/>
    <w:uiPriority w:val="34"/>
    <w:qFormat/>
    <w:rsid w:val="00A430D1"/>
    <w:pPr>
      <w:jc w:val="center"/>
    </w:pPr>
    <w:rPr>
      <w:rFonts w:asciiTheme="majorHAnsi" w:eastAsiaTheme="majorEastAsia" w:hAnsiTheme="majorHAnsi" w:cstheme="majorHAnsi"/>
      <w:b/>
      <w:sz w:val="20"/>
      <w:szCs w:val="20"/>
    </w:rPr>
  </w:style>
  <w:style w:type="character" w:customStyle="1" w:styleId="Heading2Char">
    <w:name w:val="Heading 2 Char"/>
    <w:basedOn w:val="DefaultParagraphFont"/>
    <w:link w:val="Heading2"/>
    <w:uiPriority w:val="9"/>
    <w:rsid w:val="00EC17D9"/>
    <w:rPr>
      <w:rFonts w:eastAsiaTheme="majorEastAsia" w:cstheme="minorHAnsi"/>
      <w:sz w:val="28"/>
      <w:szCs w:val="32"/>
    </w:rPr>
  </w:style>
  <w:style w:type="character" w:customStyle="1" w:styleId="Heading3Char">
    <w:name w:val="Heading 3 Char"/>
    <w:basedOn w:val="DefaultParagraphFont"/>
    <w:link w:val="Heading3"/>
    <w:uiPriority w:val="9"/>
    <w:rsid w:val="000043E5"/>
    <w:rPr>
      <w:rFonts w:eastAsiaTheme="majorEastAsia" w:cstheme="minorHAnsi"/>
      <w:sz w:val="28"/>
      <w:szCs w:val="32"/>
    </w:rPr>
  </w:style>
  <w:style w:type="table" w:styleId="TableGrid">
    <w:name w:val="Table Grid"/>
    <w:basedOn w:val="TableNormal"/>
    <w:uiPriority w:val="39"/>
    <w:rsid w:val="000C4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7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next w:val="Normal"/>
    <w:uiPriority w:val="35"/>
    <w:unhideWhenUsed/>
    <w:qFormat/>
    <w:rsid w:val="002C6ED5"/>
    <w:pPr>
      <w:spacing w:after="200" w:line="240" w:lineRule="auto"/>
      <w:jc w:val="center"/>
    </w:pPr>
    <w:rPr>
      <w:rFonts w:cstheme="minorHAnsi"/>
      <w:i/>
      <w:iCs/>
      <w:color w:val="404040" w:themeColor="text1" w:themeTint="BF"/>
      <w:sz w:val="18"/>
      <w:szCs w:val="18"/>
    </w:rPr>
  </w:style>
  <w:style w:type="paragraph" w:styleId="BalloonText">
    <w:name w:val="Balloon Text"/>
    <w:basedOn w:val="Normal"/>
    <w:link w:val="BalloonTextChar"/>
    <w:uiPriority w:val="99"/>
    <w:semiHidden/>
    <w:unhideWhenUsed/>
    <w:rsid w:val="0042280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805"/>
    <w:rPr>
      <w:rFonts w:ascii="Segoe UI" w:hAnsi="Segoe UI" w:cs="Segoe UI"/>
      <w:sz w:val="18"/>
      <w:szCs w:val="18"/>
    </w:rPr>
  </w:style>
  <w:style w:type="table" w:styleId="PlainTable4">
    <w:name w:val="Plain Table 4"/>
    <w:basedOn w:val="TableNormal"/>
    <w:uiPriority w:val="44"/>
    <w:rsid w:val="009241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97120E"/>
    <w:pPr>
      <w:spacing w:before="240" w:line="259" w:lineRule="auto"/>
      <w:outlineLvl w:val="9"/>
    </w:pPr>
    <w:rPr>
      <w:sz w:val="32"/>
      <w:lang w:val="en-US"/>
    </w:rPr>
  </w:style>
  <w:style w:type="paragraph" w:styleId="TOC1">
    <w:name w:val="toc 1"/>
    <w:basedOn w:val="Normal"/>
    <w:next w:val="Normal"/>
    <w:autoRedefine/>
    <w:uiPriority w:val="39"/>
    <w:unhideWhenUsed/>
    <w:rsid w:val="0097120E"/>
    <w:pPr>
      <w:spacing w:after="100"/>
    </w:pPr>
    <w:rPr>
      <w:b/>
    </w:rPr>
  </w:style>
  <w:style w:type="paragraph" w:styleId="TOC2">
    <w:name w:val="toc 2"/>
    <w:basedOn w:val="Normal"/>
    <w:next w:val="Normal"/>
    <w:autoRedefine/>
    <w:uiPriority w:val="39"/>
    <w:unhideWhenUsed/>
    <w:rsid w:val="0097120E"/>
    <w:pPr>
      <w:spacing w:after="100"/>
      <w:ind w:left="240"/>
    </w:pPr>
    <w:rPr>
      <w:i/>
    </w:rPr>
  </w:style>
  <w:style w:type="paragraph" w:styleId="TOC3">
    <w:name w:val="toc 3"/>
    <w:basedOn w:val="Normal"/>
    <w:next w:val="Normal"/>
    <w:autoRedefine/>
    <w:uiPriority w:val="39"/>
    <w:unhideWhenUsed/>
    <w:rsid w:val="00E85173"/>
    <w:pPr>
      <w:spacing w:after="100"/>
      <w:ind w:left="480"/>
    </w:pPr>
    <w:rPr>
      <w:i/>
      <w:sz w:val="20"/>
    </w:rPr>
  </w:style>
  <w:style w:type="character" w:styleId="Hyperlink">
    <w:name w:val="Hyperlink"/>
    <w:basedOn w:val="DefaultParagraphFont"/>
    <w:uiPriority w:val="99"/>
    <w:unhideWhenUsed/>
    <w:rsid w:val="001E1962"/>
    <w:rPr>
      <w:color w:val="0563C1" w:themeColor="hyperlink"/>
      <w:u w:val="single"/>
    </w:rPr>
  </w:style>
  <w:style w:type="paragraph" w:styleId="Quote">
    <w:name w:val="Quote"/>
    <w:basedOn w:val="Normal"/>
    <w:next w:val="Normal"/>
    <w:link w:val="QuoteChar"/>
    <w:uiPriority w:val="29"/>
    <w:qFormat/>
    <w:rsid w:val="00B340E2"/>
    <w:pPr>
      <w:spacing w:before="200" w:after="160"/>
      <w:ind w:left="864" w:right="864"/>
      <w:jc w:val="center"/>
    </w:pPr>
    <w:rPr>
      <w:i/>
      <w:iCs/>
    </w:rPr>
  </w:style>
  <w:style w:type="character" w:customStyle="1" w:styleId="QuoteChar">
    <w:name w:val="Quote Char"/>
    <w:basedOn w:val="DefaultParagraphFont"/>
    <w:link w:val="Quote"/>
    <w:uiPriority w:val="29"/>
    <w:rsid w:val="00B340E2"/>
    <w:rPr>
      <w:rFonts w:cstheme="minorHAnsi"/>
      <w:i/>
      <w:iCs/>
      <w:color w:val="404040" w:themeColor="text1" w:themeTint="BF"/>
      <w:sz w:val="24"/>
    </w:rPr>
  </w:style>
  <w:style w:type="character" w:styleId="SubtleEmphasis">
    <w:name w:val="Subtle Emphasis"/>
    <w:basedOn w:val="DefaultParagraphFont"/>
    <w:uiPriority w:val="19"/>
    <w:qFormat/>
    <w:rsid w:val="00B340E2"/>
    <w:rPr>
      <w:i/>
      <w:iCs/>
      <w:color w:val="404040" w:themeColor="text1" w:themeTint="BF"/>
    </w:rPr>
  </w:style>
  <w:style w:type="table" w:styleId="ListTable1Light-Accent3">
    <w:name w:val="List Table 1 Light Accent 3"/>
    <w:basedOn w:val="TableNormal"/>
    <w:uiPriority w:val="46"/>
    <w:rsid w:val="007C247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174A18"/>
    <w:pPr>
      <w:tabs>
        <w:tab w:val="left" w:pos="284"/>
      </w:tabs>
      <w:spacing w:after="0" w:line="240" w:lineRule="auto"/>
    </w:pPr>
    <w:rPr>
      <w:rFonts w:cstheme="minorHAnsi"/>
      <w:color w:val="404040" w:themeColor="text1" w:themeTint="BF"/>
      <w:sz w:val="24"/>
    </w:rPr>
  </w:style>
  <w:style w:type="paragraph" w:styleId="TOC4">
    <w:name w:val="toc 4"/>
    <w:basedOn w:val="Normal"/>
    <w:next w:val="Normal"/>
    <w:autoRedefine/>
    <w:uiPriority w:val="39"/>
    <w:unhideWhenUsed/>
    <w:rsid w:val="007B0D9C"/>
    <w:pPr>
      <w:spacing w:after="100" w:line="259" w:lineRule="auto"/>
      <w:ind w:left="660" w:firstLine="0"/>
    </w:pPr>
    <w:rPr>
      <w:rFonts w:eastAsiaTheme="minorEastAsia" w:cstheme="minorBidi"/>
      <w:color w:val="auto"/>
      <w:sz w:val="22"/>
      <w:lang w:eastAsia="en-GB"/>
    </w:rPr>
  </w:style>
  <w:style w:type="paragraph" w:styleId="TOC5">
    <w:name w:val="toc 5"/>
    <w:basedOn w:val="Normal"/>
    <w:next w:val="Normal"/>
    <w:autoRedefine/>
    <w:uiPriority w:val="39"/>
    <w:unhideWhenUsed/>
    <w:rsid w:val="007B0D9C"/>
    <w:pPr>
      <w:spacing w:after="100" w:line="259" w:lineRule="auto"/>
      <w:ind w:left="880" w:firstLine="0"/>
    </w:pPr>
    <w:rPr>
      <w:rFonts w:eastAsiaTheme="minorEastAsia" w:cstheme="minorBidi"/>
      <w:color w:val="auto"/>
      <w:sz w:val="22"/>
      <w:lang w:eastAsia="en-GB"/>
    </w:rPr>
  </w:style>
  <w:style w:type="paragraph" w:styleId="TOC6">
    <w:name w:val="toc 6"/>
    <w:basedOn w:val="Normal"/>
    <w:next w:val="Normal"/>
    <w:autoRedefine/>
    <w:uiPriority w:val="39"/>
    <w:unhideWhenUsed/>
    <w:rsid w:val="007B0D9C"/>
    <w:pPr>
      <w:spacing w:after="100" w:line="259" w:lineRule="auto"/>
      <w:ind w:left="1100" w:firstLine="0"/>
    </w:pPr>
    <w:rPr>
      <w:rFonts w:eastAsiaTheme="minorEastAsia" w:cstheme="minorBidi"/>
      <w:color w:val="auto"/>
      <w:sz w:val="22"/>
      <w:lang w:eastAsia="en-GB"/>
    </w:rPr>
  </w:style>
  <w:style w:type="paragraph" w:styleId="TOC7">
    <w:name w:val="toc 7"/>
    <w:basedOn w:val="Normal"/>
    <w:next w:val="Normal"/>
    <w:autoRedefine/>
    <w:uiPriority w:val="39"/>
    <w:unhideWhenUsed/>
    <w:rsid w:val="007B0D9C"/>
    <w:pPr>
      <w:spacing w:after="100" w:line="259" w:lineRule="auto"/>
      <w:ind w:left="1320" w:firstLine="0"/>
    </w:pPr>
    <w:rPr>
      <w:rFonts w:eastAsiaTheme="minorEastAsia" w:cstheme="minorBidi"/>
      <w:color w:val="auto"/>
      <w:sz w:val="22"/>
      <w:lang w:eastAsia="en-GB"/>
    </w:rPr>
  </w:style>
  <w:style w:type="paragraph" w:styleId="TOC8">
    <w:name w:val="toc 8"/>
    <w:basedOn w:val="Normal"/>
    <w:next w:val="Normal"/>
    <w:autoRedefine/>
    <w:uiPriority w:val="39"/>
    <w:unhideWhenUsed/>
    <w:rsid w:val="007B0D9C"/>
    <w:pPr>
      <w:spacing w:after="100" w:line="259" w:lineRule="auto"/>
      <w:ind w:left="1540" w:firstLine="0"/>
    </w:pPr>
    <w:rPr>
      <w:rFonts w:eastAsiaTheme="minorEastAsia" w:cstheme="minorBidi"/>
      <w:color w:val="auto"/>
      <w:sz w:val="22"/>
      <w:lang w:eastAsia="en-GB"/>
    </w:rPr>
  </w:style>
  <w:style w:type="paragraph" w:styleId="TOC9">
    <w:name w:val="toc 9"/>
    <w:basedOn w:val="Normal"/>
    <w:next w:val="Normal"/>
    <w:autoRedefine/>
    <w:uiPriority w:val="39"/>
    <w:unhideWhenUsed/>
    <w:rsid w:val="007B0D9C"/>
    <w:pPr>
      <w:spacing w:after="100" w:line="259" w:lineRule="auto"/>
      <w:ind w:left="1760" w:firstLine="0"/>
    </w:pPr>
    <w:rPr>
      <w:rFonts w:eastAsiaTheme="minorEastAsia" w:cstheme="minorBidi"/>
      <w:color w:val="auto"/>
      <w:sz w:val="22"/>
      <w:lang w:eastAsia="en-GB"/>
    </w:rPr>
  </w:style>
  <w:style w:type="character" w:styleId="UnresolvedMention">
    <w:name w:val="Unresolved Mention"/>
    <w:basedOn w:val="DefaultParagraphFont"/>
    <w:uiPriority w:val="99"/>
    <w:semiHidden/>
    <w:unhideWhenUsed/>
    <w:rsid w:val="007B0D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972369">
      <w:bodyDiv w:val="1"/>
      <w:marLeft w:val="0"/>
      <w:marRight w:val="0"/>
      <w:marTop w:val="0"/>
      <w:marBottom w:val="0"/>
      <w:divBdr>
        <w:top w:val="none" w:sz="0" w:space="0" w:color="auto"/>
        <w:left w:val="none" w:sz="0" w:space="0" w:color="auto"/>
        <w:bottom w:val="none" w:sz="0" w:space="0" w:color="auto"/>
        <w:right w:val="none" w:sz="0" w:space="0" w:color="auto"/>
      </w:divBdr>
    </w:div>
    <w:div w:id="1330211781">
      <w:bodyDiv w:val="1"/>
      <w:marLeft w:val="0"/>
      <w:marRight w:val="0"/>
      <w:marTop w:val="0"/>
      <w:marBottom w:val="0"/>
      <w:divBdr>
        <w:top w:val="none" w:sz="0" w:space="0" w:color="auto"/>
        <w:left w:val="none" w:sz="0" w:space="0" w:color="auto"/>
        <w:bottom w:val="none" w:sz="0" w:space="0" w:color="auto"/>
        <w:right w:val="none" w:sz="0" w:space="0" w:color="auto"/>
      </w:divBdr>
    </w:div>
    <w:div w:id="157280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oleObject" Target="embeddings/oleObject1.bin"/><Relationship Id="rId18" Type="http://schemas.openxmlformats.org/officeDocument/2006/relationships/image" Target="media/image10.pn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9.jpeg"/><Relationship Id="rId25"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jpeg"/><Relationship Id="rId28" Type="http://schemas.openxmlformats.org/officeDocument/2006/relationships/oleObject" Target="embeddings/oleObject6.bin"/><Relationship Id="rId10" Type="http://schemas.openxmlformats.org/officeDocument/2006/relationships/chart" Target="charts/chart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jpeg"/><Relationship Id="rId22" Type="http://schemas.openxmlformats.org/officeDocument/2006/relationships/oleObject" Target="embeddings/oleObject4.bin"/><Relationship Id="rId27" Type="http://schemas.openxmlformats.org/officeDocument/2006/relationships/image" Target="media/image16.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B$2:$B$30</c:f>
              <c:numCache>
                <c:formatCode>d\-mmm</c:formatCode>
                <c:ptCount val="29"/>
                <c:pt idx="0">
                  <c:v>43332</c:v>
                </c:pt>
                <c:pt idx="1">
                  <c:v>43332</c:v>
                </c:pt>
                <c:pt idx="2">
                  <c:v>43339</c:v>
                </c:pt>
                <c:pt idx="3">
                  <c:v>43354</c:v>
                </c:pt>
                <c:pt idx="4">
                  <c:v>43354</c:v>
                </c:pt>
                <c:pt idx="5">
                  <c:v>43414</c:v>
                </c:pt>
                <c:pt idx="6">
                  <c:v>43419</c:v>
                </c:pt>
                <c:pt idx="7">
                  <c:v>43414</c:v>
                </c:pt>
                <c:pt idx="8">
                  <c:v>43419</c:v>
                </c:pt>
                <c:pt idx="9">
                  <c:v>43424</c:v>
                </c:pt>
                <c:pt idx="10">
                  <c:v>43429</c:v>
                </c:pt>
                <c:pt idx="11">
                  <c:v>43433</c:v>
                </c:pt>
                <c:pt idx="12">
                  <c:v>43467</c:v>
                </c:pt>
                <c:pt idx="13">
                  <c:v>43467</c:v>
                </c:pt>
                <c:pt idx="14">
                  <c:v>43471</c:v>
                </c:pt>
                <c:pt idx="15">
                  <c:v>43476</c:v>
                </c:pt>
                <c:pt idx="16">
                  <c:v>43481</c:v>
                </c:pt>
                <c:pt idx="17">
                  <c:v>43486</c:v>
                </c:pt>
                <c:pt idx="18">
                  <c:v>43482</c:v>
                </c:pt>
                <c:pt idx="19">
                  <c:v>43486</c:v>
                </c:pt>
                <c:pt idx="20">
                  <c:v>43492</c:v>
                </c:pt>
                <c:pt idx="21">
                  <c:v>43507</c:v>
                </c:pt>
                <c:pt idx="22">
                  <c:v>43516</c:v>
                </c:pt>
                <c:pt idx="23">
                  <c:v>43522</c:v>
                </c:pt>
                <c:pt idx="24">
                  <c:v>43535</c:v>
                </c:pt>
                <c:pt idx="25">
                  <c:v>43535</c:v>
                </c:pt>
                <c:pt idx="26">
                  <c:v>43539</c:v>
                </c:pt>
                <c:pt idx="27">
                  <c:v>43541</c:v>
                </c:pt>
                <c:pt idx="28">
                  <c:v>43548</c:v>
                </c:pt>
              </c:numCache>
            </c:numRef>
          </c:val>
          <c:extLst>
            <c:ext xmlns:c16="http://schemas.microsoft.com/office/drawing/2014/chart" uri="{C3380CC4-5D6E-409C-BE32-E72D297353CC}">
              <c16:uniqueId val="{00000000-1B1A-48D2-A76D-230CB6FB2150}"/>
            </c:ext>
          </c:extLst>
        </c:ser>
        <c:ser>
          <c:idx val="1"/>
          <c:order val="1"/>
          <c:tx>
            <c:strRef>
              <c:f>Sheet1!$C$1</c:f>
              <c:strCache>
                <c:ptCount val="1"/>
                <c:pt idx="0">
                  <c:v>Duration</c:v>
                </c:pt>
              </c:strCache>
            </c:strRef>
          </c:tx>
          <c:spPr>
            <a:solidFill>
              <a:schemeClr val="accent4"/>
            </a:solidFill>
            <a:ln>
              <a:solidFill>
                <a:schemeClr val="tx1"/>
              </a:solidFill>
            </a:ln>
            <a:effectLst/>
          </c:spPr>
          <c:invertIfNegative val="0"/>
          <c:dPt>
            <c:idx val="0"/>
            <c:invertIfNegative val="0"/>
            <c:bubble3D val="0"/>
            <c:spPr>
              <a:solidFill>
                <a:schemeClr val="accent6"/>
              </a:solidFill>
              <a:ln>
                <a:solidFill>
                  <a:schemeClr val="tx1"/>
                </a:solidFill>
              </a:ln>
              <a:effectLst/>
            </c:spPr>
            <c:extLst>
              <c:ext xmlns:c16="http://schemas.microsoft.com/office/drawing/2014/chart" uri="{C3380CC4-5D6E-409C-BE32-E72D297353CC}">
                <c16:uniqueId val="{00000002-1B1A-48D2-A76D-230CB6FB2150}"/>
              </c:ext>
            </c:extLst>
          </c:dPt>
          <c:dPt>
            <c:idx val="5"/>
            <c:invertIfNegative val="0"/>
            <c:bubble3D val="0"/>
            <c:spPr>
              <a:solidFill>
                <a:schemeClr val="accent6"/>
              </a:solidFill>
              <a:ln>
                <a:solidFill>
                  <a:schemeClr val="tx1"/>
                </a:solidFill>
              </a:ln>
              <a:effectLst/>
            </c:spPr>
            <c:extLst>
              <c:ext xmlns:c16="http://schemas.microsoft.com/office/drawing/2014/chart" uri="{C3380CC4-5D6E-409C-BE32-E72D297353CC}">
                <c16:uniqueId val="{00000004-1B1A-48D2-A76D-230CB6FB2150}"/>
              </c:ext>
            </c:extLst>
          </c:dPt>
          <c:dPt>
            <c:idx val="12"/>
            <c:invertIfNegative val="0"/>
            <c:bubble3D val="0"/>
            <c:spPr>
              <a:solidFill>
                <a:schemeClr val="accent6"/>
              </a:solidFill>
              <a:ln>
                <a:solidFill>
                  <a:schemeClr val="tx1"/>
                </a:solidFill>
              </a:ln>
              <a:effectLst/>
            </c:spPr>
            <c:extLst>
              <c:ext xmlns:c16="http://schemas.microsoft.com/office/drawing/2014/chart" uri="{C3380CC4-5D6E-409C-BE32-E72D297353CC}">
                <c16:uniqueId val="{00000006-1B1A-48D2-A76D-230CB6FB2150}"/>
              </c:ext>
            </c:extLst>
          </c:dPt>
          <c:dPt>
            <c:idx val="17"/>
            <c:invertIfNegative val="0"/>
            <c:bubble3D val="0"/>
            <c:spPr>
              <a:solidFill>
                <a:schemeClr val="accent6"/>
              </a:solidFill>
              <a:ln>
                <a:solidFill>
                  <a:schemeClr val="tx1"/>
                </a:solidFill>
              </a:ln>
              <a:effectLst/>
            </c:spPr>
            <c:extLst>
              <c:ext xmlns:c16="http://schemas.microsoft.com/office/drawing/2014/chart" uri="{C3380CC4-5D6E-409C-BE32-E72D297353CC}">
                <c16:uniqueId val="{00000008-1B1A-48D2-A76D-230CB6FB2150}"/>
              </c:ext>
            </c:extLst>
          </c:dPt>
          <c:dPt>
            <c:idx val="24"/>
            <c:invertIfNegative val="0"/>
            <c:bubble3D val="0"/>
            <c:spPr>
              <a:solidFill>
                <a:schemeClr val="accent6"/>
              </a:solidFill>
              <a:ln>
                <a:solidFill>
                  <a:schemeClr val="tx1"/>
                </a:solidFill>
              </a:ln>
              <a:effectLst/>
            </c:spPr>
            <c:extLst>
              <c:ext xmlns:c16="http://schemas.microsoft.com/office/drawing/2014/chart" uri="{C3380CC4-5D6E-409C-BE32-E72D297353CC}">
                <c16:uniqueId val="{0000000A-1B1A-48D2-A76D-230CB6FB2150}"/>
              </c:ext>
            </c:extLst>
          </c:dPt>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C$2:$C$30</c:f>
              <c:numCache>
                <c:formatCode>General</c:formatCode>
                <c:ptCount val="29"/>
                <c:pt idx="0">
                  <c:v>85</c:v>
                </c:pt>
                <c:pt idx="1">
                  <c:v>21</c:v>
                </c:pt>
                <c:pt idx="2">
                  <c:v>9</c:v>
                </c:pt>
                <c:pt idx="3">
                  <c:v>63</c:v>
                </c:pt>
                <c:pt idx="4">
                  <c:v>31</c:v>
                </c:pt>
                <c:pt idx="5">
                  <c:v>22</c:v>
                </c:pt>
                <c:pt idx="6">
                  <c:v>10</c:v>
                </c:pt>
                <c:pt idx="7">
                  <c:v>4</c:v>
                </c:pt>
                <c:pt idx="8">
                  <c:v>4</c:v>
                </c:pt>
                <c:pt idx="9">
                  <c:v>4</c:v>
                </c:pt>
                <c:pt idx="10">
                  <c:v>3</c:v>
                </c:pt>
                <c:pt idx="11">
                  <c:v>7</c:v>
                </c:pt>
                <c:pt idx="12">
                  <c:v>15</c:v>
                </c:pt>
                <c:pt idx="13">
                  <c:v>3</c:v>
                </c:pt>
                <c:pt idx="14">
                  <c:v>4</c:v>
                </c:pt>
                <c:pt idx="15">
                  <c:v>4</c:v>
                </c:pt>
                <c:pt idx="16">
                  <c:v>4</c:v>
                </c:pt>
                <c:pt idx="17">
                  <c:v>51</c:v>
                </c:pt>
                <c:pt idx="18">
                  <c:v>42</c:v>
                </c:pt>
                <c:pt idx="19">
                  <c:v>5</c:v>
                </c:pt>
                <c:pt idx="20">
                  <c:v>14</c:v>
                </c:pt>
                <c:pt idx="21">
                  <c:v>12</c:v>
                </c:pt>
                <c:pt idx="22">
                  <c:v>5</c:v>
                </c:pt>
                <c:pt idx="23">
                  <c:v>15</c:v>
                </c:pt>
                <c:pt idx="24">
                  <c:v>16</c:v>
                </c:pt>
                <c:pt idx="25">
                  <c:v>3</c:v>
                </c:pt>
                <c:pt idx="26">
                  <c:v>1</c:v>
                </c:pt>
                <c:pt idx="27">
                  <c:v>6</c:v>
                </c:pt>
                <c:pt idx="28">
                  <c:v>6</c:v>
                </c:pt>
              </c:numCache>
            </c:numRef>
          </c:val>
          <c:extLst>
            <c:ext xmlns:c16="http://schemas.microsoft.com/office/drawing/2014/chart" uri="{C3380CC4-5D6E-409C-BE32-E72D297353CC}">
              <c16:uniqueId val="{0000000B-1B1A-48D2-A76D-230CB6FB2150}"/>
            </c:ext>
          </c:extLst>
        </c:ser>
        <c:dLbls>
          <c:showLegendKey val="0"/>
          <c:showVal val="0"/>
          <c:showCatName val="0"/>
          <c:showSerName val="0"/>
          <c:showPercent val="0"/>
          <c:showBubbleSize val="0"/>
        </c:dLbls>
        <c:gapWidth val="20"/>
        <c:overlap val="100"/>
        <c:axId val="306516432"/>
        <c:axId val="306515776"/>
      </c:barChart>
      <c:catAx>
        <c:axId val="306516432"/>
        <c:scaling>
          <c:orientation val="maxMin"/>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5776"/>
        <c:crosses val="autoZero"/>
        <c:auto val="1"/>
        <c:lblAlgn val="ctr"/>
        <c:lblOffset val="100"/>
        <c:noMultiLvlLbl val="0"/>
      </c:catAx>
      <c:valAx>
        <c:axId val="306515776"/>
        <c:scaling>
          <c:orientation val="minMax"/>
          <c:min val="43328"/>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6432"/>
        <c:crossesAt val="1"/>
        <c:crossBetween val="between"/>
        <c:majorUnit val="14"/>
        <c:minorUnit val="7"/>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3">
          <a:schemeClr val="dk1"/>
        </a:lnRef>
        <a:fillRef idx="0">
          <a:schemeClr val="dk1"/>
        </a:fillRef>
        <a:effectRef idx="2">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851A95C-1CC1-4575-8C7E-2C90CFFAD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79</TotalTime>
  <Pages>26</Pages>
  <Words>19687</Words>
  <Characters>112216</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rimley</dc:creator>
  <cp:keywords/>
  <dc:description/>
  <cp:lastModifiedBy>Adam Grimley</cp:lastModifiedBy>
  <cp:revision>1080</cp:revision>
  <cp:lastPrinted>2018-12-05T15:02:00Z</cp:lastPrinted>
  <dcterms:created xsi:type="dcterms:W3CDTF">2018-10-02T10:22:00Z</dcterms:created>
  <dcterms:modified xsi:type="dcterms:W3CDTF">2018-12-0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ae87afe-f168-356c-a287-145137d8c05e</vt:lpwstr>
  </property>
</Properties>
</file>